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tiff" ContentType="image/tiff"/>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B103093" w14:textId="7890D4FA" w:rsidR="00835418" w:rsidRPr="00D20929" w:rsidRDefault="00835418" w:rsidP="00B46A77">
      <w:pPr>
        <w:spacing w:after="0"/>
        <w:rPr>
          <w:rFonts w:cs="Times New Roman"/>
          <w:b/>
          <w:bCs/>
        </w:rPr>
      </w:pPr>
      <w:bookmarkStart w:id="0" w:name="_Ref64451524"/>
      <w:r w:rsidRPr="00D20929">
        <w:rPr>
          <w:rFonts w:cs="Times New Roman"/>
          <w:b/>
          <w:bCs/>
        </w:rPr>
        <w:t>Supplementary Information</w:t>
      </w:r>
    </w:p>
    <w:p w14:paraId="53D193B0" w14:textId="446B2498" w:rsidR="00835418" w:rsidRPr="00D20929" w:rsidRDefault="00835418" w:rsidP="00B46A77">
      <w:pPr>
        <w:spacing w:after="0"/>
        <w:rPr>
          <w:rFonts w:cs="Times New Roman"/>
          <w:b/>
          <w:bCs/>
        </w:rPr>
      </w:pPr>
      <w:r w:rsidRPr="00D20929">
        <w:rPr>
          <w:rFonts w:cs="Times New Roman"/>
          <w:noProof/>
        </w:rPr>
        <mc:AlternateContent>
          <mc:Choice Requires="wps">
            <w:drawing>
              <wp:anchor distT="0" distB="0" distL="114300" distR="114300" simplePos="0" relativeHeight="251664384" behindDoc="0" locked="0" layoutInCell="1" allowOverlap="1" wp14:anchorId="16B693DB" wp14:editId="56E9BD4F">
                <wp:simplePos x="0" y="0"/>
                <wp:positionH relativeFrom="column">
                  <wp:posOffset>-8255</wp:posOffset>
                </wp:positionH>
                <wp:positionV relativeFrom="paragraph">
                  <wp:posOffset>212725</wp:posOffset>
                </wp:positionV>
                <wp:extent cx="353695" cy="318770"/>
                <wp:effectExtent l="0" t="0" r="0" b="0"/>
                <wp:wrapNone/>
                <wp:docPr id="16" name="Textfeld 16"/>
                <wp:cNvGraphicFramePr/>
                <a:graphic xmlns:a="http://schemas.openxmlformats.org/drawingml/2006/main">
                  <a:graphicData uri="http://schemas.microsoft.com/office/word/2010/wordprocessingShape">
                    <wps:wsp>
                      <wps:cNvSpPr txBox="1"/>
                      <wps:spPr>
                        <a:xfrm>
                          <a:off x="0" y="0"/>
                          <a:ext cx="353695" cy="318770"/>
                        </a:xfrm>
                        <a:prstGeom prst="rect">
                          <a:avLst/>
                        </a:prstGeom>
                        <a:noFill/>
                        <a:ln w="6350">
                          <a:noFill/>
                        </a:ln>
                      </wps:spPr>
                      <wps:txbx>
                        <w:txbxContent>
                          <w:p w14:paraId="52E83860" w14:textId="77777777" w:rsidR="001E54D7" w:rsidRPr="00934E35" w:rsidRDefault="001E54D7" w:rsidP="009D14A5">
                            <w:pPr>
                              <w:rPr>
                                <w:rFonts w:ascii="Arial" w:hAnsi="Arial" w:cs="Arial"/>
                                <w:b/>
                                <w:bCs/>
                                <w:color w:val="FFFFFF" w:themeColor="background1"/>
                                <w:sz w:val="36"/>
                                <w:szCs w:val="36"/>
                              </w:rPr>
                            </w:pPr>
                            <w:r>
                              <w:rPr>
                                <w:rFonts w:ascii="Arial" w:hAnsi="Arial" w:cs="Arial"/>
                                <w:b/>
                                <w:bCs/>
                                <w:color w:val="FFFFFF" w:themeColor="background1"/>
                                <w:sz w:val="36"/>
                                <w:szCs w:val="36"/>
                              </w:rPr>
                              <w:t>A</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anchor>
            </w:drawing>
          </mc:Choice>
          <mc:Fallback>
            <w:pict>
              <v:shapetype w14:anchorId="16B693DB" id="_x0000_t202" coordsize="21600,21600" o:spt="202" path="m,l,21600r21600,l21600,xe">
                <v:stroke joinstyle="miter"/>
                <v:path gradientshapeok="t" o:connecttype="rect"/>
              </v:shapetype>
              <v:shape id="Textfeld 16" o:spid="_x0000_s1026" type="#_x0000_t202" style="position:absolute;margin-left:-.65pt;margin-top:16.75pt;width:27.85pt;height:25.1pt;z-index:251664384;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" filled="f" stroked="f" strokeweight=".5pt">
                <v:textbox>
                  <w:txbxContent>
                    <w:p w14:paraId="52E83860" w14:textId="77777777" w:rsidR="001E54D7" w:rsidRPr="00934E35" w:rsidRDefault="001E54D7" w:rsidP="009D14A5">
                      <w:pPr>
                        <w:rPr>
                          <w:rFonts w:ascii="Arial" w:hAnsi="Arial" w:cs="Arial"/>
                          <w:b/>
                          <w:bCs/>
                          <w:color w:val="FFFFFF" w:themeColor="background1"/>
                          <w:sz w:val="36"/>
                          <w:szCs w:val="36"/>
                        </w:rPr>
                      </w:pPr>
                      <w:r>
                        <w:rPr>
                          <w:rFonts w:ascii="Arial" w:hAnsi="Arial" w:cs="Arial"/>
                          <w:b/>
                          <w:bCs/>
                          <w:color w:val="FFFFFF" w:themeColor="background1"/>
                          <w:sz w:val="36"/>
                          <w:szCs w:val="36"/>
                        </w:rPr>
                        <w:t>A</w:t>
                      </w:r>
                    </w:p>
                  </w:txbxContent>
                </v:textbox>
              </v:shape>
            </w:pict>
          </mc:Fallback>
        </mc:AlternateContent>
      </w:r>
      <w:r w:rsidRPr="00D20929">
        <w:rPr>
          <w:rFonts w:cs="Times New Roman"/>
          <w:noProof/>
        </w:rPr>
        <mc:AlternateContent>
          <mc:Choice Requires="wps">
            <w:drawing>
              <wp:anchor distT="0" distB="0" distL="114300" distR="114300" simplePos="0" relativeHeight="251665408" behindDoc="0" locked="0" layoutInCell="1" allowOverlap="1" wp14:anchorId="3FB5D7CB" wp14:editId="60106BBF">
                <wp:simplePos x="0" y="0"/>
                <wp:positionH relativeFrom="column">
                  <wp:posOffset>2856865</wp:posOffset>
                </wp:positionH>
                <wp:positionV relativeFrom="paragraph">
                  <wp:posOffset>202565</wp:posOffset>
                </wp:positionV>
                <wp:extent cx="353695" cy="318770"/>
                <wp:effectExtent l="0" t="0" r="0" b="0"/>
                <wp:wrapNone/>
                <wp:docPr id="17" name="Textfeld 17"/>
                <wp:cNvGraphicFramePr/>
                <a:graphic xmlns:a="http://schemas.openxmlformats.org/drawingml/2006/main">
                  <a:graphicData uri="http://schemas.microsoft.com/office/word/2010/wordprocessingShape">
                    <wps:wsp>
                      <wps:cNvSpPr txBox="1"/>
                      <wps:spPr>
                        <a:xfrm>
                          <a:off x="0" y="0"/>
                          <a:ext cx="353695" cy="318770"/>
                        </a:xfrm>
                        <a:prstGeom prst="rect">
                          <a:avLst/>
                        </a:prstGeom>
                        <a:noFill/>
                        <a:ln w="6350">
                          <a:noFill/>
                        </a:ln>
                      </wps:spPr>
                      <wps:txbx>
                        <w:txbxContent>
                          <w:p w14:paraId="5DD51735" w14:textId="77777777" w:rsidR="001E54D7" w:rsidRPr="00934E35" w:rsidRDefault="001E54D7" w:rsidP="009D14A5">
                            <w:pPr>
                              <w:rPr>
                                <w:rFonts w:ascii="Arial" w:hAnsi="Arial" w:cs="Arial"/>
                                <w:b/>
                                <w:bCs/>
                                <w:color w:val="FFFFFF" w:themeColor="background1"/>
                                <w:sz w:val="36"/>
                                <w:szCs w:val="36"/>
                              </w:rPr>
                            </w:pPr>
                            <w:r>
                              <w:rPr>
                                <w:rFonts w:ascii="Arial" w:hAnsi="Arial" w:cs="Arial"/>
                                <w:b/>
                                <w:bCs/>
                                <w:color w:val="FFFFFF" w:themeColor="background1"/>
                                <w:sz w:val="36"/>
                                <w:szCs w:val="36"/>
                              </w:rPr>
                              <w:t>B</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anchor>
            </w:drawing>
          </mc:Choice>
          <mc:Fallback>
            <w:pict>
              <v:shape w14:anchorId="3FB5D7CB" id="Textfeld 17" o:spid="_x0000_s1027" type="#_x0000_t202" style="position:absolute;margin-left:224.95pt;margin-top:15.95pt;width:27.85pt;height:25.1pt;z-index:251665408;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" filled="f" stroked="f" strokeweight=".5pt">
                <v:textbox>
                  <w:txbxContent>
                    <w:p w14:paraId="5DD51735" w14:textId="77777777" w:rsidR="001E54D7" w:rsidRPr="00934E35" w:rsidRDefault="001E54D7" w:rsidP="009D14A5">
                      <w:pPr>
                        <w:rPr>
                          <w:rFonts w:ascii="Arial" w:hAnsi="Arial" w:cs="Arial"/>
                          <w:b/>
                          <w:bCs/>
                          <w:color w:val="FFFFFF" w:themeColor="background1"/>
                          <w:sz w:val="36"/>
                          <w:szCs w:val="36"/>
                        </w:rPr>
                      </w:pPr>
                      <w:r>
                        <w:rPr>
                          <w:rFonts w:ascii="Arial" w:hAnsi="Arial" w:cs="Arial"/>
                          <w:b/>
                          <w:bCs/>
                          <w:color w:val="FFFFFF" w:themeColor="background1"/>
                          <w:sz w:val="36"/>
                          <w:szCs w:val="36"/>
                        </w:rPr>
                        <w:t>B</w:t>
                      </w:r>
                    </w:p>
                  </w:txbxContent>
                </v:textbox>
              </v:shape>
            </w:pict>
          </mc:Fallback>
        </mc:AlternateContent>
      </w:r>
    </w:p>
    <w:p w14:paraId="259ACB16" w14:textId="28E79271" w:rsidR="009D14A5" w:rsidRPr="00D20929" w:rsidRDefault="00951FDA" w:rsidP="00B46A77">
      <w:pPr>
        <w:spacing w:after="0"/>
        <w:rPr>
          <w:rFonts w:cs="Times New Roman"/>
          <w:sz w:val="2"/>
          <w:szCs w:val="2"/>
        </w:rPr>
      </w:pPr>
      <w:r w:rsidRPr="00D20929">
        <w:rPr>
          <w:rFonts w:cs="Times New Roman"/>
          <w:noProof/>
        </w:rPr>
        <mc:AlternateContent>
          <mc:Choice Requires="wps">
            <w:drawing>
              <wp:anchor distT="0" distB="0" distL="114300" distR="114300" simplePos="0" relativeHeight="251668480" behindDoc="0" locked="0" layoutInCell="1" allowOverlap="1" wp14:anchorId="32CD967E" wp14:editId="2C150B90">
                <wp:simplePos x="0" y="0"/>
                <wp:positionH relativeFrom="column">
                  <wp:posOffset>5208270</wp:posOffset>
                </wp:positionH>
                <wp:positionV relativeFrom="paragraph">
                  <wp:posOffset>1983740</wp:posOffset>
                </wp:positionV>
                <wp:extent cx="686435" cy="239395"/>
                <wp:effectExtent l="0" t="0" r="0" b="0"/>
                <wp:wrapNone/>
                <wp:docPr id="21" name="Textfeld 21"/>
                <wp:cNvGraphicFramePr/>
                <a:graphic xmlns:a="http://schemas.openxmlformats.org/drawingml/2006/main">
                  <a:graphicData uri="http://schemas.microsoft.com/office/word/2010/wordprocessingShape">
                    <wps:wsp>
                      <wps:cNvSpPr txBox="1"/>
                      <wps:spPr>
                        <a:xfrm>
                          <a:off x="0" y="0"/>
                          <a:ext cx="686435" cy="239395"/>
                        </a:xfrm>
                        <a:prstGeom prst="rect">
                          <a:avLst/>
                        </a:prstGeom>
                        <a:noFill/>
                        <a:ln w="6350">
                          <a:noFill/>
                        </a:ln>
                      </wps:spPr>
                      <wps:txbx>
                        <w:txbxContent>
                          <w:p w14:paraId="2D101A7E" w14:textId="77777777" w:rsidR="001E54D7" w:rsidRPr="00934E35" w:rsidRDefault="001E54D7" w:rsidP="009D14A5">
                            <w:pPr>
                              <w:rPr>
                                <w:rFonts w:ascii="Arial" w:hAnsi="Arial" w:cs="Arial"/>
                                <w:b/>
                                <w:bCs/>
                                <w:color w:val="FFFFFF" w:themeColor="background1"/>
                                <w:sz w:val="20"/>
                                <w:szCs w:val="20"/>
                              </w:rPr>
                            </w:pPr>
                            <w:r>
                              <w:rPr>
                                <w:rFonts w:ascii="Arial" w:hAnsi="Arial" w:cs="Arial"/>
                                <w:b/>
                                <w:bCs/>
                                <w:color w:val="FFFFFF" w:themeColor="background1"/>
                                <w:sz w:val="20"/>
                                <w:szCs w:val="20"/>
                              </w:rPr>
                              <w:t>1 m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32CD967E" id="Textfeld 21" o:spid="_x0000_s1028" type="#_x0000_t202" style="position:absolute;margin-left:410.1pt;margin-top:156.2pt;width:54.05pt;height:18.85pt;z-index:2516684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" filled="f" stroked="f" strokeweight=".5pt">
                <v:textbox>
                  <w:txbxContent>
                    <w:p w14:paraId="2D101A7E" w14:textId="77777777" w:rsidR="001E54D7" w:rsidRPr="00934E35" w:rsidRDefault="001E54D7" w:rsidP="009D14A5">
                      <w:pPr>
                        <w:rPr>
                          <w:rFonts w:ascii="Arial" w:hAnsi="Arial" w:cs="Arial"/>
                          <w:b/>
                          <w:bCs/>
                          <w:color w:val="FFFFFF" w:themeColor="background1"/>
                          <w:sz w:val="20"/>
                          <w:szCs w:val="20"/>
                        </w:rPr>
                      </w:pPr>
                      <w:r>
                        <w:rPr>
                          <w:rFonts w:ascii="Arial" w:hAnsi="Arial" w:cs="Arial"/>
                          <w:b/>
                          <w:bCs/>
                          <w:color w:val="FFFFFF" w:themeColor="background1"/>
                          <w:sz w:val="20"/>
                          <w:szCs w:val="20"/>
                        </w:rPr>
                        <w:t>1 mm</w:t>
                      </w:r>
                    </w:p>
                  </w:txbxContent>
                </v:textbox>
              </v:shape>
            </w:pict>
          </mc:Fallback>
        </mc:AlternateContent>
      </w:r>
      <w:r w:rsidRPr="00D20929">
        <w:rPr>
          <w:rFonts w:cs="Times New Roman"/>
          <w:noProof/>
        </w:rPr>
        <mc:AlternateContent>
          <mc:Choice Requires="wps">
            <w:drawing>
              <wp:anchor distT="0" distB="0" distL="114300" distR="114300" simplePos="0" relativeHeight="251669504" behindDoc="0" locked="0" layoutInCell="1" allowOverlap="1" wp14:anchorId="2890C03E" wp14:editId="0D31018C">
                <wp:simplePos x="0" y="0"/>
                <wp:positionH relativeFrom="column">
                  <wp:posOffset>5455920</wp:posOffset>
                </wp:positionH>
                <wp:positionV relativeFrom="paragraph">
                  <wp:posOffset>2020570</wp:posOffset>
                </wp:positionV>
                <wp:extent cx="179705" cy="0"/>
                <wp:effectExtent l="0" t="12700" r="36195" b="25400"/>
                <wp:wrapNone/>
                <wp:docPr id="22" name="Gerade Verbindung 22"/>
                <wp:cNvGraphicFramePr/>
                <a:graphic xmlns:a="http://schemas.openxmlformats.org/drawingml/2006/main">
                  <a:graphicData uri="http://schemas.microsoft.com/office/word/2010/wordprocessingShape">
                    <wps:wsp>
                      <wps:cNvCnPr/>
                      <wps:spPr>
                        <a:xfrm>
                          <a:off x="0" y="0"/>
                          <a:ext cx="179705" cy="0"/>
                        </a:xfrm>
                        <a:prstGeom prst="line">
                          <a:avLst/>
                        </a:prstGeom>
                        <a:noFill/>
                        <a:ln w="38100">
                          <a:solidFill>
                            <a:schemeClr val="bg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4B230AAB" id="Gerade Verbindung 22" o:spid="_x0000_s1026" style="position:absolute;z-index:2516695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429.6pt,159.1pt" to="443.75pt,159.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" strokecolor="white [3212]" strokeweight="3pt"/>
            </w:pict>
          </mc:Fallback>
        </mc:AlternateContent>
      </w:r>
      <w:r w:rsidRPr="00D20929">
        <w:rPr>
          <w:rFonts w:cs="Times New Roman"/>
          <w:noProof/>
        </w:rPr>
        <mc:AlternateContent>
          <mc:Choice Requires="wps">
            <w:drawing>
              <wp:anchor distT="0" distB="0" distL="114300" distR="114300" simplePos="0" relativeHeight="251667456" behindDoc="0" locked="0" layoutInCell="1" allowOverlap="1" wp14:anchorId="17F95C2D" wp14:editId="166DCBD2">
                <wp:simplePos x="0" y="0"/>
                <wp:positionH relativeFrom="column">
                  <wp:posOffset>2593340</wp:posOffset>
                </wp:positionH>
                <wp:positionV relativeFrom="paragraph">
                  <wp:posOffset>2012315</wp:posOffset>
                </wp:positionV>
                <wp:extent cx="179705" cy="0"/>
                <wp:effectExtent l="0" t="12700" r="36195" b="25400"/>
                <wp:wrapNone/>
                <wp:docPr id="20" name="Gerade Verbindung 20"/>
                <wp:cNvGraphicFramePr/>
                <a:graphic xmlns:a="http://schemas.openxmlformats.org/drawingml/2006/main">
                  <a:graphicData uri="http://schemas.microsoft.com/office/word/2010/wordprocessingShape">
                    <wps:wsp>
                      <wps:cNvCnPr/>
                      <wps:spPr>
                        <a:xfrm>
                          <a:off x="0" y="0"/>
                          <a:ext cx="179705" cy="0"/>
                        </a:xfrm>
                        <a:prstGeom prst="line">
                          <a:avLst/>
                        </a:prstGeom>
                        <a:noFill/>
                        <a:ln w="38100">
                          <a:solidFill>
                            <a:schemeClr val="bg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47234D1F" id="Gerade Verbindung 20" o:spid="_x0000_s1026" style="position:absolute;z-index:2516674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204.2pt,158.45pt" to="218.35pt,158.4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" strokecolor="white [3212]" strokeweight="3pt"/>
            </w:pict>
          </mc:Fallback>
        </mc:AlternateContent>
      </w:r>
      <w:r w:rsidRPr="00D20929">
        <w:rPr>
          <w:rFonts w:cs="Times New Roman"/>
          <w:noProof/>
        </w:rPr>
        <mc:AlternateContent>
          <mc:Choice Requires="wps">
            <w:drawing>
              <wp:anchor distT="0" distB="0" distL="114300" distR="114300" simplePos="0" relativeHeight="251666432" behindDoc="0" locked="0" layoutInCell="1" allowOverlap="1" wp14:anchorId="65052A52" wp14:editId="73BC35ED">
                <wp:simplePos x="0" y="0"/>
                <wp:positionH relativeFrom="column">
                  <wp:posOffset>2338070</wp:posOffset>
                </wp:positionH>
                <wp:positionV relativeFrom="paragraph">
                  <wp:posOffset>1988613</wp:posOffset>
                </wp:positionV>
                <wp:extent cx="686435" cy="239395"/>
                <wp:effectExtent l="0" t="0" r="0" b="0"/>
                <wp:wrapNone/>
                <wp:docPr id="19" name="Textfeld 19"/>
                <wp:cNvGraphicFramePr/>
                <a:graphic xmlns:a="http://schemas.openxmlformats.org/drawingml/2006/main">
                  <a:graphicData uri="http://schemas.microsoft.com/office/word/2010/wordprocessingShape">
                    <wps:wsp>
                      <wps:cNvSpPr txBox="1"/>
                      <wps:spPr>
                        <a:xfrm>
                          <a:off x="0" y="0"/>
                          <a:ext cx="686435" cy="239395"/>
                        </a:xfrm>
                        <a:prstGeom prst="rect">
                          <a:avLst/>
                        </a:prstGeom>
                        <a:noFill/>
                        <a:ln w="6350">
                          <a:noFill/>
                        </a:ln>
                      </wps:spPr>
                      <wps:txbx>
                        <w:txbxContent>
                          <w:p w14:paraId="6A933975" w14:textId="77777777" w:rsidR="001E54D7" w:rsidRPr="00934E35" w:rsidRDefault="001E54D7" w:rsidP="009D14A5">
                            <w:pPr>
                              <w:jc w:val="both"/>
                              <w:rPr>
                                <w:rFonts w:ascii="Arial" w:hAnsi="Arial" w:cs="Arial"/>
                                <w:b/>
                                <w:bCs/>
                                <w:color w:val="FFFFFF" w:themeColor="background1"/>
                                <w:sz w:val="20"/>
                                <w:szCs w:val="20"/>
                              </w:rPr>
                            </w:pPr>
                            <w:r>
                              <w:rPr>
                                <w:rFonts w:ascii="Arial" w:hAnsi="Arial" w:cs="Arial"/>
                                <w:b/>
                                <w:bCs/>
                                <w:color w:val="FFFFFF" w:themeColor="background1"/>
                                <w:sz w:val="20"/>
                                <w:szCs w:val="20"/>
                              </w:rPr>
                              <w:t>1 m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65052A52" id="Textfeld 19" o:spid="_x0000_s1029" type="#_x0000_t202" style="position:absolute;margin-left:184.1pt;margin-top:156.6pt;width:54.05pt;height:18.85pt;z-index:2516664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" filled="f" stroked="f" strokeweight=".5pt">
                <v:textbox>
                  <w:txbxContent>
                    <w:p w14:paraId="6A933975" w14:textId="77777777" w:rsidR="001E54D7" w:rsidRPr="00934E35" w:rsidRDefault="001E54D7" w:rsidP="009D14A5">
                      <w:pPr>
                        <w:jc w:val="both"/>
                        <w:rPr>
                          <w:rFonts w:ascii="Arial" w:hAnsi="Arial" w:cs="Arial"/>
                          <w:b/>
                          <w:bCs/>
                          <w:color w:val="FFFFFF" w:themeColor="background1"/>
                          <w:sz w:val="20"/>
                          <w:szCs w:val="20"/>
                        </w:rPr>
                      </w:pPr>
                      <w:r>
                        <w:rPr>
                          <w:rFonts w:ascii="Arial" w:hAnsi="Arial" w:cs="Arial"/>
                          <w:b/>
                          <w:bCs/>
                          <w:color w:val="FFFFFF" w:themeColor="background1"/>
                          <w:sz w:val="20"/>
                          <w:szCs w:val="20"/>
                        </w:rPr>
                        <w:t>1 mm</w:t>
                      </w:r>
                    </w:p>
                  </w:txbxContent>
                </v:textbox>
              </v:shape>
            </w:pict>
          </mc:Fallback>
        </mc:AlternateContent>
      </w:r>
      <w:r w:rsidR="009D14A5" w:rsidRPr="00D20929">
        <w:rPr>
          <w:rFonts w:cs="Times New Roman"/>
          <w:noProof/>
        </w:rPr>
        <w:drawing>
          <wp:inline distT="0" distB="0" distL="0" distR="0" wp14:anchorId="080534A7" wp14:editId="4AC1AC88">
            <wp:extent cx="2836037" cy="2179982"/>
            <wp:effectExtent l="0" t="0" r="0" b="4445"/>
            <wp:docPr id="58" name="Grafik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Grafik 15"/>
                    <pic:cNvPicPr/>
                  </pic:nvPicPr>
                  <pic:blipFill rotWithShape="1">
                    <a:blip r:embed="rId8" cstate="print">
                      <a:extLst>
                        <a:ext uri="{BEBA8EAE-BF5A-486C-A8C5-ECC9F3942E4B}">
                          <a14:imgProps xmlns:a14="http://schemas.microsoft.com/office/drawing/2010/main">
                            <a14:imgLayer r:embed="rId9">
                              <a14:imgEffect>
                                <a14:colorTemperature colorTemp="5900"/>
                              </a14:imgEffect>
                              <a14:imgEffect>
                                <a14:brightnessContrast contrast="20000"/>
                              </a14:imgEffect>
                            </a14:imgLayer>
                          </a14:imgProps>
                        </a:ext>
                        <a:ext uri="{28A0092B-C50C-407E-A947-70E740481C1C}">
                          <a14:useLocalDpi xmlns:a14="http://schemas.microsoft.com/office/drawing/2010/main" val="0"/>
                        </a:ext>
                      </a:extLst>
                    </a:blip>
                    <a:srcRect b="4025"/>
                    <a:stretch/>
                  </pic:blipFill>
                  <pic:spPr bwMode="auto">
                    <a:xfrm>
                      <a:off x="0" y="0"/>
                      <a:ext cx="2836800" cy="2180568"/>
                    </a:xfrm>
                    <a:prstGeom prst="rect">
                      <a:avLst/>
                    </a:prstGeom>
                    <a:ln>
                      <a:noFill/>
                    </a:ln>
                    <a:extLst>
                      <a:ext uri="{53640926-AAD7-44D8-BBD7-CCE9431645EC}">
                        <a14:shadowObscured xmlns:a14="http://schemas.microsoft.com/office/drawing/2010/main"/>
                      </a:ext>
                    </a:extLst>
                  </pic:spPr>
                </pic:pic>
              </a:graphicData>
            </a:graphic>
          </wp:inline>
        </w:drawing>
      </w:r>
      <w:r w:rsidR="009D14A5" w:rsidRPr="00D20929">
        <w:rPr>
          <w:rFonts w:cs="Times New Roman"/>
        </w:rPr>
        <w:t xml:space="preserve"> </w:t>
      </w:r>
      <w:r w:rsidR="009D14A5" w:rsidRPr="00D20929">
        <w:rPr>
          <w:rFonts w:cs="Times New Roman"/>
          <w:noProof/>
        </w:rPr>
        <w:drawing>
          <wp:inline distT="0" distB="0" distL="0" distR="0" wp14:anchorId="0304AA49" wp14:editId="650573EE">
            <wp:extent cx="2836038" cy="2179982"/>
            <wp:effectExtent l="0" t="0" r="0" b="4445"/>
            <wp:docPr id="59" name="Grafik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Grafik 13"/>
                    <pic:cNvPicPr/>
                  </pic:nvPicPr>
                  <pic:blipFill rotWithShape="1">
                    <a:blip r:embed="rId10" cstate="print">
                      <a:extLst>
                        <a:ext uri="{BEBA8EAE-BF5A-486C-A8C5-ECC9F3942E4B}">
                          <a14:imgProps xmlns:a14="http://schemas.microsoft.com/office/drawing/2010/main">
                            <a14:imgLayer r:embed="rId11">
                              <a14:imgEffect>
                                <a14:brightnessContrast contrast="20000"/>
                              </a14:imgEffect>
                            </a14:imgLayer>
                          </a14:imgProps>
                        </a:ext>
                        <a:ext uri="{28A0092B-C50C-407E-A947-70E740481C1C}">
                          <a14:useLocalDpi xmlns:a14="http://schemas.microsoft.com/office/drawing/2010/main" val="0"/>
                        </a:ext>
                      </a:extLst>
                    </a:blip>
                    <a:srcRect b="4025"/>
                    <a:stretch/>
                  </pic:blipFill>
                  <pic:spPr bwMode="auto">
                    <a:xfrm>
                      <a:off x="0" y="0"/>
                      <a:ext cx="2836800" cy="2180567"/>
                    </a:xfrm>
                    <a:prstGeom prst="rect">
                      <a:avLst/>
                    </a:prstGeom>
                    <a:ln>
                      <a:noFill/>
                    </a:ln>
                    <a:extLst>
                      <a:ext uri="{53640926-AAD7-44D8-BBD7-CCE9431645EC}">
                        <a14:shadowObscured xmlns:a14="http://schemas.microsoft.com/office/drawing/2010/main"/>
                      </a:ext>
                    </a:extLst>
                  </pic:spPr>
                </pic:pic>
              </a:graphicData>
            </a:graphic>
          </wp:inline>
        </w:drawing>
      </w:r>
    </w:p>
    <w:p w14:paraId="3E6DDE63" w14:textId="77777777" w:rsidR="009D14A5" w:rsidRPr="00D20929" w:rsidRDefault="009D14A5" w:rsidP="00B46A77">
      <w:pPr>
        <w:rPr>
          <w:rFonts w:cs="Times New Roman"/>
        </w:rPr>
      </w:pPr>
      <w:r w:rsidRPr="00D20929">
        <w:rPr>
          <w:rFonts w:cs="Times New Roman"/>
          <w:noProof/>
        </w:rPr>
        <mc:AlternateContent>
          <mc:Choice Requires="wpg">
            <w:drawing>
              <wp:inline distT="0" distB="0" distL="0" distR="0" wp14:anchorId="1D3D6142" wp14:editId="56C8EBC1">
                <wp:extent cx="5817085" cy="4304145"/>
                <wp:effectExtent l="0" t="0" r="0" b="0"/>
                <wp:docPr id="41" name="Gruppieren 41"/>
                <wp:cNvGraphicFramePr/>
                <a:graphic xmlns:a="http://schemas.openxmlformats.org/drawingml/2006/main">
                  <a:graphicData uri="http://schemas.microsoft.com/office/word/2010/wordprocessingGroup">
                    <wpg:wgp>
                      <wpg:cNvGrpSpPr/>
                      <wpg:grpSpPr>
                        <a:xfrm>
                          <a:off x="0" y="0"/>
                          <a:ext cx="5817085" cy="4304145"/>
                          <a:chOff x="0" y="0"/>
                          <a:chExt cx="5817085" cy="4304145"/>
                        </a:xfrm>
                      </wpg:grpSpPr>
                      <pic:pic xmlns:pic="http://schemas.openxmlformats.org/drawingml/2006/picture">
                        <pic:nvPicPr>
                          <pic:cNvPr id="42" name="Grafik 4"/>
                          <pic:cNvPicPr>
                            <a:picLocks noChangeAspect="1"/>
                          </pic:cNvPicPr>
                        </pic:nvPicPr>
                        <pic:blipFill>
                          <a:blip r:embed="rId12" cstate="print">
                            <a:extLst>
                              <a:ext uri="{28A0092B-C50C-407E-A947-70E740481C1C}">
                                <a14:useLocalDpi xmlns:a14="http://schemas.microsoft.com/office/drawing/2010/main" val="0"/>
                              </a:ext>
                            </a:extLst>
                          </a:blip>
                          <a:srcRect t="4508" b="4508"/>
                          <a:stretch/>
                        </pic:blipFill>
                        <pic:spPr bwMode="auto">
                          <a:xfrm>
                            <a:off x="2866490" y="0"/>
                            <a:ext cx="2832735" cy="206438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43" name="Grafik 43"/>
                          <pic:cNvPicPr>
                            <a:picLocks noChangeAspect="1"/>
                          </pic:cNvPicPr>
                        </pic:nvPicPr>
                        <pic:blipFill rotWithShape="1">
                          <a:blip r:embed="rId13" cstate="print">
                            <a:extLst>
                              <a:ext uri="{28A0092B-C50C-407E-A947-70E740481C1C}">
                                <a14:useLocalDpi xmlns:a14="http://schemas.microsoft.com/office/drawing/2010/main" val="0"/>
                              </a:ext>
                            </a:extLst>
                          </a:blip>
                          <a:srcRect t="4508" r="-178" b="4510"/>
                          <a:stretch/>
                        </pic:blipFill>
                        <pic:spPr bwMode="auto">
                          <a:xfrm>
                            <a:off x="0" y="0"/>
                            <a:ext cx="2837815" cy="206438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44" name="Grafik 44"/>
                          <pic:cNvPicPr>
                            <a:picLocks noChangeAspect="1"/>
                          </pic:cNvPicPr>
                        </pic:nvPicPr>
                        <pic:blipFill rotWithShape="1">
                          <a:blip r:embed="rId14" cstate="print">
                            <a:extLst>
                              <a:ext uri="{28A0092B-C50C-407E-A947-70E740481C1C}">
                                <a14:useLocalDpi xmlns:a14="http://schemas.microsoft.com/office/drawing/2010/main" val="0"/>
                              </a:ext>
                            </a:extLst>
                          </a:blip>
                          <a:srcRect b="5575"/>
                          <a:stretch/>
                        </pic:blipFill>
                        <pic:spPr bwMode="auto">
                          <a:xfrm>
                            <a:off x="2866490" y="2106202"/>
                            <a:ext cx="2837180" cy="2156460"/>
                          </a:xfrm>
                          <a:prstGeom prst="rect">
                            <a:avLst/>
                          </a:prstGeom>
                          <a:ln>
                            <a:noFill/>
                          </a:ln>
                          <a:extLst>
                            <a:ext uri="{53640926-AAD7-44D8-BBD7-CCE9431645EC}">
                              <a14:shadowObscured xmlns:a14="http://schemas.microsoft.com/office/drawing/2010/main"/>
                            </a:ext>
                          </a:extLst>
                        </pic:spPr>
                      </pic:pic>
                      <wps:wsp>
                        <wps:cNvPr id="45" name="Textfeld 45"/>
                        <wps:cNvSpPr txBox="1"/>
                        <wps:spPr>
                          <a:xfrm>
                            <a:off x="0" y="10274"/>
                            <a:ext cx="354330" cy="319405"/>
                          </a:xfrm>
                          <a:prstGeom prst="rect">
                            <a:avLst/>
                          </a:prstGeom>
                          <a:noFill/>
                          <a:ln w="6350">
                            <a:noFill/>
                          </a:ln>
                        </wps:spPr>
                        <wps:txbx>
                          <w:txbxContent>
                            <w:p w14:paraId="31C798D6" w14:textId="77777777" w:rsidR="001E54D7" w:rsidRPr="00934E35" w:rsidRDefault="001E54D7" w:rsidP="009D14A5">
                              <w:pPr>
                                <w:rPr>
                                  <w:rFonts w:ascii="Arial" w:hAnsi="Arial" w:cs="Arial"/>
                                  <w:b/>
                                  <w:bCs/>
                                  <w:color w:val="FFFFFF" w:themeColor="background1"/>
                                  <w:sz w:val="36"/>
                                  <w:szCs w:val="36"/>
                                </w:rPr>
                              </w:pPr>
                              <w:r>
                                <w:rPr>
                                  <w:rFonts w:ascii="Arial" w:hAnsi="Arial" w:cs="Arial"/>
                                  <w:b/>
                                  <w:bCs/>
                                  <w:color w:val="FFFFFF" w:themeColor="background1"/>
                                  <w:sz w:val="36"/>
                                  <w:szCs w:val="36"/>
                                </w:rPr>
                                <w:t>C</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s:wsp>
                        <wps:cNvPr id="46" name="Textfeld 46"/>
                        <wps:cNvSpPr txBox="1"/>
                        <wps:spPr>
                          <a:xfrm>
                            <a:off x="2865534" y="0"/>
                            <a:ext cx="354330" cy="319405"/>
                          </a:xfrm>
                          <a:prstGeom prst="rect">
                            <a:avLst/>
                          </a:prstGeom>
                          <a:noFill/>
                          <a:ln w="6350">
                            <a:noFill/>
                          </a:ln>
                        </wps:spPr>
                        <wps:txbx>
                          <w:txbxContent>
                            <w:p w14:paraId="513F1B0A" w14:textId="77777777" w:rsidR="001E54D7" w:rsidRPr="00934E35" w:rsidRDefault="001E54D7" w:rsidP="009D14A5">
                              <w:pPr>
                                <w:rPr>
                                  <w:rFonts w:ascii="Arial" w:hAnsi="Arial" w:cs="Arial"/>
                                  <w:b/>
                                  <w:bCs/>
                                  <w:color w:val="FFFFFF" w:themeColor="background1"/>
                                  <w:sz w:val="36"/>
                                  <w:szCs w:val="36"/>
                                </w:rPr>
                              </w:pPr>
                              <w:r>
                                <w:rPr>
                                  <w:rFonts w:ascii="Arial" w:hAnsi="Arial" w:cs="Arial"/>
                                  <w:b/>
                                  <w:bCs/>
                                  <w:color w:val="FFFFFF" w:themeColor="background1"/>
                                  <w:sz w:val="36"/>
                                  <w:szCs w:val="36"/>
                                </w:rPr>
                                <w:t>D</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47" name="Grafik 47"/>
                          <pic:cNvPicPr>
                            <a:picLocks noChangeAspect="1"/>
                          </pic:cNvPicPr>
                        </pic:nvPicPr>
                        <pic:blipFill rotWithShape="1">
                          <a:blip r:embed="rId15" cstate="print">
                            <a:extLst>
                              <a:ext uri="{28A0092B-C50C-407E-A947-70E740481C1C}">
                                <a14:useLocalDpi xmlns:a14="http://schemas.microsoft.com/office/drawing/2010/main" val="0"/>
                              </a:ext>
                            </a:extLst>
                          </a:blip>
                          <a:srcRect b="5751"/>
                          <a:stretch/>
                        </pic:blipFill>
                        <pic:spPr bwMode="auto">
                          <a:xfrm>
                            <a:off x="0" y="2106202"/>
                            <a:ext cx="2837815" cy="2153920"/>
                          </a:xfrm>
                          <a:prstGeom prst="rect">
                            <a:avLst/>
                          </a:prstGeom>
                          <a:ln>
                            <a:noFill/>
                          </a:ln>
                          <a:extLst>
                            <a:ext uri="{53640926-AAD7-44D8-BBD7-CCE9431645EC}">
                              <a14:shadowObscured xmlns:a14="http://schemas.microsoft.com/office/drawing/2010/main"/>
                            </a:ext>
                          </a:extLst>
                        </pic:spPr>
                      </pic:pic>
                      <wps:wsp>
                        <wps:cNvPr id="48" name="Gerade Verbindung 48"/>
                        <wps:cNvCnPr/>
                        <wps:spPr>
                          <a:xfrm>
                            <a:off x="2208944" y="4070992"/>
                            <a:ext cx="583471" cy="0"/>
                          </a:xfrm>
                          <a:prstGeom prst="line">
                            <a:avLst/>
                          </a:prstGeom>
                          <a:ln w="38100">
                            <a:solidFill>
                              <a:schemeClr val="bg1"/>
                            </a:solidFill>
                          </a:ln>
                        </wps:spPr>
                        <wps:style>
                          <a:lnRef idx="1">
                            <a:schemeClr val="accent1"/>
                          </a:lnRef>
                          <a:fillRef idx="0">
                            <a:schemeClr val="accent1"/>
                          </a:fillRef>
                          <a:effectRef idx="0">
                            <a:schemeClr val="accent1"/>
                          </a:effectRef>
                          <a:fontRef idx="minor">
                            <a:schemeClr val="tx1"/>
                          </a:fontRef>
                        </wps:style>
                        <wps:bodyPr/>
                      </wps:wsp>
                      <wps:wsp>
                        <wps:cNvPr id="49" name="Textfeld 49"/>
                        <wps:cNvSpPr txBox="1"/>
                        <wps:spPr>
                          <a:xfrm>
                            <a:off x="0" y="2105978"/>
                            <a:ext cx="342265" cy="319405"/>
                          </a:xfrm>
                          <a:prstGeom prst="rect">
                            <a:avLst/>
                          </a:prstGeom>
                          <a:noFill/>
                          <a:ln w="6350">
                            <a:noFill/>
                          </a:ln>
                        </wps:spPr>
                        <wps:txbx>
                          <w:txbxContent>
                            <w:p w14:paraId="7CFD2B8A" w14:textId="77777777" w:rsidR="001E54D7" w:rsidRPr="00BD67B5" w:rsidRDefault="001E54D7" w:rsidP="009D14A5">
                              <w:pPr>
                                <w:rPr>
                                  <w:rFonts w:ascii="Arial" w:hAnsi="Arial" w:cs="Arial"/>
                                  <w:b/>
                                  <w:bCs/>
                                  <w:color w:val="FFFFFF" w:themeColor="background1"/>
                                  <w:sz w:val="36"/>
                                  <w:szCs w:val="36"/>
                                </w:rPr>
                              </w:pPr>
                              <w:r>
                                <w:rPr>
                                  <w:rFonts w:ascii="Arial" w:hAnsi="Arial" w:cs="Arial"/>
                                  <w:b/>
                                  <w:bCs/>
                                  <w:color w:val="FFFFFF" w:themeColor="background1"/>
                                  <w:sz w:val="36"/>
                                  <w:szCs w:val="36"/>
                                </w:rPr>
                                <w:t>E</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s:wsp>
                        <wps:cNvPr id="50" name="Textfeld 50"/>
                        <wps:cNvSpPr txBox="1"/>
                        <wps:spPr>
                          <a:xfrm>
                            <a:off x="2864100" y="2105642"/>
                            <a:ext cx="328930" cy="319405"/>
                          </a:xfrm>
                          <a:prstGeom prst="rect">
                            <a:avLst/>
                          </a:prstGeom>
                          <a:noFill/>
                          <a:ln w="6350">
                            <a:noFill/>
                          </a:ln>
                        </wps:spPr>
                        <wps:txbx>
                          <w:txbxContent>
                            <w:p w14:paraId="177C5654" w14:textId="77777777" w:rsidR="001E54D7" w:rsidRPr="00BD67B5" w:rsidRDefault="001E54D7" w:rsidP="009D14A5">
                              <w:pPr>
                                <w:rPr>
                                  <w:rFonts w:ascii="Arial" w:hAnsi="Arial" w:cs="Arial"/>
                                  <w:b/>
                                  <w:bCs/>
                                  <w:color w:val="FFFFFF" w:themeColor="background1"/>
                                  <w:sz w:val="36"/>
                                  <w:szCs w:val="36"/>
                                </w:rPr>
                              </w:pPr>
                              <w:r>
                                <w:rPr>
                                  <w:rFonts w:ascii="Arial" w:hAnsi="Arial" w:cs="Arial"/>
                                  <w:b/>
                                  <w:bCs/>
                                  <w:color w:val="FFFFFF" w:themeColor="background1"/>
                                  <w:sz w:val="36"/>
                                  <w:szCs w:val="36"/>
                                </w:rPr>
                                <w:t>F</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s:wsp>
                        <wps:cNvPr id="51" name="Textfeld 51"/>
                        <wps:cNvSpPr txBox="1"/>
                        <wps:spPr>
                          <a:xfrm>
                            <a:off x="2260314" y="4058292"/>
                            <a:ext cx="623017" cy="245853"/>
                          </a:xfrm>
                          <a:prstGeom prst="rect">
                            <a:avLst/>
                          </a:prstGeom>
                          <a:noFill/>
                          <a:ln w="6350">
                            <a:noFill/>
                          </a:ln>
                        </wps:spPr>
                        <wps:txbx>
                          <w:txbxContent>
                            <w:p w14:paraId="18089E79" w14:textId="77777777" w:rsidR="001E54D7" w:rsidRPr="00AB4DDD" w:rsidRDefault="001E54D7" w:rsidP="009D14A5">
                              <w:pPr>
                                <w:rPr>
                                  <w:rFonts w:ascii="Arial" w:hAnsi="Arial" w:cs="Arial"/>
                                  <w:b/>
                                  <w:bCs/>
                                  <w:color w:val="FFFFFF" w:themeColor="background1"/>
                                  <w:sz w:val="20"/>
                                  <w:szCs w:val="20"/>
                                </w:rPr>
                              </w:pPr>
                              <w:r w:rsidRPr="00AB4DDD">
                                <w:rPr>
                                  <w:rFonts w:ascii="Arial" w:hAnsi="Arial" w:cs="Arial"/>
                                  <w:b/>
                                  <w:bCs/>
                                  <w:color w:val="FFFFFF" w:themeColor="background1"/>
                                  <w:sz w:val="20"/>
                                  <w:szCs w:val="20"/>
                                </w:rPr>
                                <w:t>500 µm</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s:wsp>
                        <wps:cNvPr id="52" name="Textfeld 52"/>
                        <wps:cNvSpPr txBox="1"/>
                        <wps:spPr>
                          <a:xfrm>
                            <a:off x="2229492" y="1859622"/>
                            <a:ext cx="686595" cy="239663"/>
                          </a:xfrm>
                          <a:prstGeom prst="rect">
                            <a:avLst/>
                          </a:prstGeom>
                          <a:noFill/>
                          <a:ln w="6350">
                            <a:noFill/>
                          </a:ln>
                        </wps:spPr>
                        <wps:txbx>
                          <w:txbxContent>
                            <w:p w14:paraId="1DB44626" w14:textId="77777777" w:rsidR="001E54D7" w:rsidRPr="00934E35" w:rsidRDefault="001E54D7" w:rsidP="009D14A5">
                              <w:pPr>
                                <w:rPr>
                                  <w:rFonts w:ascii="Arial" w:hAnsi="Arial" w:cs="Arial"/>
                                  <w:b/>
                                  <w:bCs/>
                                  <w:color w:val="FFFFFF" w:themeColor="background1"/>
                                  <w:sz w:val="20"/>
                                  <w:szCs w:val="20"/>
                                </w:rPr>
                              </w:pPr>
                              <w:r w:rsidRPr="00934E35">
                                <w:rPr>
                                  <w:rFonts w:ascii="Arial" w:hAnsi="Arial" w:cs="Arial"/>
                                  <w:b/>
                                  <w:bCs/>
                                  <w:color w:val="FFFFFF" w:themeColor="background1"/>
                                  <w:sz w:val="20"/>
                                  <w:szCs w:val="20"/>
                                </w:rPr>
                                <w:t>500 µ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3" name="Gerade Verbindung 53"/>
                        <wps:cNvCnPr/>
                        <wps:spPr>
                          <a:xfrm>
                            <a:off x="2527442" y="1882596"/>
                            <a:ext cx="234000" cy="0"/>
                          </a:xfrm>
                          <a:prstGeom prst="line">
                            <a:avLst/>
                          </a:prstGeom>
                          <a:noFill/>
                          <a:ln w="38100">
                            <a:solidFill>
                              <a:schemeClr val="bg1"/>
                            </a:solidFill>
                          </a:ln>
                        </wps:spPr>
                        <wps:style>
                          <a:lnRef idx="1">
                            <a:schemeClr val="accent1"/>
                          </a:lnRef>
                          <a:fillRef idx="0">
                            <a:schemeClr val="accent1"/>
                          </a:fillRef>
                          <a:effectRef idx="0">
                            <a:schemeClr val="accent1"/>
                          </a:effectRef>
                          <a:fontRef idx="minor">
                            <a:schemeClr val="tx1"/>
                          </a:fontRef>
                        </wps:style>
                        <wps:bodyPr/>
                      </wps:wsp>
                      <wps:wsp>
                        <wps:cNvPr id="54" name="Textfeld 54"/>
                        <wps:cNvSpPr txBox="1"/>
                        <wps:spPr>
                          <a:xfrm>
                            <a:off x="5106256" y="1859622"/>
                            <a:ext cx="710829" cy="239663"/>
                          </a:xfrm>
                          <a:prstGeom prst="rect">
                            <a:avLst/>
                          </a:prstGeom>
                          <a:noFill/>
                          <a:ln w="6350">
                            <a:noFill/>
                          </a:ln>
                        </wps:spPr>
                        <wps:txbx>
                          <w:txbxContent>
                            <w:p w14:paraId="27F3F081" w14:textId="77777777" w:rsidR="001E54D7" w:rsidRPr="00934E35" w:rsidRDefault="001E54D7" w:rsidP="009D14A5">
                              <w:pPr>
                                <w:rPr>
                                  <w:rFonts w:ascii="Arial" w:hAnsi="Arial" w:cs="Arial"/>
                                  <w:b/>
                                  <w:bCs/>
                                  <w:color w:val="FFFFFF" w:themeColor="background1"/>
                                  <w:sz w:val="20"/>
                                  <w:szCs w:val="20"/>
                                </w:rPr>
                              </w:pPr>
                              <w:r w:rsidRPr="00934E35">
                                <w:rPr>
                                  <w:rFonts w:ascii="Arial" w:hAnsi="Arial" w:cs="Arial"/>
                                  <w:b/>
                                  <w:bCs/>
                                  <w:color w:val="FFFFFF" w:themeColor="background1"/>
                                  <w:sz w:val="20"/>
                                  <w:szCs w:val="20"/>
                                </w:rPr>
                                <w:t>500 µ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5" name="Gerade Verbindung 55"/>
                        <wps:cNvCnPr/>
                        <wps:spPr>
                          <a:xfrm>
                            <a:off x="5085708" y="4070992"/>
                            <a:ext cx="583471" cy="0"/>
                          </a:xfrm>
                          <a:prstGeom prst="line">
                            <a:avLst/>
                          </a:prstGeom>
                          <a:ln w="38100">
                            <a:solidFill>
                              <a:schemeClr val="bg1"/>
                            </a:solidFill>
                          </a:ln>
                        </wps:spPr>
                        <wps:style>
                          <a:lnRef idx="1">
                            <a:schemeClr val="accent1"/>
                          </a:lnRef>
                          <a:fillRef idx="0">
                            <a:schemeClr val="accent1"/>
                          </a:fillRef>
                          <a:effectRef idx="0">
                            <a:schemeClr val="accent1"/>
                          </a:effectRef>
                          <a:fontRef idx="minor">
                            <a:schemeClr val="tx1"/>
                          </a:fontRef>
                        </wps:style>
                        <wps:bodyPr/>
                      </wps:wsp>
                      <wps:wsp>
                        <wps:cNvPr id="56" name="Textfeld 56"/>
                        <wps:cNvSpPr txBox="1"/>
                        <wps:spPr>
                          <a:xfrm>
                            <a:off x="5126804" y="4048018"/>
                            <a:ext cx="623018" cy="246429"/>
                          </a:xfrm>
                          <a:prstGeom prst="rect">
                            <a:avLst/>
                          </a:prstGeom>
                          <a:noFill/>
                          <a:ln w="6350">
                            <a:noFill/>
                          </a:ln>
                        </wps:spPr>
                        <wps:txbx>
                          <w:txbxContent>
                            <w:p w14:paraId="545E5064" w14:textId="77777777" w:rsidR="001E54D7" w:rsidRPr="00AB4DDD" w:rsidRDefault="001E54D7" w:rsidP="009D14A5">
                              <w:pPr>
                                <w:rPr>
                                  <w:rFonts w:ascii="Arial" w:hAnsi="Arial" w:cs="Arial"/>
                                  <w:b/>
                                  <w:bCs/>
                                  <w:color w:val="FFFFFF" w:themeColor="background1"/>
                                  <w:sz w:val="20"/>
                                  <w:szCs w:val="20"/>
                                </w:rPr>
                              </w:pPr>
                              <w:r w:rsidRPr="00AB4DDD">
                                <w:rPr>
                                  <w:rFonts w:ascii="Arial" w:hAnsi="Arial" w:cs="Arial"/>
                                  <w:b/>
                                  <w:bCs/>
                                  <w:color w:val="FFFFFF" w:themeColor="background1"/>
                                  <w:sz w:val="20"/>
                                  <w:szCs w:val="20"/>
                                </w:rPr>
                                <w:t>500 µm</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s:wsp>
                        <wps:cNvPr id="57" name="Gerade Verbindung 57"/>
                        <wps:cNvCnPr/>
                        <wps:spPr>
                          <a:xfrm>
                            <a:off x="5393932" y="1882596"/>
                            <a:ext cx="233993" cy="0"/>
                          </a:xfrm>
                          <a:prstGeom prst="line">
                            <a:avLst/>
                          </a:prstGeom>
                          <a:noFill/>
                          <a:ln w="38100">
                            <a:solidFill>
                              <a:schemeClr val="bg1"/>
                            </a:solidFill>
                          </a:ln>
                        </wps:spPr>
                        <wps:style>
                          <a:lnRef idx="1">
                            <a:schemeClr val="accent1"/>
                          </a:lnRef>
                          <a:fillRef idx="0">
                            <a:schemeClr val="accent1"/>
                          </a:fillRef>
                          <a:effectRef idx="0">
                            <a:schemeClr val="accent1"/>
                          </a:effectRef>
                          <a:fontRef idx="minor">
                            <a:schemeClr val="tx1"/>
                          </a:fontRef>
                        </wps:style>
                        <wps:bodyPr/>
                      </wps:wsp>
                    </wpg:wgp>
                  </a:graphicData>
                </a:graphic>
              </wp:inline>
            </w:drawing>
          </mc:Choice>
          <mc:Fallback>
            <w:pict>
              <v:group w14:anchorId="1D3D6142" id="Gruppieren 41" o:spid="_x0000_s1030" style="width:458.05pt;height:338.9pt;mso-position-horizontal-relative:char;mso-position-vertical-relative:line" coordsize="58170,43041" o:gfxdata="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Grafik 4" o:spid="_x0000_s1031" type="#_x0000_t75" style="position:absolute;left:28664;width:28328;height:20643;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">
                  <v:imagedata r:id="rId24" o:title="" croptop="2954f" cropbottom="2954f"/>
                </v:shape>
                <v:shape id="Grafik 43" o:spid="_x0000_s1032" type="#_x0000_t75" style="position:absolute;width:28378;height:20643;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">
                  <v:imagedata r:id="rId25" o:title="" croptop="2954f" cropbottom="2956f" cropright="-117f"/>
                </v:shape>
                <v:shape id="Grafik 44" o:spid="_x0000_s1033" type="#_x0000_t75" style="position:absolute;left:28664;top:21062;width:28372;height:2156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">
                  <v:imagedata r:id="rId26" o:title="" cropbottom="3654f"/>
                </v:shape>
                <v:shape id="Textfeld 45" o:spid="_x0000_s1034" type="#_x0000_t202" style="position:absolute;top:102;width:3543;height:3194;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" filled="f" stroked="f" strokeweight=".5pt">
                  <v:textbox>
                    <w:txbxContent>
                      <w:p w14:paraId="31C798D6" w14:textId="77777777" w:rsidR="001E54D7" w:rsidRPr="00934E35" w:rsidRDefault="001E54D7" w:rsidP="009D14A5">
                        <w:pPr>
                          <w:rPr>
                            <w:rFonts w:ascii="Arial" w:hAnsi="Arial" w:cs="Arial"/>
                            <w:b/>
                            <w:bCs/>
                            <w:color w:val="FFFFFF" w:themeColor="background1"/>
                            <w:sz w:val="36"/>
                            <w:szCs w:val="36"/>
                          </w:rPr>
                        </w:pPr>
                        <w:r>
                          <w:rPr>
                            <w:rFonts w:ascii="Arial" w:hAnsi="Arial" w:cs="Arial"/>
                            <w:b/>
                            <w:bCs/>
                            <w:color w:val="FFFFFF" w:themeColor="background1"/>
                            <w:sz w:val="36"/>
                            <w:szCs w:val="36"/>
                          </w:rPr>
                          <w:t>C</w:t>
                        </w:r>
                      </w:p>
                    </w:txbxContent>
                  </v:textbox>
                </v:shape>
                <v:shape id="Textfeld 46" o:spid="_x0000_s1035" type="#_x0000_t202" style="position:absolute;left:28655;width:3543;height:3194;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" filled="f" stroked="f" strokeweight=".5pt">
                  <v:textbox>
                    <w:txbxContent>
                      <w:p w14:paraId="513F1B0A" w14:textId="77777777" w:rsidR="001E54D7" w:rsidRPr="00934E35" w:rsidRDefault="001E54D7" w:rsidP="009D14A5">
                        <w:pPr>
                          <w:rPr>
                            <w:rFonts w:ascii="Arial" w:hAnsi="Arial" w:cs="Arial"/>
                            <w:b/>
                            <w:bCs/>
                            <w:color w:val="FFFFFF" w:themeColor="background1"/>
                            <w:sz w:val="36"/>
                            <w:szCs w:val="36"/>
                          </w:rPr>
                        </w:pPr>
                        <w:r>
                          <w:rPr>
                            <w:rFonts w:ascii="Arial" w:hAnsi="Arial" w:cs="Arial"/>
                            <w:b/>
                            <w:bCs/>
                            <w:color w:val="FFFFFF" w:themeColor="background1"/>
                            <w:sz w:val="36"/>
                            <w:szCs w:val="36"/>
                          </w:rPr>
                          <w:t>D</w:t>
                        </w:r>
                      </w:p>
                    </w:txbxContent>
                  </v:textbox>
                </v:shape>
                <v:shape id="Grafik 47" o:spid="_x0000_s1036" type="#_x0000_t75" style="position:absolute;top:21062;width:28378;height:2153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">
                  <v:imagedata r:id="rId27" o:title="" cropbottom="3769f"/>
                </v:shape>
                <v:line id="Gerade Verbindung 48" o:spid="_x0000_s1037" style="position:absolute;visibility:visible;mso-wrap-style:square" from="22089,40709" to="27924,4070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" strokecolor="white [3212]" strokeweight="3pt"/>
                <v:shape id="Textfeld 49" o:spid="_x0000_s1038" type="#_x0000_t202" style="position:absolute;top:21059;width:3422;height:3194;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" filled="f" stroked="f" strokeweight=".5pt">
                  <v:textbox>
                    <w:txbxContent>
                      <w:p w14:paraId="7CFD2B8A" w14:textId="77777777" w:rsidR="001E54D7" w:rsidRPr="00BD67B5" w:rsidRDefault="001E54D7" w:rsidP="009D14A5">
                        <w:pPr>
                          <w:rPr>
                            <w:rFonts w:ascii="Arial" w:hAnsi="Arial" w:cs="Arial"/>
                            <w:b/>
                            <w:bCs/>
                            <w:color w:val="FFFFFF" w:themeColor="background1"/>
                            <w:sz w:val="36"/>
                            <w:szCs w:val="36"/>
                          </w:rPr>
                        </w:pPr>
                        <w:r>
                          <w:rPr>
                            <w:rFonts w:ascii="Arial" w:hAnsi="Arial" w:cs="Arial"/>
                            <w:b/>
                            <w:bCs/>
                            <w:color w:val="FFFFFF" w:themeColor="background1"/>
                            <w:sz w:val="36"/>
                            <w:szCs w:val="36"/>
                          </w:rPr>
                          <w:t>E</w:t>
                        </w:r>
                      </w:p>
                    </w:txbxContent>
                  </v:textbox>
                </v:shape>
                <v:shape id="Textfeld 50" o:spid="_x0000_s1039" type="#_x0000_t202" style="position:absolute;left:28641;top:21056;width:3289;height:3194;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" filled="f" stroked="f" strokeweight=".5pt">
                  <v:textbox>
                    <w:txbxContent>
                      <w:p w14:paraId="177C5654" w14:textId="77777777" w:rsidR="001E54D7" w:rsidRPr="00BD67B5" w:rsidRDefault="001E54D7" w:rsidP="009D14A5">
                        <w:pPr>
                          <w:rPr>
                            <w:rFonts w:ascii="Arial" w:hAnsi="Arial" w:cs="Arial"/>
                            <w:b/>
                            <w:bCs/>
                            <w:color w:val="FFFFFF" w:themeColor="background1"/>
                            <w:sz w:val="36"/>
                            <w:szCs w:val="36"/>
                          </w:rPr>
                        </w:pPr>
                        <w:r>
                          <w:rPr>
                            <w:rFonts w:ascii="Arial" w:hAnsi="Arial" w:cs="Arial"/>
                            <w:b/>
                            <w:bCs/>
                            <w:color w:val="FFFFFF" w:themeColor="background1"/>
                            <w:sz w:val="36"/>
                            <w:szCs w:val="36"/>
                          </w:rPr>
                          <w:t>F</w:t>
                        </w:r>
                      </w:p>
                    </w:txbxContent>
                  </v:textbox>
                </v:shape>
                <v:shape id="Textfeld 51" o:spid="_x0000_s1040" type="#_x0000_t202" style="position:absolute;left:22603;top:40582;width:6230;height:2459;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" filled="f" stroked="f" strokeweight=".5pt">
                  <v:textbox>
                    <w:txbxContent>
                      <w:p w14:paraId="18089E79" w14:textId="77777777" w:rsidR="001E54D7" w:rsidRPr="00AB4DDD" w:rsidRDefault="001E54D7" w:rsidP="009D14A5">
                        <w:pPr>
                          <w:rPr>
                            <w:rFonts w:ascii="Arial" w:hAnsi="Arial" w:cs="Arial"/>
                            <w:b/>
                            <w:bCs/>
                            <w:color w:val="FFFFFF" w:themeColor="background1"/>
                            <w:sz w:val="20"/>
                            <w:szCs w:val="20"/>
                          </w:rPr>
                        </w:pPr>
                        <w:r w:rsidRPr="00AB4DDD">
                          <w:rPr>
                            <w:rFonts w:ascii="Arial" w:hAnsi="Arial" w:cs="Arial"/>
                            <w:b/>
                            <w:bCs/>
                            <w:color w:val="FFFFFF" w:themeColor="background1"/>
                            <w:sz w:val="20"/>
                            <w:szCs w:val="20"/>
                          </w:rPr>
                          <w:t>500 µm</w:t>
                        </w:r>
                      </w:p>
                    </w:txbxContent>
                  </v:textbox>
                </v:shape>
                <v:shape id="Textfeld 52" o:spid="_x0000_s1041" type="#_x0000_t202" style="position:absolute;left:22294;top:18596;width:6866;height:239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" filled="f" stroked="f" strokeweight=".5pt">
                  <v:textbox>
                    <w:txbxContent>
                      <w:p w14:paraId="1DB44626" w14:textId="77777777" w:rsidR="001E54D7" w:rsidRPr="00934E35" w:rsidRDefault="001E54D7" w:rsidP="009D14A5">
                        <w:pPr>
                          <w:rPr>
                            <w:rFonts w:ascii="Arial" w:hAnsi="Arial" w:cs="Arial"/>
                            <w:b/>
                            <w:bCs/>
                            <w:color w:val="FFFFFF" w:themeColor="background1"/>
                            <w:sz w:val="20"/>
                            <w:szCs w:val="20"/>
                          </w:rPr>
                        </w:pPr>
                        <w:r w:rsidRPr="00934E35">
                          <w:rPr>
                            <w:rFonts w:ascii="Arial" w:hAnsi="Arial" w:cs="Arial"/>
                            <w:b/>
                            <w:bCs/>
                            <w:color w:val="FFFFFF" w:themeColor="background1"/>
                            <w:sz w:val="20"/>
                            <w:szCs w:val="20"/>
                          </w:rPr>
                          <w:t>500 µm</w:t>
                        </w:r>
                      </w:p>
                    </w:txbxContent>
                  </v:textbox>
                </v:shape>
                <v:line id="Gerade Verbindung 53" o:spid="_x0000_s1042" style="position:absolute;visibility:visible;mso-wrap-style:square" from="25274,18825" to="27614,18825"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" strokecolor="white [3212]" strokeweight="3pt"/>
                <v:shape id="Textfeld 54" o:spid="_x0000_s1043" type="#_x0000_t202" style="position:absolute;left:51062;top:18596;width:7108;height:239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" filled="f" stroked="f" strokeweight=".5pt">
                  <v:textbox>
                    <w:txbxContent>
                      <w:p w14:paraId="27F3F081" w14:textId="77777777" w:rsidR="001E54D7" w:rsidRPr="00934E35" w:rsidRDefault="001E54D7" w:rsidP="009D14A5">
                        <w:pPr>
                          <w:rPr>
                            <w:rFonts w:ascii="Arial" w:hAnsi="Arial" w:cs="Arial"/>
                            <w:b/>
                            <w:bCs/>
                            <w:color w:val="FFFFFF" w:themeColor="background1"/>
                            <w:sz w:val="20"/>
                            <w:szCs w:val="20"/>
                          </w:rPr>
                        </w:pPr>
                        <w:r w:rsidRPr="00934E35">
                          <w:rPr>
                            <w:rFonts w:ascii="Arial" w:hAnsi="Arial" w:cs="Arial"/>
                            <w:b/>
                            <w:bCs/>
                            <w:color w:val="FFFFFF" w:themeColor="background1"/>
                            <w:sz w:val="20"/>
                            <w:szCs w:val="20"/>
                          </w:rPr>
                          <w:t>500 µm</w:t>
                        </w:r>
                      </w:p>
                    </w:txbxContent>
                  </v:textbox>
                </v:shape>
                <v:line id="Gerade Verbindung 55" o:spid="_x0000_s1044" style="position:absolute;visibility:visible;mso-wrap-style:square" from="50857,40709" to="56691,4070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" strokecolor="white [3212]" strokeweight="3pt"/>
                <v:shape id="Textfeld 56" o:spid="_x0000_s1045" type="#_x0000_t202" style="position:absolute;left:51268;top:40480;width:6230;height:2464;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" filled="f" stroked="f" strokeweight=".5pt">
                  <v:textbox>
                    <w:txbxContent>
                      <w:p w14:paraId="545E5064" w14:textId="77777777" w:rsidR="001E54D7" w:rsidRPr="00AB4DDD" w:rsidRDefault="001E54D7" w:rsidP="009D14A5">
                        <w:pPr>
                          <w:rPr>
                            <w:rFonts w:ascii="Arial" w:hAnsi="Arial" w:cs="Arial"/>
                            <w:b/>
                            <w:bCs/>
                            <w:color w:val="FFFFFF" w:themeColor="background1"/>
                            <w:sz w:val="20"/>
                            <w:szCs w:val="20"/>
                          </w:rPr>
                        </w:pPr>
                        <w:r w:rsidRPr="00AB4DDD">
                          <w:rPr>
                            <w:rFonts w:ascii="Arial" w:hAnsi="Arial" w:cs="Arial"/>
                            <w:b/>
                            <w:bCs/>
                            <w:color w:val="FFFFFF" w:themeColor="background1"/>
                            <w:sz w:val="20"/>
                            <w:szCs w:val="20"/>
                          </w:rPr>
                          <w:t>500 µm</w:t>
                        </w:r>
                      </w:p>
                    </w:txbxContent>
                  </v:textbox>
                </v:shape>
                <v:line id="Gerade Verbindung 57" o:spid="_x0000_s1046" style="position:absolute;visibility:visible;mso-wrap-style:square" from="53939,18825" to="56279,18825"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" strokecolor="white [3212]" strokeweight="3pt"/>
                <w10:anchorlock/>
              </v:group>
            </w:pict>
          </mc:Fallback>
        </mc:AlternateContent>
      </w:r>
    </w:p>
    <w:p w14:paraId="39726C93" w14:textId="4C18ED61" w:rsidR="0063647B" w:rsidRPr="00D20929" w:rsidRDefault="002A798F" w:rsidP="00B46A77">
      <w:pPr>
        <w:pStyle w:val="Beschriftung"/>
        <w:jc w:val="left"/>
        <w:rPr>
          <w:rFonts w:cs="Times New Roman"/>
        </w:rPr>
      </w:pPr>
      <w:r w:rsidRPr="00D20929">
        <w:rPr>
          <w:rFonts w:cs="Times New Roman"/>
          <w:b/>
        </w:rPr>
        <w:t>Fig</w:t>
      </w:r>
      <w:r w:rsidR="00AC12EF" w:rsidRPr="00D20929">
        <w:rPr>
          <w:rFonts w:cs="Times New Roman"/>
          <w:b/>
        </w:rPr>
        <w:t>ure</w:t>
      </w:r>
      <w:r w:rsidRPr="00D20929">
        <w:rPr>
          <w:rFonts w:cs="Times New Roman"/>
          <w:b/>
        </w:rPr>
        <w:t xml:space="preserve"> S</w:t>
      </w:r>
      <w:r w:rsidRPr="00D20929">
        <w:rPr>
          <w:rFonts w:cs="Times New Roman"/>
          <w:b/>
        </w:rPr>
        <w:fldChar w:fldCharType="begin"/>
      </w:r>
      <w:r w:rsidRPr="00D20929">
        <w:rPr>
          <w:rFonts w:cs="Times New Roman"/>
          <w:b/>
        </w:rPr>
        <w:instrText xml:space="preserve"> SEQ Fig._S \* ARABIC </w:instrText>
      </w:r>
      <w:r w:rsidRPr="00D20929">
        <w:rPr>
          <w:rFonts w:cs="Times New Roman"/>
          <w:b/>
        </w:rPr>
        <w:fldChar w:fldCharType="separate"/>
      </w:r>
      <w:r w:rsidR="00854EBF" w:rsidRPr="00D20929">
        <w:rPr>
          <w:rFonts w:cs="Times New Roman"/>
          <w:b/>
          <w:noProof/>
        </w:rPr>
        <w:t>1</w:t>
      </w:r>
      <w:r w:rsidRPr="00D20929">
        <w:rPr>
          <w:rFonts w:cs="Times New Roman"/>
          <w:b/>
        </w:rPr>
        <w:fldChar w:fldCharType="end"/>
      </w:r>
      <w:bookmarkEnd w:id="0"/>
      <w:r w:rsidRPr="00D20929">
        <w:rPr>
          <w:rFonts w:cs="Times New Roman"/>
          <w:b/>
        </w:rPr>
        <w:t>:</w:t>
      </w:r>
      <w:r w:rsidRPr="00D20929">
        <w:rPr>
          <w:rFonts w:cs="Times New Roman"/>
        </w:rPr>
        <w:t xml:space="preserve"> Stereo microscopy (A, B</w:t>
      </w:r>
      <w:r w:rsidR="009D14A5" w:rsidRPr="00D20929">
        <w:rPr>
          <w:rFonts w:cs="Times New Roman"/>
        </w:rPr>
        <w:t>, C and D</w:t>
      </w:r>
      <w:r w:rsidRPr="00D20929">
        <w:rPr>
          <w:rFonts w:cs="Times New Roman"/>
        </w:rPr>
        <w:t>) and scanning electron microscopy (</w:t>
      </w:r>
      <w:r w:rsidR="00D42044" w:rsidRPr="00D20929">
        <w:rPr>
          <w:rFonts w:cs="Times New Roman"/>
        </w:rPr>
        <w:t>SEM</w:t>
      </w:r>
      <w:r w:rsidRPr="00D20929">
        <w:rPr>
          <w:rFonts w:cs="Times New Roman"/>
        </w:rPr>
        <w:t xml:space="preserve">) images </w:t>
      </w:r>
      <w:r w:rsidR="00D42044" w:rsidRPr="00D20929">
        <w:rPr>
          <w:rFonts w:cs="Times New Roman"/>
        </w:rPr>
        <w:t xml:space="preserve">(E, F) </w:t>
      </w:r>
      <w:r w:rsidRPr="00D20929">
        <w:rPr>
          <w:rFonts w:cs="Times New Roman"/>
        </w:rPr>
        <w:t xml:space="preserve">of the </w:t>
      </w:r>
      <w:r w:rsidR="00C9044B" w:rsidRPr="00D20929">
        <w:rPr>
          <w:rFonts w:cs="Times New Roman"/>
        </w:rPr>
        <w:t>plastics</w:t>
      </w:r>
      <w:r w:rsidR="00D42044" w:rsidRPr="00D20929">
        <w:rPr>
          <w:rFonts w:cs="Times New Roman"/>
        </w:rPr>
        <w:t>’</w:t>
      </w:r>
      <w:r w:rsidR="00C9044B" w:rsidRPr="00D20929">
        <w:rPr>
          <w:rFonts w:cs="Times New Roman"/>
        </w:rPr>
        <w:t xml:space="preserve"> </w:t>
      </w:r>
      <w:r w:rsidR="009D14A5" w:rsidRPr="00D20929">
        <w:rPr>
          <w:rFonts w:cs="Times New Roman"/>
        </w:rPr>
        <w:t>original state</w:t>
      </w:r>
      <w:r w:rsidR="00D42044" w:rsidRPr="00D20929">
        <w:rPr>
          <w:rFonts w:cs="Times New Roman"/>
        </w:rPr>
        <w:t>s</w:t>
      </w:r>
      <w:r w:rsidR="009D14A5" w:rsidRPr="00D20929">
        <w:rPr>
          <w:rFonts w:cs="Times New Roman"/>
        </w:rPr>
        <w:t xml:space="preserve"> (A, B) and the </w:t>
      </w:r>
      <w:r w:rsidR="00C9044B" w:rsidRPr="00D20929">
        <w:rPr>
          <w:rFonts w:cs="Times New Roman"/>
        </w:rPr>
        <w:t>MPs (C</w:t>
      </w:r>
      <w:r w:rsidR="00D42044" w:rsidRPr="00D20929">
        <w:rPr>
          <w:rFonts w:cs="Times New Roman"/>
        </w:rPr>
        <w:t xml:space="preserve">, D, E, </w:t>
      </w:r>
      <w:r w:rsidR="00C9044B" w:rsidRPr="00D20929">
        <w:rPr>
          <w:rFonts w:cs="Times New Roman"/>
        </w:rPr>
        <w:t xml:space="preserve">F). </w:t>
      </w:r>
      <w:r w:rsidRPr="00D20929">
        <w:rPr>
          <w:rFonts w:cs="Times New Roman"/>
        </w:rPr>
        <w:t xml:space="preserve">LDPE-R </w:t>
      </w:r>
      <w:r w:rsidR="00C9044B" w:rsidRPr="00D20929">
        <w:rPr>
          <w:rFonts w:cs="Times New Roman"/>
        </w:rPr>
        <w:t xml:space="preserve">is displayed on the left side and </w:t>
      </w:r>
      <w:r w:rsidRPr="00D20929">
        <w:rPr>
          <w:rFonts w:cs="Times New Roman"/>
        </w:rPr>
        <w:t xml:space="preserve">the SB foil </w:t>
      </w:r>
      <w:r w:rsidR="00C9044B" w:rsidRPr="00D20929">
        <w:rPr>
          <w:rFonts w:cs="Times New Roman"/>
        </w:rPr>
        <w:t>is displayed on the right side.</w:t>
      </w:r>
    </w:p>
    <w:p w14:paraId="2E6111D1" w14:textId="326C5413" w:rsidR="0094146A" w:rsidRPr="00D20929" w:rsidRDefault="0094146A" w:rsidP="00B46A77">
      <w:pPr>
        <w:rPr>
          <w:rFonts w:cs="Times New Roman"/>
        </w:rPr>
      </w:pPr>
      <w:r w:rsidRPr="00D20929">
        <w:rPr>
          <w:rFonts w:cs="Times New Roman"/>
        </w:rPr>
        <w:br w:type="page"/>
      </w:r>
    </w:p>
    <w:p w14:paraId="4D734E01" w14:textId="6A8BE4B1" w:rsidR="0063647B" w:rsidRPr="00D20929" w:rsidRDefault="0063647B" w:rsidP="00B46A77">
      <w:pPr>
        <w:pStyle w:val="Beschriftung"/>
        <w:jc w:val="left"/>
        <w:rPr>
          <w:rFonts w:cs="Times New Roman"/>
        </w:rPr>
      </w:pPr>
      <w:bookmarkStart w:id="1" w:name="_Ref64538399"/>
      <w:r w:rsidRPr="00D20929">
        <w:rPr>
          <w:rFonts w:cs="Times New Roman"/>
          <w:b/>
        </w:rPr>
        <w:lastRenderedPageBreak/>
        <w:t>Table S</w:t>
      </w:r>
      <w:r w:rsidRPr="00D20929">
        <w:rPr>
          <w:rFonts w:cs="Times New Roman"/>
          <w:b/>
        </w:rPr>
        <w:fldChar w:fldCharType="begin"/>
      </w:r>
      <w:r w:rsidRPr="00D20929">
        <w:rPr>
          <w:rFonts w:cs="Times New Roman"/>
          <w:b/>
        </w:rPr>
        <w:instrText xml:space="preserve"> SEQ Table_S \* ARABIC </w:instrText>
      </w:r>
      <w:r w:rsidRPr="00D20929">
        <w:rPr>
          <w:rFonts w:cs="Times New Roman"/>
          <w:b/>
        </w:rPr>
        <w:fldChar w:fldCharType="separate"/>
      </w:r>
      <w:r w:rsidR="00854EBF" w:rsidRPr="00D20929">
        <w:rPr>
          <w:rFonts w:cs="Times New Roman"/>
          <w:b/>
          <w:noProof/>
        </w:rPr>
        <w:t>1</w:t>
      </w:r>
      <w:r w:rsidRPr="00D20929">
        <w:rPr>
          <w:rFonts w:cs="Times New Roman"/>
          <w:b/>
        </w:rPr>
        <w:fldChar w:fldCharType="end"/>
      </w:r>
      <w:bookmarkEnd w:id="1"/>
      <w:r w:rsidRPr="00D20929">
        <w:rPr>
          <w:rFonts w:cs="Times New Roman"/>
          <w:b/>
        </w:rPr>
        <w:t>:</w:t>
      </w:r>
      <w:r w:rsidRPr="00D20929">
        <w:rPr>
          <w:rFonts w:cs="Times New Roman"/>
        </w:rPr>
        <w:t xml:space="preserve"> Physico-chemical parameters (mean ± SD) for all behavioral experiments with </w:t>
      </w:r>
      <w:r w:rsidRPr="00D20929">
        <w:rPr>
          <w:rFonts w:cs="Times New Roman"/>
          <w:i/>
          <w:iCs/>
        </w:rPr>
        <w:t>Neocaridina palmata.</w:t>
      </w:r>
    </w:p>
    <w:tbl>
      <w:tblPr>
        <w:tblStyle w:val="Tabellenraster"/>
        <w:tblW w:w="5000" w:type="pct"/>
        <w:tblLook w:val="04A0" w:firstRow="1" w:lastRow="0" w:firstColumn="1" w:lastColumn="0" w:noHBand="0" w:noVBand="1"/>
      </w:tblPr>
      <w:tblGrid>
        <w:gridCol w:w="1356"/>
        <w:gridCol w:w="1216"/>
        <w:gridCol w:w="1338"/>
        <w:gridCol w:w="1367"/>
        <w:gridCol w:w="1363"/>
        <w:gridCol w:w="1215"/>
        <w:gridCol w:w="1215"/>
      </w:tblGrid>
      <w:tr w:rsidR="00F77BD6" w:rsidRPr="00D20929" w14:paraId="4EDD2D17" w14:textId="77777777" w:rsidTr="00E60630">
        <w:tc>
          <w:tcPr>
            <w:tcW w:w="747" w:type="pct"/>
            <w:tcBorders>
              <w:bottom w:val="single" w:sz="4" w:space="0" w:color="000000"/>
            </w:tcBorders>
          </w:tcPr>
          <w:p w14:paraId="2CE9BE91" w14:textId="77777777" w:rsidR="00F77BD6" w:rsidRPr="00D20929" w:rsidRDefault="00F77BD6" w:rsidP="00B46A77">
            <w:pPr>
              <w:spacing w:line="480" w:lineRule="auto"/>
              <w:rPr>
                <w:rFonts w:cs="Times New Roman"/>
                <w:sz w:val="20"/>
                <w:szCs w:val="20"/>
              </w:rPr>
            </w:pPr>
            <w:r w:rsidRPr="00D20929">
              <w:rPr>
                <w:rFonts w:cs="Times New Roman"/>
                <w:sz w:val="20"/>
                <w:szCs w:val="20"/>
              </w:rPr>
              <w:t>Experiment</w:t>
            </w:r>
          </w:p>
        </w:tc>
        <w:tc>
          <w:tcPr>
            <w:tcW w:w="670" w:type="pct"/>
            <w:tcBorders>
              <w:bottom w:val="single" w:sz="4" w:space="0" w:color="000000"/>
            </w:tcBorders>
          </w:tcPr>
          <w:p w14:paraId="1E4091D3" w14:textId="77777777" w:rsidR="00F77BD6" w:rsidRPr="00D20929" w:rsidRDefault="00F77BD6" w:rsidP="00B46A77">
            <w:pPr>
              <w:spacing w:line="480" w:lineRule="auto"/>
              <w:rPr>
                <w:rFonts w:cs="Times New Roman"/>
                <w:sz w:val="20"/>
                <w:szCs w:val="20"/>
              </w:rPr>
            </w:pPr>
            <w:r w:rsidRPr="00D20929">
              <w:rPr>
                <w:rFonts w:cs="Times New Roman"/>
                <w:sz w:val="20"/>
                <w:szCs w:val="20"/>
              </w:rPr>
              <w:t>pH</w:t>
            </w:r>
          </w:p>
        </w:tc>
        <w:tc>
          <w:tcPr>
            <w:tcW w:w="737" w:type="pct"/>
            <w:tcBorders>
              <w:bottom w:val="single" w:sz="4" w:space="0" w:color="000000"/>
            </w:tcBorders>
          </w:tcPr>
          <w:p w14:paraId="2E271AA1" w14:textId="77777777" w:rsidR="00F77BD6" w:rsidRPr="00D20929" w:rsidRDefault="00F77BD6" w:rsidP="00B46A77">
            <w:pPr>
              <w:spacing w:line="480" w:lineRule="auto"/>
              <w:rPr>
                <w:rFonts w:cs="Times New Roman"/>
                <w:sz w:val="20"/>
                <w:szCs w:val="20"/>
              </w:rPr>
            </w:pPr>
            <w:r w:rsidRPr="00D20929">
              <w:rPr>
                <w:rFonts w:cs="Times New Roman"/>
                <w:sz w:val="20"/>
                <w:szCs w:val="20"/>
              </w:rPr>
              <w:t>Temperature</w:t>
            </w:r>
            <w:r w:rsidRPr="00D20929">
              <w:rPr>
                <w:rFonts w:cs="Times New Roman"/>
                <w:sz w:val="20"/>
                <w:szCs w:val="20"/>
              </w:rPr>
              <w:br/>
              <w:t>[°C]</w:t>
            </w:r>
          </w:p>
        </w:tc>
        <w:tc>
          <w:tcPr>
            <w:tcW w:w="753" w:type="pct"/>
            <w:tcBorders>
              <w:bottom w:val="single" w:sz="4" w:space="0" w:color="000000"/>
            </w:tcBorders>
          </w:tcPr>
          <w:p w14:paraId="2D355733" w14:textId="77777777" w:rsidR="00F77BD6" w:rsidRPr="00D20929" w:rsidRDefault="00F77BD6" w:rsidP="00B46A77">
            <w:pPr>
              <w:spacing w:line="480" w:lineRule="auto"/>
              <w:rPr>
                <w:rFonts w:cs="Times New Roman"/>
                <w:sz w:val="20"/>
                <w:szCs w:val="20"/>
              </w:rPr>
            </w:pPr>
            <w:r w:rsidRPr="00D20929">
              <w:rPr>
                <w:rFonts w:cs="Times New Roman"/>
                <w:sz w:val="20"/>
                <w:szCs w:val="20"/>
              </w:rPr>
              <w:t>O</w:t>
            </w:r>
            <w:r w:rsidRPr="00D20929">
              <w:rPr>
                <w:rFonts w:cs="Times New Roman"/>
                <w:sz w:val="20"/>
                <w:szCs w:val="20"/>
                <w:vertAlign w:val="subscript"/>
              </w:rPr>
              <w:t>2</w:t>
            </w:r>
            <w:r w:rsidRPr="00D20929">
              <w:rPr>
                <w:rFonts w:cs="Times New Roman"/>
                <w:sz w:val="20"/>
                <w:szCs w:val="20"/>
              </w:rPr>
              <w:t xml:space="preserve"> saturation</w:t>
            </w:r>
            <w:r w:rsidRPr="00D20929">
              <w:rPr>
                <w:rFonts w:cs="Times New Roman"/>
                <w:sz w:val="20"/>
                <w:szCs w:val="20"/>
              </w:rPr>
              <w:br/>
              <w:t>[%]</w:t>
            </w:r>
          </w:p>
        </w:tc>
        <w:tc>
          <w:tcPr>
            <w:tcW w:w="751" w:type="pct"/>
            <w:tcBorders>
              <w:bottom w:val="single" w:sz="4" w:space="0" w:color="000000"/>
            </w:tcBorders>
          </w:tcPr>
          <w:p w14:paraId="725F08A8" w14:textId="146A1E14" w:rsidR="00F77BD6" w:rsidRPr="00D20929" w:rsidRDefault="00F77BD6" w:rsidP="00B46A77">
            <w:pPr>
              <w:spacing w:line="480" w:lineRule="auto"/>
              <w:rPr>
                <w:rFonts w:cs="Times New Roman"/>
                <w:sz w:val="20"/>
                <w:szCs w:val="20"/>
              </w:rPr>
            </w:pPr>
            <w:r w:rsidRPr="00D20929">
              <w:rPr>
                <w:rFonts w:cs="Times New Roman"/>
                <w:sz w:val="20"/>
                <w:szCs w:val="20"/>
              </w:rPr>
              <w:t>Conductivity</w:t>
            </w:r>
            <w:r w:rsidR="00AB0A8C" w:rsidRPr="00D20929">
              <w:rPr>
                <w:rFonts w:cs="Times New Roman"/>
                <w:iCs/>
                <w:sz w:val="20"/>
                <w:szCs w:val="24"/>
                <w:vertAlign w:val="superscript"/>
              </w:rPr>
              <w:t xml:space="preserve"> a</w:t>
            </w:r>
            <w:r w:rsidRPr="00D20929">
              <w:rPr>
                <w:rFonts w:cs="Times New Roman"/>
                <w:sz w:val="20"/>
                <w:szCs w:val="20"/>
              </w:rPr>
              <w:br/>
              <w:t>[µS cm</w:t>
            </w:r>
            <w:r w:rsidRPr="00D20929">
              <w:rPr>
                <w:rFonts w:cs="Times New Roman"/>
                <w:sz w:val="20"/>
                <w:szCs w:val="20"/>
                <w:vertAlign w:val="superscript"/>
              </w:rPr>
              <w:t>-1</w:t>
            </w:r>
            <w:r w:rsidRPr="00D20929">
              <w:rPr>
                <w:rFonts w:cs="Times New Roman"/>
                <w:sz w:val="20"/>
                <w:szCs w:val="20"/>
              </w:rPr>
              <w:t>]</w:t>
            </w:r>
          </w:p>
        </w:tc>
        <w:tc>
          <w:tcPr>
            <w:tcW w:w="670" w:type="pct"/>
            <w:tcBorders>
              <w:bottom w:val="single" w:sz="4" w:space="0" w:color="000000"/>
            </w:tcBorders>
          </w:tcPr>
          <w:p w14:paraId="42DBF9A9" w14:textId="77777777" w:rsidR="00F77BD6" w:rsidRPr="00D20929" w:rsidRDefault="00F77BD6" w:rsidP="00B46A77">
            <w:pPr>
              <w:spacing w:line="480" w:lineRule="auto"/>
              <w:rPr>
                <w:rFonts w:cs="Times New Roman"/>
                <w:sz w:val="20"/>
                <w:szCs w:val="20"/>
              </w:rPr>
            </w:pPr>
            <w:r w:rsidRPr="00D20929">
              <w:rPr>
                <w:rFonts w:cs="Times New Roman"/>
                <w:sz w:val="20"/>
                <w:szCs w:val="20"/>
              </w:rPr>
              <w:t>NH</w:t>
            </w:r>
            <w:r w:rsidRPr="00D20929">
              <w:rPr>
                <w:rFonts w:cs="Times New Roman"/>
                <w:sz w:val="20"/>
                <w:szCs w:val="20"/>
                <w:vertAlign w:val="subscript"/>
              </w:rPr>
              <w:t>4</w:t>
            </w:r>
            <w:r w:rsidRPr="00D20929">
              <w:rPr>
                <w:rFonts w:cs="Times New Roman"/>
                <w:sz w:val="20"/>
                <w:szCs w:val="20"/>
                <w:vertAlign w:val="superscript"/>
              </w:rPr>
              <w:t>+</w:t>
            </w:r>
            <w:r w:rsidRPr="00D20929">
              <w:rPr>
                <w:rFonts w:cs="Times New Roman"/>
                <w:sz w:val="20"/>
                <w:szCs w:val="20"/>
              </w:rPr>
              <w:br/>
              <w:t>[mg L</w:t>
            </w:r>
            <w:r w:rsidRPr="00D20929">
              <w:rPr>
                <w:rFonts w:cs="Times New Roman"/>
                <w:sz w:val="20"/>
                <w:szCs w:val="20"/>
                <w:vertAlign w:val="superscript"/>
              </w:rPr>
              <w:t>-1</w:t>
            </w:r>
            <w:r w:rsidRPr="00D20929">
              <w:rPr>
                <w:rFonts w:cs="Times New Roman"/>
                <w:sz w:val="20"/>
                <w:szCs w:val="20"/>
              </w:rPr>
              <w:t>]</w:t>
            </w:r>
          </w:p>
        </w:tc>
        <w:tc>
          <w:tcPr>
            <w:tcW w:w="670" w:type="pct"/>
            <w:tcBorders>
              <w:bottom w:val="single" w:sz="4" w:space="0" w:color="000000"/>
            </w:tcBorders>
          </w:tcPr>
          <w:p w14:paraId="0C05A024" w14:textId="559037FE" w:rsidR="00F77BD6" w:rsidRPr="00D20929" w:rsidRDefault="00F77BD6" w:rsidP="00B46A77">
            <w:pPr>
              <w:spacing w:line="480" w:lineRule="auto"/>
              <w:rPr>
                <w:rFonts w:cs="Times New Roman"/>
                <w:sz w:val="20"/>
                <w:szCs w:val="20"/>
              </w:rPr>
            </w:pPr>
            <w:r w:rsidRPr="00D20929">
              <w:rPr>
                <w:rFonts w:cs="Times New Roman"/>
                <w:sz w:val="20"/>
                <w:szCs w:val="20"/>
              </w:rPr>
              <w:t>CaCO</w:t>
            </w:r>
            <w:r w:rsidRPr="00D20929">
              <w:rPr>
                <w:rFonts w:cs="Times New Roman"/>
                <w:sz w:val="20"/>
                <w:szCs w:val="20"/>
                <w:vertAlign w:val="subscript"/>
              </w:rPr>
              <w:t>3</w:t>
            </w:r>
            <w:r w:rsidRPr="00D20929">
              <w:rPr>
                <w:rFonts w:cs="Times New Roman"/>
                <w:sz w:val="20"/>
                <w:szCs w:val="20"/>
              </w:rPr>
              <w:br/>
              <w:t>[mg L</w:t>
            </w:r>
            <w:r w:rsidRPr="00D20929">
              <w:rPr>
                <w:rFonts w:cs="Times New Roman"/>
                <w:sz w:val="20"/>
                <w:szCs w:val="20"/>
                <w:vertAlign w:val="superscript"/>
              </w:rPr>
              <w:t>-1</w:t>
            </w:r>
            <w:r w:rsidRPr="00D20929">
              <w:rPr>
                <w:rFonts w:cs="Times New Roman"/>
                <w:sz w:val="20"/>
                <w:szCs w:val="20"/>
              </w:rPr>
              <w:t>]</w:t>
            </w:r>
          </w:p>
        </w:tc>
      </w:tr>
      <w:tr w:rsidR="00F77BD6" w:rsidRPr="00D20929" w14:paraId="11DB8AD6" w14:textId="77777777" w:rsidTr="00E60630">
        <w:tc>
          <w:tcPr>
            <w:tcW w:w="747" w:type="pct"/>
          </w:tcPr>
          <w:p w14:paraId="0A8FFC4D" w14:textId="15C43ACC" w:rsidR="00F77BD6" w:rsidRPr="00D20929" w:rsidRDefault="00F77BD6" w:rsidP="00B46A77">
            <w:pPr>
              <w:spacing w:line="480" w:lineRule="auto"/>
              <w:rPr>
                <w:rFonts w:cs="Times New Roman"/>
                <w:sz w:val="20"/>
                <w:szCs w:val="20"/>
              </w:rPr>
            </w:pPr>
            <w:r w:rsidRPr="00D20929">
              <w:rPr>
                <w:rFonts w:cs="Times New Roman"/>
                <w:sz w:val="20"/>
                <w:szCs w:val="20"/>
              </w:rPr>
              <w:t>LDPE-R</w:t>
            </w:r>
          </w:p>
        </w:tc>
        <w:tc>
          <w:tcPr>
            <w:tcW w:w="670" w:type="pct"/>
          </w:tcPr>
          <w:p w14:paraId="50CECC98" w14:textId="6D4C7B11" w:rsidR="00F77BD6" w:rsidRPr="00D20929" w:rsidRDefault="00F77BD6" w:rsidP="00B46A77">
            <w:pPr>
              <w:spacing w:line="480" w:lineRule="auto"/>
              <w:rPr>
                <w:rFonts w:cs="Times New Roman"/>
                <w:sz w:val="20"/>
                <w:szCs w:val="20"/>
              </w:rPr>
            </w:pPr>
            <w:r w:rsidRPr="00D20929">
              <w:rPr>
                <w:rFonts w:cs="Times New Roman"/>
                <w:sz w:val="20"/>
                <w:szCs w:val="20"/>
              </w:rPr>
              <w:t>7.65 ± 0.13</w:t>
            </w:r>
          </w:p>
        </w:tc>
        <w:tc>
          <w:tcPr>
            <w:tcW w:w="737" w:type="pct"/>
          </w:tcPr>
          <w:p w14:paraId="288BCD05" w14:textId="2D8A58DD" w:rsidR="00F77BD6" w:rsidRPr="00D20929" w:rsidRDefault="00F77BD6" w:rsidP="00B46A77">
            <w:pPr>
              <w:spacing w:line="480" w:lineRule="auto"/>
              <w:rPr>
                <w:rFonts w:cs="Times New Roman"/>
                <w:sz w:val="20"/>
                <w:szCs w:val="20"/>
              </w:rPr>
            </w:pPr>
            <w:r w:rsidRPr="00D20929">
              <w:rPr>
                <w:rFonts w:cs="Times New Roman"/>
                <w:sz w:val="20"/>
                <w:szCs w:val="20"/>
              </w:rPr>
              <w:t>23.3 ± 0.17</w:t>
            </w:r>
          </w:p>
        </w:tc>
        <w:tc>
          <w:tcPr>
            <w:tcW w:w="753" w:type="pct"/>
          </w:tcPr>
          <w:p w14:paraId="1644FE94" w14:textId="6E567BD4" w:rsidR="00F77BD6" w:rsidRPr="00D20929" w:rsidRDefault="00F77BD6" w:rsidP="00B46A77">
            <w:pPr>
              <w:spacing w:line="480" w:lineRule="auto"/>
              <w:rPr>
                <w:rFonts w:cs="Times New Roman"/>
                <w:sz w:val="20"/>
                <w:szCs w:val="20"/>
              </w:rPr>
            </w:pPr>
            <w:r w:rsidRPr="00D20929">
              <w:rPr>
                <w:rFonts w:cs="Times New Roman"/>
                <w:sz w:val="20"/>
                <w:szCs w:val="20"/>
              </w:rPr>
              <w:t>97.3 ± 2.35</w:t>
            </w:r>
          </w:p>
        </w:tc>
        <w:tc>
          <w:tcPr>
            <w:tcW w:w="751" w:type="pct"/>
          </w:tcPr>
          <w:p w14:paraId="6FE72B5C" w14:textId="78833576" w:rsidR="00F77BD6" w:rsidRPr="00D20929" w:rsidRDefault="00F77BD6" w:rsidP="00B46A77">
            <w:pPr>
              <w:spacing w:line="480" w:lineRule="auto"/>
              <w:rPr>
                <w:rFonts w:cs="Times New Roman"/>
                <w:sz w:val="20"/>
                <w:szCs w:val="20"/>
              </w:rPr>
            </w:pPr>
            <w:r w:rsidRPr="00D20929">
              <w:rPr>
                <w:rFonts w:cs="Times New Roman"/>
                <w:sz w:val="20"/>
                <w:szCs w:val="20"/>
              </w:rPr>
              <w:t>544 ± 28.3</w:t>
            </w:r>
          </w:p>
        </w:tc>
        <w:tc>
          <w:tcPr>
            <w:tcW w:w="670" w:type="pct"/>
          </w:tcPr>
          <w:p w14:paraId="12776016" w14:textId="0DF04446" w:rsidR="00F77BD6" w:rsidRPr="00D20929" w:rsidRDefault="00F77BD6" w:rsidP="00B46A77">
            <w:pPr>
              <w:spacing w:line="480" w:lineRule="auto"/>
              <w:rPr>
                <w:rFonts w:cs="Times New Roman"/>
                <w:sz w:val="20"/>
                <w:szCs w:val="20"/>
              </w:rPr>
            </w:pPr>
            <w:r w:rsidRPr="00D20929">
              <w:rPr>
                <w:rFonts w:cs="Times New Roman"/>
                <w:sz w:val="20"/>
                <w:szCs w:val="20"/>
              </w:rPr>
              <w:t>0.96 ± 0.70</w:t>
            </w:r>
          </w:p>
        </w:tc>
        <w:tc>
          <w:tcPr>
            <w:tcW w:w="670" w:type="pct"/>
          </w:tcPr>
          <w:p w14:paraId="08ADE29E" w14:textId="4E98F9C4" w:rsidR="00F77BD6" w:rsidRPr="00D20929" w:rsidRDefault="00F77BD6" w:rsidP="00B46A77">
            <w:pPr>
              <w:spacing w:line="480" w:lineRule="auto"/>
              <w:rPr>
                <w:rFonts w:cs="Times New Roman"/>
                <w:sz w:val="20"/>
                <w:szCs w:val="20"/>
              </w:rPr>
            </w:pPr>
            <w:r w:rsidRPr="00D20929">
              <w:rPr>
                <w:rFonts w:cs="Times New Roman"/>
                <w:sz w:val="20"/>
                <w:szCs w:val="20"/>
              </w:rPr>
              <w:t>93.6 ± 10.2</w:t>
            </w:r>
          </w:p>
        </w:tc>
      </w:tr>
      <w:tr w:rsidR="00F77BD6" w:rsidRPr="00D20929" w14:paraId="75EB3E4F" w14:textId="77777777" w:rsidTr="00E60630">
        <w:tc>
          <w:tcPr>
            <w:tcW w:w="747" w:type="pct"/>
          </w:tcPr>
          <w:p w14:paraId="2E69F980" w14:textId="4A4FF5E4" w:rsidR="00F77BD6" w:rsidRPr="00D20929" w:rsidRDefault="00F77BD6" w:rsidP="00B46A77">
            <w:pPr>
              <w:spacing w:line="480" w:lineRule="auto"/>
              <w:rPr>
                <w:rFonts w:cs="Times New Roman"/>
                <w:sz w:val="20"/>
                <w:szCs w:val="20"/>
              </w:rPr>
            </w:pPr>
            <w:r w:rsidRPr="00D20929">
              <w:rPr>
                <w:rFonts w:cs="Times New Roman"/>
                <w:sz w:val="20"/>
                <w:szCs w:val="20"/>
              </w:rPr>
              <w:t>LDPE-R UV</w:t>
            </w:r>
          </w:p>
        </w:tc>
        <w:tc>
          <w:tcPr>
            <w:tcW w:w="670" w:type="pct"/>
          </w:tcPr>
          <w:p w14:paraId="32958176" w14:textId="67B1D144" w:rsidR="00F77BD6" w:rsidRPr="00D20929" w:rsidRDefault="00F77BD6" w:rsidP="00B46A77">
            <w:pPr>
              <w:spacing w:line="480" w:lineRule="auto"/>
              <w:rPr>
                <w:rFonts w:cs="Times New Roman"/>
                <w:sz w:val="20"/>
                <w:szCs w:val="20"/>
              </w:rPr>
            </w:pPr>
            <w:r w:rsidRPr="00D20929">
              <w:rPr>
                <w:rFonts w:cs="Times New Roman"/>
                <w:sz w:val="20"/>
                <w:szCs w:val="20"/>
              </w:rPr>
              <w:t>7.63 ± 0.07</w:t>
            </w:r>
          </w:p>
        </w:tc>
        <w:tc>
          <w:tcPr>
            <w:tcW w:w="737" w:type="pct"/>
          </w:tcPr>
          <w:p w14:paraId="2C945D2A" w14:textId="2C04CA6E" w:rsidR="00F77BD6" w:rsidRPr="00D20929" w:rsidRDefault="00F77BD6" w:rsidP="00B46A77">
            <w:pPr>
              <w:spacing w:line="480" w:lineRule="auto"/>
              <w:rPr>
                <w:rFonts w:cs="Times New Roman"/>
                <w:sz w:val="20"/>
                <w:szCs w:val="20"/>
              </w:rPr>
            </w:pPr>
            <w:r w:rsidRPr="00D20929">
              <w:rPr>
                <w:rFonts w:cs="Times New Roman"/>
                <w:sz w:val="20"/>
                <w:szCs w:val="20"/>
              </w:rPr>
              <w:t>23.7 ± 0.41</w:t>
            </w:r>
          </w:p>
        </w:tc>
        <w:tc>
          <w:tcPr>
            <w:tcW w:w="753" w:type="pct"/>
          </w:tcPr>
          <w:p w14:paraId="52C6F12B" w14:textId="07940765" w:rsidR="00F77BD6" w:rsidRPr="00D20929" w:rsidRDefault="00D61B78" w:rsidP="00B46A77">
            <w:pPr>
              <w:spacing w:line="480" w:lineRule="auto"/>
              <w:rPr>
                <w:rFonts w:cs="Times New Roman"/>
                <w:sz w:val="20"/>
                <w:szCs w:val="20"/>
              </w:rPr>
            </w:pPr>
            <w:r w:rsidRPr="00D20929">
              <w:rPr>
                <w:rFonts w:cs="Times New Roman"/>
                <w:sz w:val="20"/>
                <w:szCs w:val="20"/>
              </w:rPr>
              <w:t>99.0 ± 2.12</w:t>
            </w:r>
          </w:p>
        </w:tc>
        <w:tc>
          <w:tcPr>
            <w:tcW w:w="751" w:type="pct"/>
          </w:tcPr>
          <w:p w14:paraId="351EE174" w14:textId="2B2AFFA2" w:rsidR="00F77BD6" w:rsidRPr="00D20929" w:rsidRDefault="00D61B78" w:rsidP="00B46A77">
            <w:pPr>
              <w:spacing w:line="480" w:lineRule="auto"/>
              <w:rPr>
                <w:rFonts w:cs="Times New Roman"/>
                <w:sz w:val="20"/>
                <w:szCs w:val="20"/>
              </w:rPr>
            </w:pPr>
            <w:r w:rsidRPr="00D20929">
              <w:rPr>
                <w:rFonts w:cs="Times New Roman"/>
                <w:sz w:val="20"/>
                <w:szCs w:val="20"/>
              </w:rPr>
              <w:t>513 ± 22.9</w:t>
            </w:r>
          </w:p>
        </w:tc>
        <w:tc>
          <w:tcPr>
            <w:tcW w:w="670" w:type="pct"/>
          </w:tcPr>
          <w:p w14:paraId="7CBBE904" w14:textId="42C067E9" w:rsidR="00F77BD6" w:rsidRPr="00D20929" w:rsidRDefault="00D61B78" w:rsidP="00B46A77">
            <w:pPr>
              <w:spacing w:line="480" w:lineRule="auto"/>
              <w:rPr>
                <w:rFonts w:cs="Times New Roman"/>
                <w:sz w:val="20"/>
                <w:szCs w:val="20"/>
              </w:rPr>
            </w:pPr>
            <w:r w:rsidRPr="00D20929">
              <w:rPr>
                <w:rFonts w:cs="Times New Roman"/>
                <w:sz w:val="20"/>
                <w:szCs w:val="20"/>
              </w:rPr>
              <w:t>0.54 ± 0.30</w:t>
            </w:r>
          </w:p>
        </w:tc>
        <w:tc>
          <w:tcPr>
            <w:tcW w:w="670" w:type="pct"/>
          </w:tcPr>
          <w:p w14:paraId="4FE74267" w14:textId="24510A59" w:rsidR="00F77BD6" w:rsidRPr="00D20929" w:rsidRDefault="00D61B78" w:rsidP="00B46A77">
            <w:pPr>
              <w:spacing w:line="480" w:lineRule="auto"/>
              <w:rPr>
                <w:rFonts w:cs="Times New Roman"/>
                <w:sz w:val="20"/>
                <w:szCs w:val="20"/>
              </w:rPr>
            </w:pPr>
            <w:r w:rsidRPr="00D20929">
              <w:rPr>
                <w:rFonts w:cs="Times New Roman"/>
                <w:sz w:val="20"/>
                <w:szCs w:val="20"/>
              </w:rPr>
              <w:t>87.7 ± 0.30</w:t>
            </w:r>
          </w:p>
        </w:tc>
      </w:tr>
      <w:tr w:rsidR="00F77BD6" w:rsidRPr="00D20929" w14:paraId="2FBE8247" w14:textId="77777777" w:rsidTr="00E60630">
        <w:tc>
          <w:tcPr>
            <w:tcW w:w="747" w:type="pct"/>
          </w:tcPr>
          <w:p w14:paraId="5CC2552F" w14:textId="706FD9A6" w:rsidR="00F77BD6" w:rsidRPr="00D20929" w:rsidRDefault="00F77BD6" w:rsidP="00B46A77">
            <w:pPr>
              <w:spacing w:line="480" w:lineRule="auto"/>
              <w:rPr>
                <w:rFonts w:cs="Times New Roman"/>
                <w:sz w:val="20"/>
                <w:szCs w:val="20"/>
              </w:rPr>
            </w:pPr>
            <w:r w:rsidRPr="00D20929">
              <w:rPr>
                <w:rFonts w:cs="Times New Roman"/>
                <w:sz w:val="20"/>
                <w:szCs w:val="20"/>
              </w:rPr>
              <w:t>SB foil</w:t>
            </w:r>
          </w:p>
        </w:tc>
        <w:tc>
          <w:tcPr>
            <w:tcW w:w="670" w:type="pct"/>
          </w:tcPr>
          <w:p w14:paraId="264AC8EA" w14:textId="1D0FD4E9" w:rsidR="00F77BD6" w:rsidRPr="00D20929" w:rsidRDefault="00D61B78" w:rsidP="00B46A77">
            <w:pPr>
              <w:spacing w:line="480" w:lineRule="auto"/>
              <w:rPr>
                <w:rFonts w:cs="Times New Roman"/>
                <w:sz w:val="20"/>
                <w:szCs w:val="20"/>
              </w:rPr>
            </w:pPr>
            <w:r w:rsidRPr="00D20929">
              <w:rPr>
                <w:rFonts w:cs="Times New Roman"/>
                <w:sz w:val="20"/>
                <w:szCs w:val="20"/>
              </w:rPr>
              <w:t>7.61 ± 0.06</w:t>
            </w:r>
          </w:p>
        </w:tc>
        <w:tc>
          <w:tcPr>
            <w:tcW w:w="737" w:type="pct"/>
          </w:tcPr>
          <w:p w14:paraId="1E0A6E82" w14:textId="3C90B3E7" w:rsidR="00F77BD6" w:rsidRPr="00D20929" w:rsidRDefault="00D61B78" w:rsidP="00B46A77">
            <w:pPr>
              <w:spacing w:line="480" w:lineRule="auto"/>
              <w:rPr>
                <w:rFonts w:cs="Times New Roman"/>
                <w:sz w:val="20"/>
                <w:szCs w:val="20"/>
              </w:rPr>
            </w:pPr>
            <w:r w:rsidRPr="00D20929">
              <w:rPr>
                <w:rFonts w:cs="Times New Roman"/>
                <w:sz w:val="20"/>
                <w:szCs w:val="20"/>
              </w:rPr>
              <w:t>23.1 ± 0.28</w:t>
            </w:r>
          </w:p>
        </w:tc>
        <w:tc>
          <w:tcPr>
            <w:tcW w:w="753" w:type="pct"/>
          </w:tcPr>
          <w:p w14:paraId="113E3F3B" w14:textId="2E243926" w:rsidR="00F77BD6" w:rsidRPr="00D20929" w:rsidRDefault="00D61B78" w:rsidP="00B46A77">
            <w:pPr>
              <w:spacing w:line="480" w:lineRule="auto"/>
              <w:rPr>
                <w:rFonts w:cs="Times New Roman"/>
                <w:sz w:val="20"/>
                <w:szCs w:val="20"/>
              </w:rPr>
            </w:pPr>
            <w:r w:rsidRPr="00D20929">
              <w:rPr>
                <w:rFonts w:cs="Times New Roman"/>
                <w:sz w:val="20"/>
                <w:szCs w:val="20"/>
              </w:rPr>
              <w:t>98.6 ± 1.05</w:t>
            </w:r>
          </w:p>
        </w:tc>
        <w:tc>
          <w:tcPr>
            <w:tcW w:w="751" w:type="pct"/>
          </w:tcPr>
          <w:p w14:paraId="1C0C7149" w14:textId="5B05C2AE" w:rsidR="00F77BD6" w:rsidRPr="00D20929" w:rsidRDefault="00D61B78" w:rsidP="00B46A77">
            <w:pPr>
              <w:spacing w:line="480" w:lineRule="auto"/>
              <w:rPr>
                <w:rFonts w:cs="Times New Roman"/>
                <w:sz w:val="20"/>
                <w:szCs w:val="20"/>
              </w:rPr>
            </w:pPr>
            <w:r w:rsidRPr="00D20929">
              <w:rPr>
                <w:rFonts w:cs="Times New Roman"/>
                <w:sz w:val="20"/>
                <w:szCs w:val="20"/>
              </w:rPr>
              <w:t>537 ± 41.9</w:t>
            </w:r>
          </w:p>
        </w:tc>
        <w:tc>
          <w:tcPr>
            <w:tcW w:w="670" w:type="pct"/>
          </w:tcPr>
          <w:p w14:paraId="2462AF80" w14:textId="766B685C" w:rsidR="00F77BD6" w:rsidRPr="00D20929" w:rsidRDefault="00D61B78" w:rsidP="00B46A77">
            <w:pPr>
              <w:spacing w:line="480" w:lineRule="auto"/>
              <w:rPr>
                <w:rFonts w:cs="Times New Roman"/>
                <w:sz w:val="20"/>
                <w:szCs w:val="20"/>
              </w:rPr>
            </w:pPr>
            <w:r w:rsidRPr="00D20929">
              <w:rPr>
                <w:rFonts w:cs="Times New Roman"/>
                <w:sz w:val="20"/>
                <w:szCs w:val="20"/>
              </w:rPr>
              <w:t>0.97 ± 0.92</w:t>
            </w:r>
          </w:p>
        </w:tc>
        <w:tc>
          <w:tcPr>
            <w:tcW w:w="670" w:type="pct"/>
          </w:tcPr>
          <w:p w14:paraId="78F37AE4" w14:textId="72934E91" w:rsidR="00F77BD6" w:rsidRPr="00D20929" w:rsidRDefault="00D61B78" w:rsidP="00B46A77">
            <w:pPr>
              <w:spacing w:line="480" w:lineRule="auto"/>
              <w:rPr>
                <w:rFonts w:cs="Times New Roman"/>
                <w:sz w:val="20"/>
                <w:szCs w:val="20"/>
              </w:rPr>
            </w:pPr>
            <w:r w:rsidRPr="00D20929">
              <w:rPr>
                <w:rFonts w:cs="Times New Roman"/>
                <w:sz w:val="20"/>
                <w:szCs w:val="20"/>
              </w:rPr>
              <w:t>108 ± 10.1</w:t>
            </w:r>
          </w:p>
        </w:tc>
      </w:tr>
      <w:tr w:rsidR="00F77BD6" w:rsidRPr="00D20929" w14:paraId="00DB131F" w14:textId="77777777" w:rsidTr="00E60630">
        <w:tc>
          <w:tcPr>
            <w:tcW w:w="747" w:type="pct"/>
            <w:tcBorders>
              <w:bottom w:val="double" w:sz="4" w:space="0" w:color="auto"/>
            </w:tcBorders>
          </w:tcPr>
          <w:p w14:paraId="3A98A49A" w14:textId="42524DA5" w:rsidR="00F77BD6" w:rsidRPr="00D20929" w:rsidRDefault="00F77BD6" w:rsidP="00B46A77">
            <w:pPr>
              <w:spacing w:line="480" w:lineRule="auto"/>
              <w:rPr>
                <w:rFonts w:cs="Times New Roman"/>
                <w:sz w:val="20"/>
                <w:szCs w:val="20"/>
              </w:rPr>
            </w:pPr>
            <w:r w:rsidRPr="00D20929">
              <w:rPr>
                <w:rFonts w:cs="Times New Roman"/>
                <w:sz w:val="20"/>
                <w:szCs w:val="20"/>
              </w:rPr>
              <w:t>SB foil UV</w:t>
            </w:r>
          </w:p>
        </w:tc>
        <w:tc>
          <w:tcPr>
            <w:tcW w:w="670" w:type="pct"/>
            <w:tcBorders>
              <w:bottom w:val="double" w:sz="4" w:space="0" w:color="auto"/>
            </w:tcBorders>
          </w:tcPr>
          <w:p w14:paraId="0CEF7460" w14:textId="454ED245" w:rsidR="00F77BD6" w:rsidRPr="00D20929" w:rsidRDefault="00D61B78" w:rsidP="00B46A77">
            <w:pPr>
              <w:spacing w:line="480" w:lineRule="auto"/>
              <w:rPr>
                <w:rFonts w:cs="Times New Roman"/>
                <w:sz w:val="20"/>
                <w:szCs w:val="20"/>
              </w:rPr>
            </w:pPr>
            <w:r w:rsidRPr="00D20929">
              <w:rPr>
                <w:rFonts w:cs="Times New Roman"/>
                <w:sz w:val="20"/>
                <w:szCs w:val="20"/>
              </w:rPr>
              <w:t>7.67 ± 0.06</w:t>
            </w:r>
          </w:p>
        </w:tc>
        <w:tc>
          <w:tcPr>
            <w:tcW w:w="737" w:type="pct"/>
            <w:tcBorders>
              <w:bottom w:val="double" w:sz="4" w:space="0" w:color="auto"/>
            </w:tcBorders>
          </w:tcPr>
          <w:p w14:paraId="595044D7" w14:textId="513878CE" w:rsidR="00F77BD6" w:rsidRPr="00D20929" w:rsidRDefault="00D61B78" w:rsidP="00B46A77">
            <w:pPr>
              <w:spacing w:line="480" w:lineRule="auto"/>
              <w:rPr>
                <w:rFonts w:cs="Times New Roman"/>
                <w:sz w:val="20"/>
                <w:szCs w:val="20"/>
              </w:rPr>
            </w:pPr>
            <w:r w:rsidRPr="00D20929">
              <w:rPr>
                <w:rFonts w:cs="Times New Roman"/>
                <w:sz w:val="20"/>
                <w:szCs w:val="20"/>
              </w:rPr>
              <w:t>23.1 ± 0.29</w:t>
            </w:r>
          </w:p>
        </w:tc>
        <w:tc>
          <w:tcPr>
            <w:tcW w:w="753" w:type="pct"/>
            <w:tcBorders>
              <w:bottom w:val="double" w:sz="4" w:space="0" w:color="auto"/>
            </w:tcBorders>
          </w:tcPr>
          <w:p w14:paraId="776DCE42" w14:textId="69B0F7B6" w:rsidR="00F77BD6" w:rsidRPr="00D20929" w:rsidRDefault="00D61B78" w:rsidP="00B46A77">
            <w:pPr>
              <w:spacing w:line="480" w:lineRule="auto"/>
              <w:rPr>
                <w:rFonts w:cs="Times New Roman"/>
                <w:sz w:val="20"/>
                <w:szCs w:val="20"/>
              </w:rPr>
            </w:pPr>
            <w:r w:rsidRPr="00D20929">
              <w:rPr>
                <w:rFonts w:cs="Times New Roman"/>
                <w:sz w:val="20"/>
                <w:szCs w:val="20"/>
              </w:rPr>
              <w:t>98.1 ± 1.06</w:t>
            </w:r>
          </w:p>
        </w:tc>
        <w:tc>
          <w:tcPr>
            <w:tcW w:w="751" w:type="pct"/>
            <w:tcBorders>
              <w:bottom w:val="double" w:sz="4" w:space="0" w:color="auto"/>
            </w:tcBorders>
          </w:tcPr>
          <w:p w14:paraId="4A8EB83B" w14:textId="3639B798" w:rsidR="00F77BD6" w:rsidRPr="00D20929" w:rsidRDefault="00D61B78" w:rsidP="00B46A77">
            <w:pPr>
              <w:spacing w:line="480" w:lineRule="auto"/>
              <w:rPr>
                <w:rFonts w:cs="Times New Roman"/>
                <w:sz w:val="20"/>
                <w:szCs w:val="20"/>
              </w:rPr>
            </w:pPr>
            <w:r w:rsidRPr="00D20929">
              <w:rPr>
                <w:rFonts w:cs="Times New Roman"/>
                <w:sz w:val="20"/>
                <w:szCs w:val="20"/>
              </w:rPr>
              <w:t>569 ± 48.7</w:t>
            </w:r>
          </w:p>
        </w:tc>
        <w:tc>
          <w:tcPr>
            <w:tcW w:w="670" w:type="pct"/>
            <w:tcBorders>
              <w:bottom w:val="double" w:sz="4" w:space="0" w:color="auto"/>
            </w:tcBorders>
          </w:tcPr>
          <w:p w14:paraId="603E8BD2" w14:textId="0CF88780" w:rsidR="00F77BD6" w:rsidRPr="00D20929" w:rsidRDefault="00D61B78" w:rsidP="00B46A77">
            <w:pPr>
              <w:spacing w:line="480" w:lineRule="auto"/>
              <w:rPr>
                <w:rFonts w:cs="Times New Roman"/>
                <w:sz w:val="20"/>
                <w:szCs w:val="20"/>
              </w:rPr>
            </w:pPr>
            <w:r w:rsidRPr="00D20929">
              <w:rPr>
                <w:rFonts w:cs="Times New Roman"/>
                <w:sz w:val="20"/>
                <w:szCs w:val="20"/>
              </w:rPr>
              <w:t>0.80 ± 0.71</w:t>
            </w:r>
          </w:p>
        </w:tc>
        <w:tc>
          <w:tcPr>
            <w:tcW w:w="670" w:type="pct"/>
            <w:tcBorders>
              <w:bottom w:val="double" w:sz="4" w:space="0" w:color="auto"/>
            </w:tcBorders>
          </w:tcPr>
          <w:p w14:paraId="5A86CFB4" w14:textId="2A7E8DF9" w:rsidR="00F77BD6" w:rsidRPr="00D20929" w:rsidRDefault="00D61B78" w:rsidP="00B46A77">
            <w:pPr>
              <w:spacing w:line="480" w:lineRule="auto"/>
              <w:rPr>
                <w:rFonts w:cs="Times New Roman"/>
                <w:sz w:val="20"/>
                <w:szCs w:val="20"/>
              </w:rPr>
            </w:pPr>
            <w:r w:rsidRPr="00D20929">
              <w:rPr>
                <w:rFonts w:cs="Times New Roman"/>
                <w:sz w:val="20"/>
                <w:szCs w:val="20"/>
              </w:rPr>
              <w:t>100 ± 9.00</w:t>
            </w:r>
          </w:p>
        </w:tc>
      </w:tr>
      <w:tr w:rsidR="00F77BD6" w:rsidRPr="00D20929" w14:paraId="48E35F41" w14:textId="77777777" w:rsidTr="00E60630">
        <w:tc>
          <w:tcPr>
            <w:tcW w:w="747" w:type="pct"/>
            <w:tcBorders>
              <w:top w:val="double" w:sz="4" w:space="0" w:color="auto"/>
            </w:tcBorders>
          </w:tcPr>
          <w:p w14:paraId="6F7940DC" w14:textId="77777777" w:rsidR="00F77BD6" w:rsidRPr="00D20929" w:rsidRDefault="00F77BD6" w:rsidP="00B46A77">
            <w:pPr>
              <w:spacing w:line="480" w:lineRule="auto"/>
              <w:rPr>
                <w:rFonts w:cs="Times New Roman"/>
                <w:sz w:val="20"/>
                <w:szCs w:val="20"/>
              </w:rPr>
            </w:pPr>
            <w:r w:rsidRPr="00D20929">
              <w:rPr>
                <w:rFonts w:cs="Times New Roman"/>
                <w:sz w:val="20"/>
                <w:szCs w:val="20"/>
              </w:rPr>
              <w:t>Mean</w:t>
            </w:r>
          </w:p>
        </w:tc>
        <w:tc>
          <w:tcPr>
            <w:tcW w:w="670" w:type="pct"/>
            <w:tcBorders>
              <w:top w:val="double" w:sz="4" w:space="0" w:color="auto"/>
            </w:tcBorders>
          </w:tcPr>
          <w:p w14:paraId="19BA2565" w14:textId="556E3D3F" w:rsidR="00F77BD6" w:rsidRPr="00D20929" w:rsidRDefault="00D61B78" w:rsidP="00B46A77">
            <w:pPr>
              <w:spacing w:line="480" w:lineRule="auto"/>
              <w:rPr>
                <w:rFonts w:cs="Times New Roman"/>
                <w:sz w:val="20"/>
                <w:szCs w:val="20"/>
              </w:rPr>
            </w:pPr>
            <w:r w:rsidRPr="00D20929">
              <w:rPr>
                <w:rFonts w:cs="Times New Roman"/>
                <w:sz w:val="20"/>
                <w:szCs w:val="20"/>
              </w:rPr>
              <w:t>7.64 ± 0.08</w:t>
            </w:r>
          </w:p>
        </w:tc>
        <w:tc>
          <w:tcPr>
            <w:tcW w:w="737" w:type="pct"/>
            <w:tcBorders>
              <w:top w:val="double" w:sz="4" w:space="0" w:color="auto"/>
            </w:tcBorders>
          </w:tcPr>
          <w:p w14:paraId="1539613F" w14:textId="116CC045" w:rsidR="00F77BD6" w:rsidRPr="00D20929" w:rsidRDefault="00D61B78" w:rsidP="00B46A77">
            <w:pPr>
              <w:spacing w:line="480" w:lineRule="auto"/>
              <w:rPr>
                <w:rFonts w:cs="Times New Roman"/>
                <w:sz w:val="20"/>
                <w:szCs w:val="20"/>
              </w:rPr>
            </w:pPr>
            <w:r w:rsidRPr="00D20929">
              <w:rPr>
                <w:rFonts w:cs="Times New Roman"/>
                <w:sz w:val="20"/>
                <w:szCs w:val="20"/>
              </w:rPr>
              <w:t>23.3 ± 0.29</w:t>
            </w:r>
          </w:p>
        </w:tc>
        <w:tc>
          <w:tcPr>
            <w:tcW w:w="753" w:type="pct"/>
            <w:tcBorders>
              <w:top w:val="double" w:sz="4" w:space="0" w:color="auto"/>
            </w:tcBorders>
          </w:tcPr>
          <w:p w14:paraId="55546149" w14:textId="67A937A1" w:rsidR="00F77BD6" w:rsidRPr="00D20929" w:rsidRDefault="00D61B78" w:rsidP="00B46A77">
            <w:pPr>
              <w:spacing w:line="480" w:lineRule="auto"/>
              <w:rPr>
                <w:rFonts w:cs="Times New Roman"/>
                <w:sz w:val="20"/>
                <w:szCs w:val="20"/>
              </w:rPr>
            </w:pPr>
            <w:r w:rsidRPr="00D20929">
              <w:rPr>
                <w:rFonts w:cs="Times New Roman"/>
                <w:sz w:val="20"/>
                <w:szCs w:val="20"/>
              </w:rPr>
              <w:t>98.3 ± 1.65</w:t>
            </w:r>
          </w:p>
        </w:tc>
        <w:tc>
          <w:tcPr>
            <w:tcW w:w="751" w:type="pct"/>
            <w:tcBorders>
              <w:top w:val="double" w:sz="4" w:space="0" w:color="auto"/>
            </w:tcBorders>
          </w:tcPr>
          <w:p w14:paraId="21251E97" w14:textId="15B77D8E" w:rsidR="00F77BD6" w:rsidRPr="00D20929" w:rsidRDefault="00D61B78" w:rsidP="00B46A77">
            <w:pPr>
              <w:spacing w:line="480" w:lineRule="auto"/>
              <w:rPr>
                <w:rFonts w:cs="Times New Roman"/>
                <w:sz w:val="20"/>
                <w:szCs w:val="20"/>
              </w:rPr>
            </w:pPr>
            <w:r w:rsidRPr="00D20929">
              <w:rPr>
                <w:rFonts w:cs="Times New Roman"/>
                <w:sz w:val="20"/>
                <w:szCs w:val="20"/>
              </w:rPr>
              <w:t>541 ± 35.5</w:t>
            </w:r>
          </w:p>
        </w:tc>
        <w:tc>
          <w:tcPr>
            <w:tcW w:w="670" w:type="pct"/>
            <w:tcBorders>
              <w:top w:val="double" w:sz="4" w:space="0" w:color="auto"/>
            </w:tcBorders>
          </w:tcPr>
          <w:p w14:paraId="28133E01" w14:textId="219329D4" w:rsidR="00F77BD6" w:rsidRPr="00D20929" w:rsidRDefault="00D61B78" w:rsidP="00B46A77">
            <w:pPr>
              <w:spacing w:line="480" w:lineRule="auto"/>
              <w:rPr>
                <w:rFonts w:cs="Times New Roman"/>
                <w:sz w:val="20"/>
                <w:szCs w:val="20"/>
              </w:rPr>
            </w:pPr>
            <w:r w:rsidRPr="00D20929">
              <w:rPr>
                <w:rFonts w:cs="Times New Roman"/>
                <w:sz w:val="20"/>
                <w:szCs w:val="20"/>
              </w:rPr>
              <w:t>0.82 ± 0.66</w:t>
            </w:r>
          </w:p>
        </w:tc>
        <w:tc>
          <w:tcPr>
            <w:tcW w:w="670" w:type="pct"/>
            <w:tcBorders>
              <w:top w:val="double" w:sz="4" w:space="0" w:color="auto"/>
            </w:tcBorders>
          </w:tcPr>
          <w:p w14:paraId="053E7A38" w14:textId="5D1B2124" w:rsidR="00F77BD6" w:rsidRPr="00D20929" w:rsidRDefault="00D61B78" w:rsidP="00B46A77">
            <w:pPr>
              <w:spacing w:line="480" w:lineRule="auto"/>
              <w:rPr>
                <w:rFonts w:cs="Times New Roman"/>
                <w:sz w:val="20"/>
                <w:szCs w:val="20"/>
              </w:rPr>
            </w:pPr>
            <w:r w:rsidRPr="00D20929">
              <w:rPr>
                <w:rFonts w:cs="Times New Roman"/>
                <w:sz w:val="20"/>
                <w:szCs w:val="20"/>
              </w:rPr>
              <w:t>97.3 ± 7.40</w:t>
            </w:r>
          </w:p>
        </w:tc>
      </w:tr>
    </w:tbl>
    <w:p w14:paraId="04EABE8D" w14:textId="704A8A3F" w:rsidR="00F77BD6" w:rsidRPr="00D20929" w:rsidRDefault="00F77BD6" w:rsidP="00B46A77">
      <w:pPr>
        <w:spacing w:line="480" w:lineRule="auto"/>
        <w:rPr>
          <w:rFonts w:cs="Times New Roman"/>
          <w:sz w:val="20"/>
          <w:szCs w:val="20"/>
        </w:rPr>
      </w:pPr>
      <w:r w:rsidRPr="00D20929">
        <w:rPr>
          <w:rFonts w:cs="Times New Roman"/>
          <w:iCs/>
          <w:sz w:val="20"/>
          <w:szCs w:val="24"/>
          <w:vertAlign w:val="superscript"/>
        </w:rPr>
        <w:t>a</w:t>
      </w:r>
      <w:r w:rsidRPr="00D20929">
        <w:rPr>
          <w:rFonts w:cs="Times New Roman"/>
          <w:sz w:val="20"/>
          <w:szCs w:val="24"/>
        </w:rPr>
        <w:t xml:space="preserve"> </w:t>
      </w:r>
      <w:r w:rsidR="00286411" w:rsidRPr="00D20929">
        <w:rPr>
          <w:rFonts w:cs="Times New Roman"/>
          <w:sz w:val="20"/>
          <w:szCs w:val="20"/>
        </w:rPr>
        <w:t>C</w:t>
      </w:r>
      <w:r w:rsidRPr="00D20929">
        <w:rPr>
          <w:rFonts w:cs="Times New Roman"/>
          <w:sz w:val="20"/>
          <w:szCs w:val="20"/>
        </w:rPr>
        <w:t xml:space="preserve">onductivity </w:t>
      </w:r>
      <w:r w:rsidR="00286411" w:rsidRPr="00D20929">
        <w:rPr>
          <w:rFonts w:cs="Times New Roman"/>
          <w:sz w:val="20"/>
          <w:szCs w:val="20"/>
        </w:rPr>
        <w:t xml:space="preserve">values </w:t>
      </w:r>
      <w:r w:rsidRPr="00D20929">
        <w:rPr>
          <w:rFonts w:cs="Times New Roman"/>
          <w:sz w:val="20"/>
          <w:szCs w:val="20"/>
        </w:rPr>
        <w:t xml:space="preserve">of the positive control (NaCl) </w:t>
      </w:r>
      <w:r w:rsidR="00286411" w:rsidRPr="00D20929">
        <w:rPr>
          <w:rFonts w:cs="Times New Roman"/>
          <w:sz w:val="20"/>
          <w:szCs w:val="20"/>
        </w:rPr>
        <w:t xml:space="preserve">are </w:t>
      </w:r>
      <w:r w:rsidRPr="00D20929">
        <w:rPr>
          <w:rFonts w:cs="Times New Roman"/>
          <w:sz w:val="20"/>
          <w:szCs w:val="20"/>
        </w:rPr>
        <w:t xml:space="preserve">not included </w:t>
      </w:r>
      <w:r w:rsidR="00286411" w:rsidRPr="00D20929">
        <w:rPr>
          <w:rFonts w:cs="Times New Roman"/>
          <w:sz w:val="20"/>
          <w:szCs w:val="20"/>
        </w:rPr>
        <w:t xml:space="preserve">since they </w:t>
      </w:r>
      <w:r w:rsidRPr="00D20929">
        <w:rPr>
          <w:rFonts w:cs="Times New Roman"/>
          <w:sz w:val="20"/>
          <w:szCs w:val="20"/>
        </w:rPr>
        <w:t xml:space="preserve">would </w:t>
      </w:r>
      <w:r w:rsidR="00286411" w:rsidRPr="00D20929">
        <w:rPr>
          <w:rFonts w:cs="Times New Roman"/>
          <w:sz w:val="20"/>
          <w:szCs w:val="20"/>
        </w:rPr>
        <w:t>highly increase the mean.</w:t>
      </w:r>
    </w:p>
    <w:p w14:paraId="76A69855" w14:textId="77777777" w:rsidR="0094146A" w:rsidRPr="00D20929" w:rsidRDefault="0094146A" w:rsidP="00B46A77">
      <w:pPr>
        <w:spacing w:line="480" w:lineRule="auto"/>
        <w:rPr>
          <w:rFonts w:cs="Times New Roman"/>
          <w:szCs w:val="24"/>
        </w:rPr>
      </w:pPr>
    </w:p>
    <w:p w14:paraId="4612CCAA" w14:textId="77777777" w:rsidR="00DF515C" w:rsidRPr="00D20929" w:rsidRDefault="00DF515C" w:rsidP="00B46A77">
      <w:pPr>
        <w:keepNext/>
        <w:spacing w:line="480" w:lineRule="auto"/>
        <w:rPr>
          <w:rFonts w:cs="Times New Roman"/>
        </w:rPr>
      </w:pPr>
      <w:r w:rsidRPr="00D20929">
        <w:rPr>
          <w:rFonts w:cs="Times New Roman"/>
          <w:noProof/>
        </w:rPr>
        <w:drawing>
          <wp:inline distT="0" distB="0" distL="0" distR="0" wp14:anchorId="44AA25BD" wp14:editId="6617C4D1">
            <wp:extent cx="2819400" cy="2595129"/>
            <wp:effectExtent l="0" t="0" r="0" b="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fik 3"/>
                    <pic:cNvPicPr/>
                  </pic:nvPicPr>
                  <pic:blipFill>
                    <a:blip r:embed="rId28" cstate="print">
                      <a:extLst>
                        <a:ext uri="{28A0092B-C50C-407E-A947-70E740481C1C}">
                          <a14:useLocalDpi xmlns:a14="http://schemas.microsoft.com/office/drawing/2010/main" val="0"/>
                        </a:ext>
                      </a:extLst>
                    </a:blip>
                    <a:stretch>
                      <a:fillRect/>
                    </a:stretch>
                  </pic:blipFill>
                  <pic:spPr>
                    <a:xfrm>
                      <a:off x="0" y="0"/>
                      <a:ext cx="2828719" cy="2603707"/>
                    </a:xfrm>
                    <a:prstGeom prst="rect">
                      <a:avLst/>
                    </a:prstGeom>
                  </pic:spPr>
                </pic:pic>
              </a:graphicData>
            </a:graphic>
          </wp:inline>
        </w:drawing>
      </w:r>
    </w:p>
    <w:p w14:paraId="264FDE1F" w14:textId="27CC8F92" w:rsidR="003964EB" w:rsidRPr="00D20929" w:rsidRDefault="00DF515C" w:rsidP="00B46A77">
      <w:pPr>
        <w:spacing w:line="480" w:lineRule="auto"/>
        <w:rPr>
          <w:rFonts w:cs="Times New Roman"/>
          <w:sz w:val="20"/>
          <w:szCs w:val="20"/>
        </w:rPr>
      </w:pPr>
      <w:bookmarkStart w:id="2" w:name="_Ref64548473"/>
      <w:r w:rsidRPr="00D20929">
        <w:rPr>
          <w:rFonts w:cs="Times New Roman"/>
          <w:b/>
          <w:bCs/>
          <w:sz w:val="20"/>
          <w:szCs w:val="20"/>
        </w:rPr>
        <w:t>Fig</w:t>
      </w:r>
      <w:r w:rsidR="00AC12EF" w:rsidRPr="00D20929">
        <w:rPr>
          <w:rFonts w:cs="Times New Roman"/>
          <w:b/>
          <w:bCs/>
          <w:sz w:val="20"/>
          <w:szCs w:val="20"/>
        </w:rPr>
        <w:t>ure</w:t>
      </w:r>
      <w:r w:rsidRPr="00D20929">
        <w:rPr>
          <w:rFonts w:cs="Times New Roman"/>
          <w:b/>
          <w:bCs/>
          <w:sz w:val="20"/>
          <w:szCs w:val="20"/>
        </w:rPr>
        <w:t xml:space="preserve"> S</w:t>
      </w:r>
      <w:r w:rsidRPr="00D20929">
        <w:rPr>
          <w:rFonts w:cs="Times New Roman"/>
          <w:b/>
          <w:bCs/>
          <w:sz w:val="20"/>
          <w:szCs w:val="20"/>
        </w:rPr>
        <w:fldChar w:fldCharType="begin"/>
      </w:r>
      <w:r w:rsidRPr="00D20929">
        <w:rPr>
          <w:rFonts w:cs="Times New Roman"/>
          <w:b/>
          <w:bCs/>
          <w:sz w:val="20"/>
          <w:szCs w:val="20"/>
        </w:rPr>
        <w:instrText xml:space="preserve"> SEQ Fig._S \* ARABIC </w:instrText>
      </w:r>
      <w:r w:rsidRPr="00D20929">
        <w:rPr>
          <w:rFonts w:cs="Times New Roman"/>
          <w:b/>
          <w:bCs/>
          <w:sz w:val="20"/>
          <w:szCs w:val="20"/>
        </w:rPr>
        <w:fldChar w:fldCharType="separate"/>
      </w:r>
      <w:r w:rsidR="00854EBF" w:rsidRPr="00D20929">
        <w:rPr>
          <w:rFonts w:cs="Times New Roman"/>
          <w:b/>
          <w:bCs/>
          <w:noProof/>
          <w:sz w:val="20"/>
          <w:szCs w:val="20"/>
        </w:rPr>
        <w:t>2</w:t>
      </w:r>
      <w:r w:rsidRPr="00D20929">
        <w:rPr>
          <w:rFonts w:cs="Times New Roman"/>
          <w:b/>
          <w:bCs/>
          <w:sz w:val="20"/>
          <w:szCs w:val="20"/>
        </w:rPr>
        <w:fldChar w:fldCharType="end"/>
      </w:r>
      <w:bookmarkEnd w:id="2"/>
      <w:r w:rsidRPr="00D20929">
        <w:rPr>
          <w:rFonts w:cs="Times New Roman"/>
          <w:b/>
          <w:bCs/>
          <w:sz w:val="20"/>
          <w:szCs w:val="20"/>
        </w:rPr>
        <w:t>:</w:t>
      </w:r>
      <w:r w:rsidRPr="00D20929">
        <w:rPr>
          <w:rFonts w:cs="Times New Roman"/>
          <w:sz w:val="20"/>
          <w:szCs w:val="20"/>
        </w:rPr>
        <w:t xml:space="preserve"> Preliminary test. Mobility rate [%] after </w:t>
      </w:r>
      <w:r w:rsidR="00CC5B0C" w:rsidRPr="00D20929">
        <w:rPr>
          <w:rFonts w:cs="Times New Roman"/>
          <w:sz w:val="20"/>
          <w:szCs w:val="20"/>
        </w:rPr>
        <w:t>5-, 10-, 15- and 20-min</w:t>
      </w:r>
      <w:r w:rsidRPr="00D20929">
        <w:rPr>
          <w:rFonts w:cs="Times New Roman"/>
          <w:sz w:val="20"/>
          <w:szCs w:val="20"/>
        </w:rPr>
        <w:t xml:space="preserve"> </w:t>
      </w:r>
      <w:r w:rsidR="009A0D4F" w:rsidRPr="00D20929">
        <w:rPr>
          <w:rFonts w:cs="Times New Roman"/>
          <w:sz w:val="20"/>
          <w:szCs w:val="20"/>
        </w:rPr>
        <w:t xml:space="preserve">video </w:t>
      </w:r>
      <w:r w:rsidRPr="00D20929">
        <w:rPr>
          <w:rFonts w:cs="Times New Roman"/>
          <w:sz w:val="20"/>
          <w:szCs w:val="20"/>
        </w:rPr>
        <w:t>recordings</w:t>
      </w:r>
      <w:r w:rsidR="009A0D4F" w:rsidRPr="00D20929">
        <w:rPr>
          <w:rFonts w:cs="Times New Roman"/>
          <w:sz w:val="20"/>
          <w:szCs w:val="20"/>
        </w:rPr>
        <w:t xml:space="preserve"> for </w:t>
      </w:r>
      <w:r w:rsidR="009A0D4F" w:rsidRPr="00D20929">
        <w:rPr>
          <w:rFonts w:cs="Times New Roman"/>
          <w:i/>
          <w:iCs/>
          <w:sz w:val="20"/>
          <w:szCs w:val="20"/>
        </w:rPr>
        <w:t xml:space="preserve">Neocaridina palmata </w:t>
      </w:r>
      <w:r w:rsidR="009A0D4F" w:rsidRPr="00D20929">
        <w:rPr>
          <w:rFonts w:cs="Times New Roman"/>
          <w:sz w:val="20"/>
          <w:szCs w:val="20"/>
        </w:rPr>
        <w:t xml:space="preserve">individuals </w:t>
      </w:r>
      <w:r w:rsidR="00C868D9" w:rsidRPr="00D20929">
        <w:rPr>
          <w:rFonts w:cs="Times New Roman"/>
          <w:sz w:val="20"/>
          <w:szCs w:val="20"/>
        </w:rPr>
        <w:t>in</w:t>
      </w:r>
      <w:r w:rsidR="009A0D4F" w:rsidRPr="00D20929">
        <w:rPr>
          <w:rFonts w:cs="Times New Roman"/>
          <w:sz w:val="20"/>
          <w:szCs w:val="20"/>
        </w:rPr>
        <w:t xml:space="preserve"> pure test medium</w:t>
      </w:r>
      <w:r w:rsidRPr="00D20929">
        <w:rPr>
          <w:rFonts w:cs="Times New Roman"/>
          <w:sz w:val="20"/>
          <w:szCs w:val="20"/>
        </w:rPr>
        <w:t xml:space="preserve">. No significant differences were detected </w:t>
      </w:r>
      <w:r w:rsidR="00CC5B0C" w:rsidRPr="00D20929">
        <w:rPr>
          <w:rFonts w:cs="Times New Roman"/>
          <w:sz w:val="20"/>
          <w:szCs w:val="20"/>
        </w:rPr>
        <w:t>with</w:t>
      </w:r>
      <w:r w:rsidRPr="00D20929">
        <w:rPr>
          <w:rFonts w:cs="Times New Roman"/>
          <w:sz w:val="20"/>
          <w:szCs w:val="20"/>
        </w:rPr>
        <w:t xml:space="preserve"> </w:t>
      </w:r>
      <w:r w:rsidR="00DA7653" w:rsidRPr="00D20929">
        <w:rPr>
          <w:rFonts w:cs="Times New Roman"/>
          <w:sz w:val="20"/>
          <w:szCs w:val="20"/>
        </w:rPr>
        <w:t xml:space="preserve">repeated-measures </w:t>
      </w:r>
      <w:r w:rsidRPr="00D20929">
        <w:rPr>
          <w:rFonts w:cs="Times New Roman"/>
          <w:sz w:val="20"/>
          <w:szCs w:val="20"/>
        </w:rPr>
        <w:t>one-way ANOVA and Tukey’s multiple comparison test (</w:t>
      </w:r>
      <w:r w:rsidRPr="00D20929">
        <w:rPr>
          <w:rFonts w:eastAsia="Times New Roman" w:cs="Times New Roman"/>
          <w:sz w:val="20"/>
          <w:szCs w:val="20"/>
          <w:shd w:val="clear" w:color="auto" w:fill="FFFFFF"/>
          <w:lang w:eastAsia="de-DE"/>
        </w:rPr>
        <w:t>α</w:t>
      </w:r>
      <w:r w:rsidRPr="00D20929">
        <w:rPr>
          <w:rFonts w:cs="Times New Roman"/>
          <w:sz w:val="20"/>
          <w:szCs w:val="20"/>
        </w:rPr>
        <w:t xml:space="preserve"> = 0.05). </w:t>
      </w:r>
      <w:r w:rsidRPr="00D20929">
        <w:rPr>
          <w:rFonts w:cs="Times New Roman"/>
          <w:i/>
          <w:iCs/>
          <w:sz w:val="20"/>
          <w:szCs w:val="20"/>
        </w:rPr>
        <w:t xml:space="preserve">n </w:t>
      </w:r>
      <w:r w:rsidRPr="00D20929">
        <w:rPr>
          <w:rFonts w:cs="Times New Roman"/>
          <w:sz w:val="20"/>
          <w:szCs w:val="20"/>
        </w:rPr>
        <w:t>= 7.</w:t>
      </w:r>
    </w:p>
    <w:p w14:paraId="42065824" w14:textId="710F4DDE" w:rsidR="006E73DF" w:rsidRPr="00D20929" w:rsidRDefault="006E73DF" w:rsidP="00B46A77">
      <w:pPr>
        <w:rPr>
          <w:rFonts w:cs="Times New Roman"/>
          <w:szCs w:val="24"/>
        </w:rPr>
      </w:pPr>
      <w:r w:rsidRPr="00D20929">
        <w:rPr>
          <w:rFonts w:cs="Times New Roman"/>
          <w:szCs w:val="24"/>
        </w:rPr>
        <w:br w:type="page"/>
      </w:r>
    </w:p>
    <w:p w14:paraId="2272317E" w14:textId="2F4A018A" w:rsidR="007C181B" w:rsidRPr="00D20929" w:rsidRDefault="006E73DF" w:rsidP="00B46A77">
      <w:pPr>
        <w:keepNext/>
        <w:spacing w:line="480" w:lineRule="auto"/>
        <w:rPr>
          <w:rFonts w:cs="Times New Roman"/>
        </w:rPr>
      </w:pPr>
      <w:r w:rsidRPr="00D20929">
        <w:rPr>
          <w:rFonts w:cs="Times New Roman"/>
          <w:noProof/>
          <w:sz w:val="20"/>
          <w:szCs w:val="20"/>
        </w:rPr>
        <w:lastRenderedPageBreak/>
        <mc:AlternateContent>
          <mc:Choice Requires="wps">
            <w:drawing>
              <wp:anchor distT="0" distB="0" distL="114300" distR="114300" simplePos="0" relativeHeight="251662336" behindDoc="0" locked="0" layoutInCell="1" allowOverlap="1" wp14:anchorId="5A5A61A2" wp14:editId="3F791C2F">
                <wp:simplePos x="0" y="0"/>
                <wp:positionH relativeFrom="column">
                  <wp:posOffset>3203575</wp:posOffset>
                </wp:positionH>
                <wp:positionV relativeFrom="paragraph">
                  <wp:posOffset>18959</wp:posOffset>
                </wp:positionV>
                <wp:extent cx="285750" cy="295275"/>
                <wp:effectExtent l="0" t="0" r="0" b="0"/>
                <wp:wrapNone/>
                <wp:docPr id="10" name="Textfeld 10"/>
                <wp:cNvGraphicFramePr/>
                <a:graphic xmlns:a="http://schemas.openxmlformats.org/drawingml/2006/main">
                  <a:graphicData uri="http://schemas.microsoft.com/office/word/2010/wordprocessingShape">
                    <wps:wsp>
                      <wps:cNvSpPr txBox="1"/>
                      <wps:spPr>
                        <a:xfrm>
                          <a:off x="0" y="0"/>
                          <a:ext cx="285750" cy="295275"/>
                        </a:xfrm>
                        <a:prstGeom prst="rect">
                          <a:avLst/>
                        </a:prstGeom>
                        <a:noFill/>
                        <a:ln w="6350">
                          <a:noFill/>
                        </a:ln>
                      </wps:spPr>
                      <wps:txbx>
                        <w:txbxContent>
                          <w:p w14:paraId="6C81C3D6" w14:textId="2EB404B0" w:rsidR="001E54D7" w:rsidRPr="00C365F9" w:rsidRDefault="001E54D7" w:rsidP="00C365F9">
                            <w:pPr>
                              <w:rPr>
                                <w:rFonts w:ascii="Arial" w:hAnsi="Arial" w:cs="Arial"/>
                                <w:color w:val="000000" w:themeColor="text1"/>
                                <w:sz w:val="32"/>
                                <w:szCs w:val="28"/>
                              </w:rPr>
                            </w:pPr>
                            <w:r>
                              <w:rPr>
                                <w:rFonts w:ascii="Arial" w:hAnsi="Arial" w:cs="Arial"/>
                                <w:color w:val="000000" w:themeColor="text1"/>
                                <w:sz w:val="32"/>
                                <w:szCs w:val="28"/>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A5A61A2" id="Textfeld 10" o:spid="_x0000_s1047" type="#_x0000_t202" style="position:absolute;margin-left:252.25pt;margin-top:1.5pt;width:22.5pt;height:23.2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" filled="f" stroked="f" strokeweight=".5pt">
                <v:textbox>
                  <w:txbxContent>
                    <w:p w14:paraId="6C81C3D6" w14:textId="2EB404B0" w:rsidR="001E54D7" w:rsidRPr="00C365F9" w:rsidRDefault="001E54D7" w:rsidP="00C365F9">
                      <w:pPr>
                        <w:rPr>
                          <w:rFonts w:ascii="Arial" w:hAnsi="Arial" w:cs="Arial"/>
                          <w:color w:val="000000" w:themeColor="text1"/>
                          <w:sz w:val="32"/>
                          <w:szCs w:val="28"/>
                        </w:rPr>
                      </w:pPr>
                      <w:r>
                        <w:rPr>
                          <w:rFonts w:ascii="Arial" w:hAnsi="Arial" w:cs="Arial"/>
                          <w:color w:val="000000" w:themeColor="text1"/>
                          <w:sz w:val="32"/>
                          <w:szCs w:val="28"/>
                        </w:rPr>
                        <w:t>B</w:t>
                      </w:r>
                    </w:p>
                  </w:txbxContent>
                </v:textbox>
              </v:shape>
            </w:pict>
          </mc:Fallback>
        </mc:AlternateContent>
      </w:r>
      <w:r w:rsidR="00C365F9" w:rsidRPr="00D20929">
        <w:rPr>
          <w:rFonts w:cs="Times New Roman"/>
          <w:noProof/>
          <w:sz w:val="20"/>
          <w:szCs w:val="20"/>
        </w:rPr>
        <mc:AlternateContent>
          <mc:Choice Requires="wps">
            <w:drawing>
              <wp:anchor distT="0" distB="0" distL="114300" distR="114300" simplePos="0" relativeHeight="251660288" behindDoc="0" locked="0" layoutInCell="1" allowOverlap="1" wp14:anchorId="29B76C13" wp14:editId="09154D02">
                <wp:simplePos x="0" y="0"/>
                <wp:positionH relativeFrom="column">
                  <wp:posOffset>16510</wp:posOffset>
                </wp:positionH>
                <wp:positionV relativeFrom="paragraph">
                  <wp:posOffset>12065</wp:posOffset>
                </wp:positionV>
                <wp:extent cx="285750" cy="295275"/>
                <wp:effectExtent l="0" t="0" r="0" b="0"/>
                <wp:wrapNone/>
                <wp:docPr id="9" name="Textfeld 9"/>
                <wp:cNvGraphicFramePr/>
                <a:graphic xmlns:a="http://schemas.openxmlformats.org/drawingml/2006/main">
                  <a:graphicData uri="http://schemas.microsoft.com/office/word/2010/wordprocessingShape">
                    <wps:wsp>
                      <wps:cNvSpPr txBox="1"/>
                      <wps:spPr>
                        <a:xfrm>
                          <a:off x="0" y="0"/>
                          <a:ext cx="285750" cy="295275"/>
                        </a:xfrm>
                        <a:prstGeom prst="rect">
                          <a:avLst/>
                        </a:prstGeom>
                        <a:noFill/>
                        <a:ln w="6350">
                          <a:noFill/>
                        </a:ln>
                      </wps:spPr>
                      <wps:txbx>
                        <w:txbxContent>
                          <w:p w14:paraId="2FD37202" w14:textId="6B4D0992" w:rsidR="001E54D7" w:rsidRPr="00C365F9" w:rsidRDefault="001E54D7" w:rsidP="00C365F9">
                            <w:pPr>
                              <w:rPr>
                                <w:rFonts w:ascii="Arial" w:hAnsi="Arial" w:cs="Arial"/>
                                <w:color w:val="000000" w:themeColor="text1"/>
                                <w:sz w:val="32"/>
                                <w:szCs w:val="28"/>
                              </w:rPr>
                            </w:pPr>
                            <w:r>
                              <w:rPr>
                                <w:rFonts w:ascii="Arial" w:hAnsi="Arial" w:cs="Arial"/>
                                <w:color w:val="000000" w:themeColor="text1"/>
                                <w:sz w:val="32"/>
                                <w:szCs w:val="28"/>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9B76C13" id="Textfeld 9" o:spid="_x0000_s1048" type="#_x0000_t202" style="position:absolute;margin-left:1.3pt;margin-top:.95pt;width:22.5pt;height:23.2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" filled="f" stroked="f" strokeweight=".5pt">
                <v:textbox>
                  <w:txbxContent>
                    <w:p w14:paraId="2FD37202" w14:textId="6B4D0992" w:rsidR="001E54D7" w:rsidRPr="00C365F9" w:rsidRDefault="001E54D7" w:rsidP="00C365F9">
                      <w:pPr>
                        <w:rPr>
                          <w:rFonts w:ascii="Arial" w:hAnsi="Arial" w:cs="Arial"/>
                          <w:color w:val="000000" w:themeColor="text1"/>
                          <w:sz w:val="32"/>
                          <w:szCs w:val="28"/>
                        </w:rPr>
                      </w:pPr>
                      <w:r>
                        <w:rPr>
                          <w:rFonts w:ascii="Arial" w:hAnsi="Arial" w:cs="Arial"/>
                          <w:color w:val="000000" w:themeColor="text1"/>
                          <w:sz w:val="32"/>
                          <w:szCs w:val="28"/>
                        </w:rPr>
                        <w:t>A</w:t>
                      </w:r>
                    </w:p>
                  </w:txbxContent>
                </v:textbox>
              </v:shape>
            </w:pict>
          </mc:Fallback>
        </mc:AlternateContent>
      </w:r>
      <w:r w:rsidR="007C181B" w:rsidRPr="00D20929">
        <w:rPr>
          <w:rFonts w:cs="Times New Roman"/>
          <w:noProof/>
          <w:sz w:val="20"/>
          <w:szCs w:val="20"/>
        </w:rPr>
        <mc:AlternateContent>
          <mc:Choice Requires="wpg">
            <w:drawing>
              <wp:inline distT="0" distB="0" distL="0" distR="0" wp14:anchorId="08595824" wp14:editId="1137FA41">
                <wp:extent cx="3507107" cy="1266216"/>
                <wp:effectExtent l="0" t="0" r="0" b="3810"/>
                <wp:docPr id="7" name="Gruppieren 7"/>
                <wp:cNvGraphicFramePr/>
                <a:graphic xmlns:a="http://schemas.openxmlformats.org/drawingml/2006/main">
                  <a:graphicData uri="http://schemas.microsoft.com/office/word/2010/wordprocessingGroup">
                    <wpg:wgp>
                      <wpg:cNvGrpSpPr/>
                      <wpg:grpSpPr>
                        <a:xfrm>
                          <a:off x="0" y="0"/>
                          <a:ext cx="3507107" cy="1266216"/>
                          <a:chOff x="1552575" y="0"/>
                          <a:chExt cx="2944568" cy="1079500"/>
                        </a:xfrm>
                      </wpg:grpSpPr>
                      <pic:pic xmlns:pic="http://schemas.openxmlformats.org/drawingml/2006/picture">
                        <pic:nvPicPr>
                          <pic:cNvPr id="6" name="Grafik 6"/>
                          <pic:cNvPicPr>
                            <a:picLocks noChangeAspect="1"/>
                          </pic:cNvPicPr>
                        </pic:nvPicPr>
                        <pic:blipFill rotWithShape="1">
                          <a:blip r:embed="rId29" cstate="print">
                            <a:extLst>
                              <a:ext uri="{28A0092B-C50C-407E-A947-70E740481C1C}">
                                <a14:useLocalDpi xmlns:a14="http://schemas.microsoft.com/office/drawing/2010/main" val="0"/>
                              </a:ext>
                            </a:extLst>
                          </a:blip>
                          <a:srcRect l="13912" t="2627" r="2621" b="53834"/>
                          <a:stretch/>
                        </pic:blipFill>
                        <pic:spPr bwMode="auto">
                          <a:xfrm>
                            <a:off x="1552575" y="0"/>
                            <a:ext cx="1382395" cy="107950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5" name="Grafik 5"/>
                          <pic:cNvPicPr>
                            <a:picLocks noChangeAspect="1"/>
                          </pic:cNvPicPr>
                        </pic:nvPicPr>
                        <pic:blipFill rotWithShape="1">
                          <a:blip r:embed="rId30">
                            <a:extLst>
                              <a:ext uri="{BEBA8EAE-BF5A-486C-A8C5-ECC9F3942E4B}">
                                <a14:imgProps xmlns:a14="http://schemas.microsoft.com/office/drawing/2010/main">
                                  <a14:imgLayer r:embed="rId31">
                                    <a14:imgEffect>
                                      <a14:brightnessContrast contrast="-20000"/>
                                    </a14:imgEffect>
                                  </a14:imgLayer>
                                </a14:imgProps>
                              </a:ext>
                              <a:ext uri="{28A0092B-C50C-407E-A947-70E740481C1C}">
                                <a14:useLocalDpi xmlns:a14="http://schemas.microsoft.com/office/drawing/2010/main" val="0"/>
                              </a:ext>
                            </a:extLst>
                          </a:blip>
                          <a:srcRect l="13897" t="56333" r="2650" b="2764"/>
                          <a:stretch/>
                        </pic:blipFill>
                        <pic:spPr bwMode="auto">
                          <a:xfrm>
                            <a:off x="3025079" y="19"/>
                            <a:ext cx="1472064" cy="1079458"/>
                          </a:xfrm>
                          <a:prstGeom prst="rect">
                            <a:avLst/>
                          </a:prstGeom>
                          <a:ln>
                            <a:noFill/>
                          </a:ln>
                          <a:extLst>
                            <a:ext uri="{53640926-AAD7-44D8-BBD7-CCE9431645EC}">
                              <a14:shadowObscured xmlns:a14="http://schemas.microsoft.com/office/drawing/2010/main"/>
                            </a:ext>
                          </a:extLst>
                        </pic:spPr>
                      </pic:pic>
                    </wpg:wgp>
                  </a:graphicData>
                </a:graphic>
              </wp:inline>
            </w:drawing>
          </mc:Choice>
          <mc:Fallback>
            <w:pict>
              <v:group w14:anchorId="41BC3ED2" id="Gruppieren 7" o:spid="_x0000_s1026" style="width:276.15pt;height:99.7pt;mso-position-horizontal-relative:char;mso-position-vertical-relative:line" coordorigin="15525" coordsize="29445,10795"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">
                <v:shape id="Grafik 6" o:spid="_x0000_s1027" type="#_x0000_t75" style="position:absolute;left:15525;width:13824;height:10795;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">
                  <v:imagedata r:id="rId32" o:title="" croptop="1722f" cropbottom="35281f" cropleft="9117f" cropright="1718f"/>
                </v:shape>
                <v:shape id="Grafik 5" o:spid="_x0000_s1028" type="#_x0000_t75" style="position:absolute;left:30250;width:14721;height:1079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">
                  <v:imagedata r:id="rId33" o:title="" croptop="36918f" cropbottom="1811f" cropleft="9108f" cropright="1737f"/>
                </v:shape>
                <w10:anchorlock/>
              </v:group>
            </w:pict>
          </mc:Fallback>
        </mc:AlternateContent>
      </w:r>
    </w:p>
    <w:p w14:paraId="7EB50803" w14:textId="268EEC62" w:rsidR="009423A7" w:rsidRPr="00D20929" w:rsidRDefault="007C181B" w:rsidP="00B46A77">
      <w:pPr>
        <w:pStyle w:val="Beschriftung"/>
        <w:jc w:val="left"/>
        <w:rPr>
          <w:rFonts w:cs="Times New Roman"/>
        </w:rPr>
      </w:pPr>
      <w:bookmarkStart w:id="3" w:name="_Ref64552139"/>
      <w:r w:rsidRPr="00D20929">
        <w:rPr>
          <w:rFonts w:cs="Times New Roman"/>
          <w:b/>
        </w:rPr>
        <w:t>Fig</w:t>
      </w:r>
      <w:r w:rsidR="00AC12EF" w:rsidRPr="00D20929">
        <w:rPr>
          <w:rFonts w:cs="Times New Roman"/>
          <w:b/>
        </w:rPr>
        <w:t>ure</w:t>
      </w:r>
      <w:r w:rsidRPr="00D20929">
        <w:rPr>
          <w:rFonts w:cs="Times New Roman"/>
          <w:b/>
        </w:rPr>
        <w:t xml:space="preserve"> S</w:t>
      </w:r>
      <w:r w:rsidRPr="00D20929">
        <w:rPr>
          <w:rFonts w:cs="Times New Roman"/>
          <w:b/>
        </w:rPr>
        <w:fldChar w:fldCharType="begin"/>
      </w:r>
      <w:r w:rsidRPr="00D20929">
        <w:rPr>
          <w:rFonts w:cs="Times New Roman"/>
          <w:b/>
        </w:rPr>
        <w:instrText xml:space="preserve"> SEQ Fig._S \* ARABIC </w:instrText>
      </w:r>
      <w:r w:rsidRPr="00D20929">
        <w:rPr>
          <w:rFonts w:cs="Times New Roman"/>
          <w:b/>
        </w:rPr>
        <w:fldChar w:fldCharType="separate"/>
      </w:r>
      <w:r w:rsidR="00854EBF" w:rsidRPr="00D20929">
        <w:rPr>
          <w:rFonts w:cs="Times New Roman"/>
          <w:b/>
          <w:noProof/>
        </w:rPr>
        <w:t>3</w:t>
      </w:r>
      <w:r w:rsidRPr="00D20929">
        <w:rPr>
          <w:rFonts w:cs="Times New Roman"/>
          <w:b/>
        </w:rPr>
        <w:fldChar w:fldCharType="end"/>
      </w:r>
      <w:bookmarkEnd w:id="3"/>
      <w:r w:rsidR="00C365F9" w:rsidRPr="00D20929">
        <w:rPr>
          <w:rFonts w:cs="Times New Roman"/>
          <w:b/>
        </w:rPr>
        <w:t>:</w:t>
      </w:r>
      <w:r w:rsidR="00C365F9" w:rsidRPr="00D20929">
        <w:rPr>
          <w:rFonts w:cs="Times New Roman"/>
        </w:rPr>
        <w:t xml:space="preserve"> </w:t>
      </w:r>
      <w:r w:rsidR="00556D17" w:rsidRPr="00D20929">
        <w:rPr>
          <w:rFonts w:cs="Times New Roman"/>
        </w:rPr>
        <w:t>Top view of the e</w:t>
      </w:r>
      <w:r w:rsidR="00C365F9" w:rsidRPr="00D20929">
        <w:rPr>
          <w:rFonts w:cs="Times New Roman"/>
        </w:rPr>
        <w:t xml:space="preserve">xperimental setup </w:t>
      </w:r>
      <w:r w:rsidR="00556D17" w:rsidRPr="00D20929">
        <w:rPr>
          <w:rFonts w:cs="Times New Roman"/>
        </w:rPr>
        <w:t>with</w:t>
      </w:r>
      <w:r w:rsidR="00CC5B0C" w:rsidRPr="00D20929">
        <w:rPr>
          <w:rFonts w:cs="Times New Roman"/>
        </w:rPr>
        <w:t xml:space="preserve"> </w:t>
      </w:r>
      <w:r w:rsidR="00556D17" w:rsidRPr="00D20929">
        <w:rPr>
          <w:rFonts w:cs="Times New Roman"/>
        </w:rPr>
        <w:t xml:space="preserve">the grouped </w:t>
      </w:r>
      <w:r w:rsidR="00F6601F" w:rsidRPr="00D20929">
        <w:rPr>
          <w:rFonts w:cs="Times New Roman"/>
        </w:rPr>
        <w:t>replicates (</w:t>
      </w:r>
      <w:r w:rsidR="00CC5B0C" w:rsidRPr="00D20929">
        <w:rPr>
          <w:rFonts w:cs="Times New Roman"/>
        </w:rPr>
        <w:t>arenas</w:t>
      </w:r>
      <w:r w:rsidR="00F6601F" w:rsidRPr="00D20929">
        <w:rPr>
          <w:rFonts w:cs="Times New Roman"/>
        </w:rPr>
        <w:t>)</w:t>
      </w:r>
      <w:r w:rsidR="00CC5B0C" w:rsidRPr="00D20929">
        <w:rPr>
          <w:rFonts w:cs="Times New Roman"/>
        </w:rPr>
        <w:t xml:space="preserve"> </w:t>
      </w:r>
      <w:r w:rsidR="00C365F9" w:rsidRPr="00D20929">
        <w:rPr>
          <w:rFonts w:cs="Times New Roman"/>
        </w:rPr>
        <w:t xml:space="preserve">(A) </w:t>
      </w:r>
      <w:r w:rsidR="00F6601F" w:rsidRPr="00D20929">
        <w:rPr>
          <w:rFonts w:cs="Times New Roman"/>
        </w:rPr>
        <w:t xml:space="preserve">and the calibration pattern (B) that was recorded prior to the behavioral tracking with </w:t>
      </w:r>
      <w:r w:rsidR="00C365F9" w:rsidRPr="00D20929">
        <w:rPr>
          <w:rFonts w:cs="Times New Roman"/>
          <w:i/>
          <w:iCs/>
        </w:rPr>
        <w:t>Neocaridina palmata</w:t>
      </w:r>
      <w:r w:rsidR="00C365F9" w:rsidRPr="00D20929">
        <w:rPr>
          <w:rFonts w:cs="Times New Roman"/>
        </w:rPr>
        <w:t>.</w:t>
      </w:r>
    </w:p>
    <w:p w14:paraId="725B539D" w14:textId="77777777" w:rsidR="006E73DF" w:rsidRPr="00D20929" w:rsidRDefault="006E73DF" w:rsidP="00835418">
      <w:pPr>
        <w:spacing w:after="0" w:line="240" w:lineRule="auto"/>
        <w:rPr>
          <w:rFonts w:cs="Times New Roman"/>
        </w:rPr>
      </w:pPr>
    </w:p>
    <w:p w14:paraId="6202CDDC" w14:textId="37D0D372" w:rsidR="009423A7" w:rsidRPr="00D20929" w:rsidRDefault="009423A7" w:rsidP="00B46A77">
      <w:pPr>
        <w:pStyle w:val="Beschriftung"/>
        <w:jc w:val="left"/>
        <w:rPr>
          <w:rFonts w:cs="Times New Roman"/>
        </w:rPr>
      </w:pPr>
      <w:bookmarkStart w:id="4" w:name="_Ref65080413"/>
      <w:r w:rsidRPr="00D20929">
        <w:rPr>
          <w:rFonts w:cs="Times New Roman"/>
          <w:b/>
        </w:rPr>
        <w:t>Table S</w:t>
      </w:r>
      <w:r w:rsidRPr="00D20929">
        <w:rPr>
          <w:rFonts w:cs="Times New Roman"/>
          <w:b/>
        </w:rPr>
        <w:fldChar w:fldCharType="begin"/>
      </w:r>
      <w:r w:rsidRPr="00D20929">
        <w:rPr>
          <w:rFonts w:cs="Times New Roman"/>
          <w:b/>
        </w:rPr>
        <w:instrText xml:space="preserve"> SEQ Table_S \* ARABIC </w:instrText>
      </w:r>
      <w:r w:rsidRPr="00D20929">
        <w:rPr>
          <w:rFonts w:cs="Times New Roman"/>
          <w:b/>
        </w:rPr>
        <w:fldChar w:fldCharType="separate"/>
      </w:r>
      <w:r w:rsidR="00854EBF" w:rsidRPr="00D20929">
        <w:rPr>
          <w:rFonts w:cs="Times New Roman"/>
          <w:b/>
          <w:noProof/>
        </w:rPr>
        <w:t>2</w:t>
      </w:r>
      <w:r w:rsidRPr="00D20929">
        <w:rPr>
          <w:rFonts w:cs="Times New Roman"/>
          <w:b/>
        </w:rPr>
        <w:fldChar w:fldCharType="end"/>
      </w:r>
      <w:bookmarkEnd w:id="4"/>
      <w:r w:rsidRPr="00D20929">
        <w:rPr>
          <w:rFonts w:cs="Times New Roman"/>
          <w:b/>
        </w:rPr>
        <w:t>:</w:t>
      </w:r>
      <w:r w:rsidRPr="00D20929">
        <w:rPr>
          <w:rFonts w:cs="Times New Roman"/>
        </w:rPr>
        <w:t xml:space="preserve"> </w:t>
      </w:r>
      <w:r w:rsidR="00286411" w:rsidRPr="00D20929">
        <w:rPr>
          <w:rFonts w:cs="Times New Roman"/>
        </w:rPr>
        <w:t>B</w:t>
      </w:r>
      <w:r w:rsidRPr="00D20929">
        <w:rPr>
          <w:rFonts w:cs="Times New Roman"/>
        </w:rPr>
        <w:t>ody length</w:t>
      </w:r>
      <w:r w:rsidR="00286411" w:rsidRPr="00D20929">
        <w:rPr>
          <w:rFonts w:cs="Times New Roman"/>
        </w:rPr>
        <w:t xml:space="preserve"> [mm]</w:t>
      </w:r>
      <w:r w:rsidRPr="00D20929">
        <w:rPr>
          <w:rFonts w:cs="Times New Roman"/>
        </w:rPr>
        <w:t xml:space="preserve"> </w:t>
      </w:r>
      <w:r w:rsidR="00286411" w:rsidRPr="00D20929">
        <w:rPr>
          <w:rFonts w:cs="Times New Roman"/>
        </w:rPr>
        <w:t xml:space="preserve">(mean </w:t>
      </w:r>
      <w:r w:rsidR="00286411" w:rsidRPr="00D20929">
        <w:rPr>
          <w:rFonts w:cs="Times New Roman"/>
          <w:szCs w:val="20"/>
        </w:rPr>
        <w:t>± SD</w:t>
      </w:r>
      <w:r w:rsidR="00286411" w:rsidRPr="00D20929">
        <w:rPr>
          <w:rFonts w:cs="Times New Roman"/>
        </w:rPr>
        <w:t>)</w:t>
      </w:r>
      <w:r w:rsidRPr="00D20929">
        <w:rPr>
          <w:rFonts w:cs="Times New Roman"/>
        </w:rPr>
        <w:t xml:space="preserve">, </w:t>
      </w:r>
      <w:r w:rsidR="00286411" w:rsidRPr="00D20929">
        <w:rPr>
          <w:rFonts w:cs="Times New Roman"/>
        </w:rPr>
        <w:t>relative sex ratio (male</w:t>
      </w:r>
      <w:r w:rsidR="006A7777" w:rsidRPr="00D20929">
        <w:rPr>
          <w:rFonts w:cs="Times New Roman"/>
        </w:rPr>
        <w:t xml:space="preserve"> </w:t>
      </w:r>
      <w:proofErr w:type="gramStart"/>
      <w:r w:rsidR="006A7777" w:rsidRPr="00D20929">
        <w:rPr>
          <w:rFonts w:cs="Times New Roman"/>
          <w:b/>
          <w:color w:val="000000" w:themeColor="text1"/>
          <w:szCs w:val="20"/>
        </w:rPr>
        <w:t xml:space="preserve">♂ </w:t>
      </w:r>
      <w:r w:rsidR="006A7777" w:rsidRPr="00D20929">
        <w:rPr>
          <w:rFonts w:cs="Times New Roman"/>
          <w:color w:val="000000" w:themeColor="text1"/>
          <w:szCs w:val="20"/>
        </w:rPr>
        <w:t>:</w:t>
      </w:r>
      <w:proofErr w:type="gramEnd"/>
      <w:r w:rsidR="006A7777" w:rsidRPr="00D20929">
        <w:rPr>
          <w:rFonts w:cs="Times New Roman"/>
        </w:rPr>
        <w:t xml:space="preserve"> </w:t>
      </w:r>
      <w:r w:rsidR="00286411" w:rsidRPr="00D20929">
        <w:rPr>
          <w:rFonts w:cs="Times New Roman"/>
        </w:rPr>
        <w:t>female</w:t>
      </w:r>
      <w:r w:rsidR="006A7777" w:rsidRPr="00D20929">
        <w:rPr>
          <w:rFonts w:cs="Times New Roman"/>
        </w:rPr>
        <w:t xml:space="preserve"> </w:t>
      </w:r>
      <w:r w:rsidR="006A7777" w:rsidRPr="00D20929">
        <w:rPr>
          <w:rFonts w:cs="Times New Roman"/>
          <w:b/>
          <w:color w:val="000000" w:themeColor="text1"/>
          <w:szCs w:val="20"/>
        </w:rPr>
        <w:t>♀</w:t>
      </w:r>
      <w:r w:rsidR="00286411" w:rsidRPr="00D20929">
        <w:rPr>
          <w:rFonts w:cs="Times New Roman"/>
        </w:rPr>
        <w:t xml:space="preserve">) and </w:t>
      </w:r>
      <w:r w:rsidRPr="00D20929">
        <w:rPr>
          <w:rFonts w:cs="Times New Roman"/>
        </w:rPr>
        <w:t xml:space="preserve">number of </w:t>
      </w:r>
      <w:proofErr w:type="spellStart"/>
      <w:r w:rsidR="002759F9" w:rsidRPr="00D20929">
        <w:rPr>
          <w:rFonts w:cs="Times New Roman"/>
        </w:rPr>
        <w:t>molting</w:t>
      </w:r>
      <w:r w:rsidR="00DD4113" w:rsidRPr="00D20929">
        <w:rPr>
          <w:rFonts w:cs="Times New Roman"/>
        </w:rPr>
        <w:t>s</w:t>
      </w:r>
      <w:proofErr w:type="spellEnd"/>
      <w:r w:rsidR="002759F9" w:rsidRPr="00D20929">
        <w:rPr>
          <w:rFonts w:cs="Times New Roman"/>
        </w:rPr>
        <w:t xml:space="preserve"> </w:t>
      </w:r>
      <w:r w:rsidR="00286411" w:rsidRPr="00D20929">
        <w:rPr>
          <w:rFonts w:cs="Times New Roman"/>
        </w:rPr>
        <w:t xml:space="preserve">(mean </w:t>
      </w:r>
      <w:r w:rsidR="00286411" w:rsidRPr="00D20929">
        <w:rPr>
          <w:rFonts w:cs="Times New Roman"/>
          <w:szCs w:val="20"/>
        </w:rPr>
        <w:t>± SD</w:t>
      </w:r>
      <w:r w:rsidR="00286411" w:rsidRPr="00D20929">
        <w:rPr>
          <w:rFonts w:cs="Times New Roman"/>
        </w:rPr>
        <w:t xml:space="preserve">) in the behavioral experiments with </w:t>
      </w:r>
      <w:r w:rsidR="00286411" w:rsidRPr="00D20929">
        <w:rPr>
          <w:rFonts w:cs="Times New Roman"/>
          <w:i/>
          <w:iCs/>
        </w:rPr>
        <w:t>Neocaridina palmata</w:t>
      </w:r>
      <w:r w:rsidR="002759F9" w:rsidRPr="00D20929">
        <w:rPr>
          <w:rFonts w:cs="Times New Roman"/>
        </w:rPr>
        <w:t>.</w:t>
      </w:r>
      <w:r w:rsidR="006E73DF" w:rsidRPr="00D20929">
        <w:rPr>
          <w:rFonts w:cs="Times New Roman"/>
        </w:rPr>
        <w:t xml:space="preserve"> Individuals exposed to sodium chloride as well as individuals that died during the 14-days exposure period are not included in this table.</w:t>
      </w:r>
    </w:p>
    <w:tbl>
      <w:tblPr>
        <w:tblStyle w:val="Tabellenraster"/>
        <w:tblW w:w="0" w:type="auto"/>
        <w:tblLook w:val="04A0" w:firstRow="1" w:lastRow="0" w:firstColumn="1" w:lastColumn="0" w:noHBand="0" w:noVBand="1"/>
      </w:tblPr>
      <w:tblGrid>
        <w:gridCol w:w="1255"/>
        <w:gridCol w:w="1694"/>
        <w:gridCol w:w="1472"/>
        <w:gridCol w:w="1839"/>
      </w:tblGrid>
      <w:tr w:rsidR="002759F9" w:rsidRPr="00D20929" w14:paraId="6079BADD" w14:textId="77777777" w:rsidTr="00A91A64">
        <w:tc>
          <w:tcPr>
            <w:tcW w:w="0" w:type="auto"/>
            <w:tcBorders>
              <w:bottom w:val="single" w:sz="4" w:space="0" w:color="000000"/>
            </w:tcBorders>
          </w:tcPr>
          <w:p w14:paraId="07F6B32C" w14:textId="77777777" w:rsidR="002759F9" w:rsidRPr="00D20929" w:rsidRDefault="002759F9" w:rsidP="00B46A77">
            <w:pPr>
              <w:spacing w:line="480" w:lineRule="auto"/>
              <w:rPr>
                <w:rFonts w:cs="Times New Roman"/>
                <w:sz w:val="20"/>
                <w:szCs w:val="20"/>
              </w:rPr>
            </w:pPr>
            <w:r w:rsidRPr="00D20929">
              <w:rPr>
                <w:rFonts w:cs="Times New Roman"/>
                <w:sz w:val="20"/>
                <w:szCs w:val="20"/>
              </w:rPr>
              <w:t>Experiment</w:t>
            </w:r>
          </w:p>
        </w:tc>
        <w:tc>
          <w:tcPr>
            <w:tcW w:w="0" w:type="auto"/>
            <w:tcBorders>
              <w:bottom w:val="single" w:sz="4" w:space="0" w:color="000000"/>
            </w:tcBorders>
          </w:tcPr>
          <w:p w14:paraId="1E4454EF" w14:textId="7709346D" w:rsidR="002759F9" w:rsidRPr="00D20929" w:rsidRDefault="002759F9" w:rsidP="00B46A77">
            <w:pPr>
              <w:spacing w:line="480" w:lineRule="auto"/>
              <w:rPr>
                <w:rFonts w:cs="Times New Roman"/>
                <w:sz w:val="20"/>
                <w:szCs w:val="20"/>
              </w:rPr>
            </w:pPr>
            <w:r w:rsidRPr="00D20929">
              <w:rPr>
                <w:rFonts w:cs="Times New Roman"/>
                <w:sz w:val="20"/>
                <w:szCs w:val="20"/>
              </w:rPr>
              <w:t>Body length [mm]</w:t>
            </w:r>
          </w:p>
        </w:tc>
        <w:tc>
          <w:tcPr>
            <w:tcW w:w="0" w:type="auto"/>
            <w:tcBorders>
              <w:bottom w:val="single" w:sz="4" w:space="0" w:color="000000"/>
            </w:tcBorders>
          </w:tcPr>
          <w:p w14:paraId="3E7B2646" w14:textId="7DD300F0" w:rsidR="002759F9" w:rsidRPr="00D20929" w:rsidRDefault="002759F9" w:rsidP="00B46A77">
            <w:pPr>
              <w:spacing w:line="480" w:lineRule="auto"/>
              <w:rPr>
                <w:rFonts w:cs="Times New Roman"/>
                <w:sz w:val="20"/>
                <w:szCs w:val="20"/>
              </w:rPr>
            </w:pPr>
            <w:r w:rsidRPr="00D20929">
              <w:rPr>
                <w:rFonts w:cs="Times New Roman"/>
                <w:sz w:val="20"/>
                <w:szCs w:val="20"/>
              </w:rPr>
              <w:t>Sex ratio</w:t>
            </w:r>
            <w:r w:rsidRPr="00D20929">
              <w:rPr>
                <w:rFonts w:cs="Times New Roman"/>
                <w:color w:val="000000" w:themeColor="text1"/>
                <w:sz w:val="20"/>
                <w:szCs w:val="20"/>
              </w:rPr>
              <w:t xml:space="preserve"> (</w:t>
            </w:r>
            <w:proofErr w:type="gramStart"/>
            <w:r w:rsidRPr="00D20929">
              <w:rPr>
                <w:rFonts w:cs="Times New Roman"/>
                <w:b/>
                <w:bCs/>
                <w:color w:val="000000" w:themeColor="text1"/>
                <w:sz w:val="20"/>
                <w:szCs w:val="20"/>
              </w:rPr>
              <w:t>♂</w:t>
            </w:r>
            <w:r w:rsidRPr="00D20929">
              <w:rPr>
                <w:rFonts w:cs="Times New Roman"/>
                <w:color w:val="000000" w:themeColor="text1"/>
                <w:sz w:val="20"/>
                <w:szCs w:val="20"/>
              </w:rPr>
              <w:t>:</w:t>
            </w:r>
            <w:r w:rsidRPr="00D20929">
              <w:rPr>
                <w:rFonts w:cs="Times New Roman"/>
                <w:b/>
                <w:bCs/>
                <w:color w:val="000000" w:themeColor="text1"/>
                <w:sz w:val="20"/>
                <w:szCs w:val="20"/>
              </w:rPr>
              <w:t>♀</w:t>
            </w:r>
            <w:proofErr w:type="gramEnd"/>
            <w:r w:rsidRPr="00D20929">
              <w:rPr>
                <w:rFonts w:cs="Times New Roman"/>
                <w:color w:val="000000" w:themeColor="text1"/>
                <w:sz w:val="20"/>
                <w:szCs w:val="20"/>
              </w:rPr>
              <w:t>)</w:t>
            </w:r>
          </w:p>
        </w:tc>
        <w:tc>
          <w:tcPr>
            <w:tcW w:w="0" w:type="auto"/>
            <w:tcBorders>
              <w:bottom w:val="single" w:sz="4" w:space="0" w:color="000000"/>
            </w:tcBorders>
          </w:tcPr>
          <w:p w14:paraId="15780FEB" w14:textId="6DCD3CBC" w:rsidR="002759F9" w:rsidRPr="00D20929" w:rsidRDefault="002759F9" w:rsidP="00B46A77">
            <w:pPr>
              <w:spacing w:line="480" w:lineRule="auto"/>
              <w:rPr>
                <w:rFonts w:cs="Times New Roman"/>
                <w:sz w:val="20"/>
                <w:szCs w:val="20"/>
              </w:rPr>
            </w:pPr>
            <w:r w:rsidRPr="00D20929">
              <w:rPr>
                <w:rFonts w:cs="Times New Roman"/>
                <w:sz w:val="20"/>
                <w:szCs w:val="20"/>
              </w:rPr>
              <w:t xml:space="preserve">Number of </w:t>
            </w:r>
            <w:proofErr w:type="spellStart"/>
            <w:r w:rsidRPr="00D20929">
              <w:rPr>
                <w:rFonts w:cs="Times New Roman"/>
                <w:sz w:val="20"/>
                <w:szCs w:val="20"/>
              </w:rPr>
              <w:t>molting</w:t>
            </w:r>
            <w:r w:rsidR="00DD4113" w:rsidRPr="00D20929">
              <w:rPr>
                <w:rFonts w:cs="Times New Roman"/>
                <w:sz w:val="20"/>
                <w:szCs w:val="20"/>
              </w:rPr>
              <w:t>s</w:t>
            </w:r>
            <w:proofErr w:type="spellEnd"/>
          </w:p>
        </w:tc>
      </w:tr>
      <w:tr w:rsidR="002759F9" w:rsidRPr="00D20929" w14:paraId="3E77E5A6" w14:textId="77777777" w:rsidTr="00A91A64">
        <w:tc>
          <w:tcPr>
            <w:tcW w:w="0" w:type="auto"/>
          </w:tcPr>
          <w:p w14:paraId="3902A58C" w14:textId="77777777" w:rsidR="002759F9" w:rsidRPr="00D20929" w:rsidRDefault="002759F9" w:rsidP="00B46A77">
            <w:pPr>
              <w:spacing w:line="480" w:lineRule="auto"/>
              <w:rPr>
                <w:rFonts w:cs="Times New Roman"/>
                <w:sz w:val="20"/>
                <w:szCs w:val="20"/>
              </w:rPr>
            </w:pPr>
            <w:r w:rsidRPr="00D20929">
              <w:rPr>
                <w:rFonts w:cs="Times New Roman"/>
                <w:sz w:val="20"/>
                <w:szCs w:val="20"/>
              </w:rPr>
              <w:t>LDPE-R</w:t>
            </w:r>
          </w:p>
        </w:tc>
        <w:tc>
          <w:tcPr>
            <w:tcW w:w="0" w:type="auto"/>
          </w:tcPr>
          <w:p w14:paraId="3595CFF7" w14:textId="570108BC" w:rsidR="002759F9" w:rsidRPr="00D20929" w:rsidRDefault="00266431" w:rsidP="00B46A77">
            <w:pPr>
              <w:spacing w:line="480" w:lineRule="auto"/>
              <w:rPr>
                <w:rFonts w:cs="Times New Roman"/>
                <w:sz w:val="20"/>
                <w:szCs w:val="20"/>
              </w:rPr>
            </w:pPr>
            <w:r w:rsidRPr="00D20929">
              <w:rPr>
                <w:rFonts w:cs="Times New Roman"/>
                <w:sz w:val="20"/>
                <w:szCs w:val="20"/>
              </w:rPr>
              <w:t xml:space="preserve">13.7 </w:t>
            </w:r>
            <w:r w:rsidR="002759F9" w:rsidRPr="00D20929">
              <w:rPr>
                <w:rFonts w:cs="Times New Roman"/>
                <w:sz w:val="20"/>
                <w:szCs w:val="20"/>
              </w:rPr>
              <w:t>±</w:t>
            </w:r>
            <w:r w:rsidRPr="00D20929">
              <w:rPr>
                <w:rFonts w:cs="Times New Roman"/>
                <w:sz w:val="20"/>
                <w:szCs w:val="20"/>
              </w:rPr>
              <w:t xml:space="preserve"> 1.58</w:t>
            </w:r>
          </w:p>
        </w:tc>
        <w:tc>
          <w:tcPr>
            <w:tcW w:w="0" w:type="auto"/>
          </w:tcPr>
          <w:p w14:paraId="4F5803FB" w14:textId="43F6176D" w:rsidR="002759F9" w:rsidRPr="00D20929" w:rsidRDefault="00A0217D" w:rsidP="00B46A77">
            <w:pPr>
              <w:spacing w:line="480" w:lineRule="auto"/>
              <w:rPr>
                <w:rFonts w:cs="Times New Roman"/>
                <w:sz w:val="20"/>
                <w:szCs w:val="20"/>
              </w:rPr>
            </w:pPr>
            <w:r w:rsidRPr="00D20929">
              <w:rPr>
                <w:rFonts w:cs="Times New Roman"/>
                <w:sz w:val="20"/>
                <w:szCs w:val="20"/>
              </w:rPr>
              <w:t>36:64</w:t>
            </w:r>
          </w:p>
        </w:tc>
        <w:tc>
          <w:tcPr>
            <w:tcW w:w="0" w:type="auto"/>
          </w:tcPr>
          <w:p w14:paraId="7E9D986F" w14:textId="56AC67C3" w:rsidR="002759F9" w:rsidRPr="00D20929" w:rsidRDefault="00266431" w:rsidP="00B46A77">
            <w:pPr>
              <w:spacing w:line="480" w:lineRule="auto"/>
              <w:rPr>
                <w:rFonts w:cs="Times New Roman"/>
                <w:sz w:val="20"/>
                <w:szCs w:val="20"/>
              </w:rPr>
            </w:pPr>
            <w:r w:rsidRPr="00D20929">
              <w:rPr>
                <w:rFonts w:cs="Times New Roman"/>
                <w:sz w:val="20"/>
                <w:szCs w:val="20"/>
              </w:rPr>
              <w:t>1.34 ± 0.54</w:t>
            </w:r>
          </w:p>
        </w:tc>
      </w:tr>
      <w:tr w:rsidR="002759F9" w:rsidRPr="00D20929" w14:paraId="368D326D" w14:textId="77777777" w:rsidTr="00A91A64">
        <w:tc>
          <w:tcPr>
            <w:tcW w:w="0" w:type="auto"/>
          </w:tcPr>
          <w:p w14:paraId="18B1E6A7" w14:textId="77777777" w:rsidR="002759F9" w:rsidRPr="00D20929" w:rsidRDefault="002759F9" w:rsidP="00B46A77">
            <w:pPr>
              <w:spacing w:line="480" w:lineRule="auto"/>
              <w:rPr>
                <w:rFonts w:cs="Times New Roman"/>
                <w:sz w:val="20"/>
                <w:szCs w:val="20"/>
              </w:rPr>
            </w:pPr>
            <w:r w:rsidRPr="00D20929">
              <w:rPr>
                <w:rFonts w:cs="Times New Roman"/>
                <w:sz w:val="20"/>
                <w:szCs w:val="20"/>
              </w:rPr>
              <w:t>LDPE-R UV</w:t>
            </w:r>
          </w:p>
        </w:tc>
        <w:tc>
          <w:tcPr>
            <w:tcW w:w="0" w:type="auto"/>
          </w:tcPr>
          <w:p w14:paraId="7BEA43DF" w14:textId="6D073CB3" w:rsidR="002759F9" w:rsidRPr="00D20929" w:rsidRDefault="00266431" w:rsidP="00B46A77">
            <w:pPr>
              <w:spacing w:line="480" w:lineRule="auto"/>
              <w:rPr>
                <w:rFonts w:cs="Times New Roman"/>
                <w:sz w:val="20"/>
                <w:szCs w:val="20"/>
              </w:rPr>
            </w:pPr>
            <w:r w:rsidRPr="00D20929">
              <w:rPr>
                <w:rFonts w:cs="Times New Roman"/>
                <w:sz w:val="20"/>
                <w:szCs w:val="20"/>
              </w:rPr>
              <w:t xml:space="preserve">12.5 </w:t>
            </w:r>
            <w:r w:rsidR="002759F9" w:rsidRPr="00D20929">
              <w:rPr>
                <w:rFonts w:cs="Times New Roman"/>
                <w:sz w:val="20"/>
                <w:szCs w:val="20"/>
              </w:rPr>
              <w:t>±</w:t>
            </w:r>
            <w:r w:rsidRPr="00D20929">
              <w:rPr>
                <w:rFonts w:cs="Times New Roman"/>
                <w:sz w:val="20"/>
                <w:szCs w:val="20"/>
              </w:rPr>
              <w:t xml:space="preserve"> 0.99</w:t>
            </w:r>
          </w:p>
        </w:tc>
        <w:tc>
          <w:tcPr>
            <w:tcW w:w="0" w:type="auto"/>
          </w:tcPr>
          <w:p w14:paraId="653AAC7C" w14:textId="43A9B26A" w:rsidR="002759F9" w:rsidRPr="00D20929" w:rsidRDefault="00A0217D" w:rsidP="00B46A77">
            <w:pPr>
              <w:spacing w:line="480" w:lineRule="auto"/>
              <w:rPr>
                <w:rFonts w:cs="Times New Roman"/>
                <w:sz w:val="20"/>
                <w:szCs w:val="20"/>
              </w:rPr>
            </w:pPr>
            <w:r w:rsidRPr="00D20929">
              <w:rPr>
                <w:rFonts w:cs="Times New Roman"/>
                <w:sz w:val="20"/>
                <w:szCs w:val="20"/>
              </w:rPr>
              <w:t>54:46</w:t>
            </w:r>
          </w:p>
        </w:tc>
        <w:tc>
          <w:tcPr>
            <w:tcW w:w="0" w:type="auto"/>
          </w:tcPr>
          <w:p w14:paraId="16F7EF3C" w14:textId="717FAA9E" w:rsidR="002759F9" w:rsidRPr="00D20929" w:rsidRDefault="00266431" w:rsidP="00B46A77">
            <w:pPr>
              <w:spacing w:line="480" w:lineRule="auto"/>
              <w:rPr>
                <w:rFonts w:cs="Times New Roman"/>
                <w:sz w:val="20"/>
                <w:szCs w:val="20"/>
              </w:rPr>
            </w:pPr>
            <w:r w:rsidRPr="00D20929">
              <w:rPr>
                <w:rFonts w:cs="Times New Roman"/>
                <w:sz w:val="20"/>
                <w:szCs w:val="20"/>
              </w:rPr>
              <w:t>1.45 ± 0.53</w:t>
            </w:r>
          </w:p>
        </w:tc>
      </w:tr>
      <w:tr w:rsidR="002759F9" w:rsidRPr="00D20929" w14:paraId="4482BA26" w14:textId="77777777" w:rsidTr="00A91A64">
        <w:tc>
          <w:tcPr>
            <w:tcW w:w="0" w:type="auto"/>
          </w:tcPr>
          <w:p w14:paraId="61D445CE" w14:textId="77777777" w:rsidR="002759F9" w:rsidRPr="00D20929" w:rsidRDefault="002759F9" w:rsidP="00B46A77">
            <w:pPr>
              <w:spacing w:line="480" w:lineRule="auto"/>
              <w:rPr>
                <w:rFonts w:cs="Times New Roman"/>
                <w:sz w:val="20"/>
                <w:szCs w:val="20"/>
              </w:rPr>
            </w:pPr>
            <w:r w:rsidRPr="00D20929">
              <w:rPr>
                <w:rFonts w:cs="Times New Roman"/>
                <w:sz w:val="20"/>
                <w:szCs w:val="20"/>
              </w:rPr>
              <w:t>SB foil</w:t>
            </w:r>
          </w:p>
        </w:tc>
        <w:tc>
          <w:tcPr>
            <w:tcW w:w="0" w:type="auto"/>
          </w:tcPr>
          <w:p w14:paraId="2786D13F" w14:textId="2DB3127E" w:rsidR="002759F9" w:rsidRPr="00D20929" w:rsidRDefault="00A91A64" w:rsidP="00B46A77">
            <w:pPr>
              <w:spacing w:line="480" w:lineRule="auto"/>
              <w:rPr>
                <w:rFonts w:cs="Times New Roman"/>
                <w:sz w:val="20"/>
                <w:szCs w:val="20"/>
              </w:rPr>
            </w:pPr>
            <w:r w:rsidRPr="00D20929">
              <w:rPr>
                <w:rFonts w:cs="Times New Roman"/>
                <w:sz w:val="20"/>
                <w:szCs w:val="20"/>
              </w:rPr>
              <w:t xml:space="preserve">12.0 </w:t>
            </w:r>
            <w:r w:rsidR="002759F9" w:rsidRPr="00D20929">
              <w:rPr>
                <w:rFonts w:cs="Times New Roman"/>
                <w:sz w:val="20"/>
                <w:szCs w:val="20"/>
              </w:rPr>
              <w:t>±</w:t>
            </w:r>
            <w:r w:rsidRPr="00D20929">
              <w:rPr>
                <w:rFonts w:cs="Times New Roman"/>
                <w:sz w:val="20"/>
                <w:szCs w:val="20"/>
              </w:rPr>
              <w:t xml:space="preserve"> 1.04</w:t>
            </w:r>
          </w:p>
        </w:tc>
        <w:tc>
          <w:tcPr>
            <w:tcW w:w="0" w:type="auto"/>
          </w:tcPr>
          <w:p w14:paraId="7A161674" w14:textId="10658590" w:rsidR="002759F9" w:rsidRPr="00D20929" w:rsidRDefault="00A0217D" w:rsidP="00B46A77">
            <w:pPr>
              <w:spacing w:line="480" w:lineRule="auto"/>
              <w:rPr>
                <w:rFonts w:cs="Times New Roman"/>
                <w:sz w:val="20"/>
                <w:szCs w:val="20"/>
              </w:rPr>
            </w:pPr>
            <w:r w:rsidRPr="00D20929">
              <w:rPr>
                <w:rFonts w:cs="Times New Roman"/>
                <w:sz w:val="20"/>
                <w:szCs w:val="20"/>
              </w:rPr>
              <w:t>51:49</w:t>
            </w:r>
          </w:p>
        </w:tc>
        <w:tc>
          <w:tcPr>
            <w:tcW w:w="0" w:type="auto"/>
          </w:tcPr>
          <w:p w14:paraId="3C6865AA" w14:textId="15B56092" w:rsidR="002759F9" w:rsidRPr="00D20929" w:rsidRDefault="00A91A64" w:rsidP="00B46A77">
            <w:pPr>
              <w:spacing w:line="480" w:lineRule="auto"/>
              <w:rPr>
                <w:rFonts w:cs="Times New Roman"/>
                <w:sz w:val="20"/>
                <w:szCs w:val="20"/>
              </w:rPr>
            </w:pPr>
            <w:r w:rsidRPr="00D20929">
              <w:rPr>
                <w:rFonts w:cs="Times New Roman"/>
                <w:sz w:val="20"/>
                <w:szCs w:val="20"/>
              </w:rPr>
              <w:t xml:space="preserve">1.26 </w:t>
            </w:r>
            <w:r w:rsidR="00266431" w:rsidRPr="00D20929">
              <w:rPr>
                <w:rFonts w:cs="Times New Roman"/>
                <w:sz w:val="20"/>
                <w:szCs w:val="20"/>
              </w:rPr>
              <w:t>±</w:t>
            </w:r>
            <w:r w:rsidRPr="00D20929">
              <w:rPr>
                <w:rFonts w:cs="Times New Roman"/>
                <w:sz w:val="20"/>
                <w:szCs w:val="20"/>
              </w:rPr>
              <w:t xml:space="preserve"> 0.48</w:t>
            </w:r>
          </w:p>
        </w:tc>
      </w:tr>
      <w:tr w:rsidR="002759F9" w:rsidRPr="00D20929" w14:paraId="6F3EA8DF" w14:textId="77777777" w:rsidTr="00A91A64">
        <w:tc>
          <w:tcPr>
            <w:tcW w:w="0" w:type="auto"/>
            <w:tcBorders>
              <w:bottom w:val="double" w:sz="4" w:space="0" w:color="auto"/>
            </w:tcBorders>
          </w:tcPr>
          <w:p w14:paraId="662C1A92" w14:textId="77777777" w:rsidR="002759F9" w:rsidRPr="00D20929" w:rsidRDefault="002759F9" w:rsidP="00B46A77">
            <w:pPr>
              <w:spacing w:line="480" w:lineRule="auto"/>
              <w:rPr>
                <w:rFonts w:cs="Times New Roman"/>
                <w:sz w:val="20"/>
                <w:szCs w:val="20"/>
              </w:rPr>
            </w:pPr>
            <w:r w:rsidRPr="00D20929">
              <w:rPr>
                <w:rFonts w:cs="Times New Roman"/>
                <w:sz w:val="20"/>
                <w:szCs w:val="20"/>
              </w:rPr>
              <w:t>SB foil UV</w:t>
            </w:r>
          </w:p>
        </w:tc>
        <w:tc>
          <w:tcPr>
            <w:tcW w:w="0" w:type="auto"/>
            <w:tcBorders>
              <w:bottom w:val="double" w:sz="4" w:space="0" w:color="auto"/>
            </w:tcBorders>
          </w:tcPr>
          <w:p w14:paraId="450439EA" w14:textId="14919F26" w:rsidR="002759F9" w:rsidRPr="00D20929" w:rsidRDefault="00A91A64" w:rsidP="00B46A77">
            <w:pPr>
              <w:spacing w:line="480" w:lineRule="auto"/>
              <w:rPr>
                <w:rFonts w:cs="Times New Roman"/>
                <w:sz w:val="20"/>
                <w:szCs w:val="20"/>
              </w:rPr>
            </w:pPr>
            <w:r w:rsidRPr="00D20929">
              <w:rPr>
                <w:rFonts w:cs="Times New Roman"/>
                <w:sz w:val="20"/>
                <w:szCs w:val="20"/>
              </w:rPr>
              <w:t xml:space="preserve">12.2 </w:t>
            </w:r>
            <w:r w:rsidR="002759F9" w:rsidRPr="00D20929">
              <w:rPr>
                <w:rFonts w:cs="Times New Roman"/>
                <w:sz w:val="20"/>
                <w:szCs w:val="20"/>
              </w:rPr>
              <w:t>±</w:t>
            </w:r>
            <w:r w:rsidRPr="00D20929">
              <w:rPr>
                <w:rFonts w:cs="Times New Roman"/>
                <w:sz w:val="20"/>
                <w:szCs w:val="20"/>
              </w:rPr>
              <w:t xml:space="preserve"> 1.02</w:t>
            </w:r>
          </w:p>
        </w:tc>
        <w:tc>
          <w:tcPr>
            <w:tcW w:w="0" w:type="auto"/>
            <w:tcBorders>
              <w:bottom w:val="double" w:sz="4" w:space="0" w:color="auto"/>
            </w:tcBorders>
          </w:tcPr>
          <w:p w14:paraId="4E2EAEE8" w14:textId="2AA08B59" w:rsidR="002759F9" w:rsidRPr="00D20929" w:rsidRDefault="00A0217D" w:rsidP="00B46A77">
            <w:pPr>
              <w:spacing w:line="480" w:lineRule="auto"/>
              <w:rPr>
                <w:rFonts w:cs="Times New Roman"/>
                <w:sz w:val="20"/>
                <w:szCs w:val="20"/>
              </w:rPr>
            </w:pPr>
            <w:r w:rsidRPr="00D20929">
              <w:rPr>
                <w:rFonts w:cs="Times New Roman"/>
                <w:sz w:val="20"/>
                <w:szCs w:val="20"/>
              </w:rPr>
              <w:t>55:45</w:t>
            </w:r>
          </w:p>
        </w:tc>
        <w:tc>
          <w:tcPr>
            <w:tcW w:w="0" w:type="auto"/>
            <w:tcBorders>
              <w:bottom w:val="double" w:sz="4" w:space="0" w:color="auto"/>
            </w:tcBorders>
          </w:tcPr>
          <w:p w14:paraId="6FF8DF82" w14:textId="0F328FC4" w:rsidR="002759F9" w:rsidRPr="00D20929" w:rsidRDefault="00A91A64" w:rsidP="00B46A77">
            <w:pPr>
              <w:spacing w:line="480" w:lineRule="auto"/>
              <w:rPr>
                <w:rFonts w:cs="Times New Roman"/>
                <w:sz w:val="20"/>
                <w:szCs w:val="20"/>
              </w:rPr>
            </w:pPr>
            <w:r w:rsidRPr="00D20929">
              <w:rPr>
                <w:rFonts w:cs="Times New Roman"/>
                <w:sz w:val="20"/>
                <w:szCs w:val="20"/>
              </w:rPr>
              <w:t xml:space="preserve">1.29 </w:t>
            </w:r>
            <w:r w:rsidR="00266431" w:rsidRPr="00D20929">
              <w:rPr>
                <w:rFonts w:cs="Times New Roman"/>
                <w:sz w:val="20"/>
                <w:szCs w:val="20"/>
              </w:rPr>
              <w:t>±</w:t>
            </w:r>
            <w:r w:rsidRPr="00D20929">
              <w:rPr>
                <w:rFonts w:cs="Times New Roman"/>
                <w:sz w:val="20"/>
                <w:szCs w:val="20"/>
              </w:rPr>
              <w:t xml:space="preserve"> 0.49</w:t>
            </w:r>
          </w:p>
        </w:tc>
      </w:tr>
      <w:tr w:rsidR="002759F9" w:rsidRPr="00D20929" w14:paraId="3555FE6E" w14:textId="77777777" w:rsidTr="00A91A64">
        <w:tc>
          <w:tcPr>
            <w:tcW w:w="0" w:type="auto"/>
            <w:tcBorders>
              <w:top w:val="double" w:sz="4" w:space="0" w:color="auto"/>
            </w:tcBorders>
          </w:tcPr>
          <w:p w14:paraId="51E173E3" w14:textId="77777777" w:rsidR="002759F9" w:rsidRPr="00D20929" w:rsidRDefault="002759F9" w:rsidP="00B46A77">
            <w:pPr>
              <w:spacing w:line="480" w:lineRule="auto"/>
              <w:rPr>
                <w:rFonts w:cs="Times New Roman"/>
                <w:sz w:val="20"/>
                <w:szCs w:val="20"/>
              </w:rPr>
            </w:pPr>
            <w:r w:rsidRPr="00D20929">
              <w:rPr>
                <w:rFonts w:cs="Times New Roman"/>
                <w:sz w:val="20"/>
                <w:szCs w:val="20"/>
              </w:rPr>
              <w:t>Mean</w:t>
            </w:r>
          </w:p>
        </w:tc>
        <w:tc>
          <w:tcPr>
            <w:tcW w:w="0" w:type="auto"/>
            <w:tcBorders>
              <w:top w:val="double" w:sz="4" w:space="0" w:color="auto"/>
            </w:tcBorders>
          </w:tcPr>
          <w:p w14:paraId="5127B57D" w14:textId="5C5FC763" w:rsidR="002759F9" w:rsidRPr="00D20929" w:rsidRDefault="00A91A64" w:rsidP="00B46A77">
            <w:pPr>
              <w:spacing w:line="480" w:lineRule="auto"/>
              <w:rPr>
                <w:rFonts w:cs="Times New Roman"/>
                <w:sz w:val="20"/>
                <w:szCs w:val="20"/>
              </w:rPr>
            </w:pPr>
            <w:r w:rsidRPr="00D20929">
              <w:rPr>
                <w:rFonts w:cs="Times New Roman"/>
                <w:sz w:val="20"/>
                <w:szCs w:val="20"/>
              </w:rPr>
              <w:t xml:space="preserve">12.6 ± </w:t>
            </w:r>
            <w:r w:rsidR="00A0217D" w:rsidRPr="00D20929">
              <w:rPr>
                <w:rFonts w:cs="Times New Roman"/>
                <w:sz w:val="20"/>
                <w:szCs w:val="20"/>
              </w:rPr>
              <w:t>1.16</w:t>
            </w:r>
          </w:p>
        </w:tc>
        <w:tc>
          <w:tcPr>
            <w:tcW w:w="0" w:type="auto"/>
            <w:tcBorders>
              <w:top w:val="double" w:sz="4" w:space="0" w:color="auto"/>
            </w:tcBorders>
          </w:tcPr>
          <w:p w14:paraId="7B6A5712" w14:textId="224992E0" w:rsidR="002759F9" w:rsidRPr="00D20929" w:rsidRDefault="00A0217D" w:rsidP="00B46A77">
            <w:pPr>
              <w:spacing w:line="480" w:lineRule="auto"/>
              <w:rPr>
                <w:rFonts w:cs="Times New Roman"/>
                <w:sz w:val="20"/>
                <w:szCs w:val="20"/>
              </w:rPr>
            </w:pPr>
            <w:r w:rsidRPr="00D20929">
              <w:rPr>
                <w:rFonts w:cs="Times New Roman"/>
                <w:sz w:val="20"/>
                <w:szCs w:val="20"/>
              </w:rPr>
              <w:t>49:51</w:t>
            </w:r>
          </w:p>
        </w:tc>
        <w:tc>
          <w:tcPr>
            <w:tcW w:w="0" w:type="auto"/>
            <w:tcBorders>
              <w:top w:val="double" w:sz="4" w:space="0" w:color="auto"/>
            </w:tcBorders>
          </w:tcPr>
          <w:p w14:paraId="399B4580" w14:textId="3E3C79D3" w:rsidR="002759F9" w:rsidRPr="00D20929" w:rsidRDefault="00A0217D" w:rsidP="00B46A77">
            <w:pPr>
              <w:spacing w:line="480" w:lineRule="auto"/>
              <w:rPr>
                <w:rFonts w:cs="Times New Roman"/>
                <w:sz w:val="20"/>
                <w:szCs w:val="20"/>
              </w:rPr>
            </w:pPr>
            <w:r w:rsidRPr="00D20929">
              <w:rPr>
                <w:rFonts w:cs="Times New Roman"/>
                <w:sz w:val="20"/>
                <w:szCs w:val="20"/>
              </w:rPr>
              <w:t>1.34 ± 0.51</w:t>
            </w:r>
          </w:p>
        </w:tc>
      </w:tr>
    </w:tbl>
    <w:p w14:paraId="7ED93209" w14:textId="77777777" w:rsidR="006E73DF" w:rsidRPr="00D20929" w:rsidRDefault="006E73DF" w:rsidP="00B46A77">
      <w:pPr>
        <w:spacing w:line="240" w:lineRule="auto"/>
        <w:rPr>
          <w:rFonts w:cs="Times New Roman"/>
        </w:rPr>
      </w:pPr>
      <w:bookmarkStart w:id="5" w:name="_Ref65674627"/>
    </w:p>
    <w:p w14:paraId="75029D83" w14:textId="796954BD" w:rsidR="006D0310" w:rsidRPr="00D20929" w:rsidRDefault="006D0310" w:rsidP="00B46A77">
      <w:pPr>
        <w:pStyle w:val="Beschriftung"/>
        <w:jc w:val="left"/>
        <w:rPr>
          <w:rFonts w:cs="Times New Roman"/>
        </w:rPr>
      </w:pPr>
      <w:bookmarkStart w:id="6" w:name="_Ref69827279"/>
      <w:r w:rsidRPr="00D20929">
        <w:rPr>
          <w:rFonts w:cs="Times New Roman"/>
          <w:b/>
        </w:rPr>
        <w:t>Table S</w:t>
      </w:r>
      <w:r w:rsidRPr="00D20929">
        <w:rPr>
          <w:rFonts w:cs="Times New Roman"/>
          <w:b/>
        </w:rPr>
        <w:fldChar w:fldCharType="begin"/>
      </w:r>
      <w:r w:rsidRPr="00D20929">
        <w:rPr>
          <w:rFonts w:cs="Times New Roman"/>
          <w:b/>
        </w:rPr>
        <w:instrText xml:space="preserve"> SEQ Table_S \* ARABIC </w:instrText>
      </w:r>
      <w:r w:rsidRPr="00D20929">
        <w:rPr>
          <w:rFonts w:cs="Times New Roman"/>
          <w:b/>
        </w:rPr>
        <w:fldChar w:fldCharType="separate"/>
      </w:r>
      <w:r w:rsidR="00854EBF" w:rsidRPr="00D20929">
        <w:rPr>
          <w:rFonts w:cs="Times New Roman"/>
          <w:b/>
          <w:noProof/>
        </w:rPr>
        <w:t>3</w:t>
      </w:r>
      <w:r w:rsidRPr="00D20929">
        <w:rPr>
          <w:rFonts w:cs="Times New Roman"/>
          <w:b/>
        </w:rPr>
        <w:fldChar w:fldCharType="end"/>
      </w:r>
      <w:bookmarkEnd w:id="5"/>
      <w:bookmarkEnd w:id="6"/>
      <w:r w:rsidRPr="00D20929">
        <w:rPr>
          <w:rFonts w:cs="Times New Roman"/>
          <w:b/>
        </w:rPr>
        <w:t>:</w:t>
      </w:r>
      <w:r w:rsidRPr="00D20929">
        <w:rPr>
          <w:rFonts w:cs="Times New Roman"/>
        </w:rPr>
        <w:t xml:space="preserve"> Microtox assay. EC</w:t>
      </w:r>
      <w:r w:rsidRPr="00D20929">
        <w:rPr>
          <w:rFonts w:cs="Times New Roman"/>
          <w:vertAlign w:val="subscript"/>
        </w:rPr>
        <w:t>20</w:t>
      </w:r>
      <w:r w:rsidRPr="00D20929">
        <w:rPr>
          <w:rFonts w:cs="Times New Roman"/>
        </w:rPr>
        <w:t xml:space="preserve"> values [mg EQs</w:t>
      </w:r>
      <w:r w:rsidR="00DD4113" w:rsidRPr="00D20929">
        <w:rPr>
          <w:rFonts w:cs="Times New Roman"/>
        </w:rPr>
        <w:t xml:space="preserve"> </w:t>
      </w:r>
      <w:r w:rsidR="00DD4113" w:rsidRPr="00D20929">
        <w:rPr>
          <w:rFonts w:cs="Times New Roman"/>
          <w:szCs w:val="20"/>
        </w:rPr>
        <w:t>well</w:t>
      </w:r>
      <w:r w:rsidR="00DD4113" w:rsidRPr="00D20929">
        <w:rPr>
          <w:rFonts w:cs="Times New Roman"/>
          <w:szCs w:val="20"/>
          <w:vertAlign w:val="superscript"/>
        </w:rPr>
        <w:t>-1</w:t>
      </w:r>
      <w:r w:rsidRPr="00D20929">
        <w:rPr>
          <w:rFonts w:cs="Times New Roman"/>
        </w:rPr>
        <w:t xml:space="preserve">] (mean ± SEM) of the raw material (LDPE-R pellets and SB foil) compared to the milled and sieved </w:t>
      </w:r>
      <w:r w:rsidR="00853802" w:rsidRPr="00D20929">
        <w:rPr>
          <w:rFonts w:cs="Times New Roman"/>
        </w:rPr>
        <w:t>MPs</w:t>
      </w:r>
      <w:r w:rsidRPr="00D20929">
        <w:rPr>
          <w:rFonts w:cs="Times New Roman"/>
        </w:rPr>
        <w:t>. The latter is displayed in Fig</w:t>
      </w:r>
      <w:r w:rsidR="00AC12EF" w:rsidRPr="00D20929">
        <w:rPr>
          <w:rFonts w:cs="Times New Roman"/>
        </w:rPr>
        <w:t>ure</w:t>
      </w:r>
      <w:r w:rsidRPr="00D20929">
        <w:rPr>
          <w:rFonts w:cs="Times New Roman"/>
        </w:rPr>
        <w:t xml:space="preserve"> 1 in the main part. </w:t>
      </w:r>
      <w:r w:rsidR="00853802" w:rsidRPr="00D20929">
        <w:rPr>
          <w:rFonts w:cs="Times New Roman"/>
        </w:rPr>
        <w:t>The d</w:t>
      </w:r>
      <w:r w:rsidRPr="00D20929">
        <w:rPr>
          <w:rFonts w:cs="Times New Roman"/>
        </w:rPr>
        <w:t xml:space="preserve">ata </w:t>
      </w:r>
      <w:r w:rsidR="008E2507" w:rsidRPr="00D20929">
        <w:rPr>
          <w:rFonts w:cs="Times New Roman"/>
        </w:rPr>
        <w:t>of</w:t>
      </w:r>
      <w:r w:rsidRPr="00D20929">
        <w:rPr>
          <w:rFonts w:cs="Times New Roman"/>
        </w:rPr>
        <w:t xml:space="preserve"> the raw materials </w:t>
      </w:r>
      <w:r w:rsidR="00853802" w:rsidRPr="00D20929">
        <w:rPr>
          <w:rFonts w:cs="Times New Roman"/>
        </w:rPr>
        <w:t xml:space="preserve">are </w:t>
      </w:r>
      <w:r w:rsidRPr="00D20929">
        <w:rPr>
          <w:rFonts w:cs="Times New Roman"/>
        </w:rPr>
        <w:t xml:space="preserve">from </w:t>
      </w:r>
      <w:r w:rsidR="00853802" w:rsidRPr="00D20929">
        <w:rPr>
          <w:rFonts w:cs="Times New Roman"/>
          <w:i/>
          <w:iCs/>
        </w:rPr>
        <w:fldChar w:fldCharType="begin"/>
      </w:r>
      <w:r w:rsidR="00D7770B" w:rsidRPr="00D20929">
        <w:rPr>
          <w:rFonts w:cs="Times New Roman"/>
          <w:i/>
          <w:iCs/>
        </w:rPr>
        <w:instrText xml:space="preserve"> ADDIN ZOTERO_ITEM CSL_CITATION {"citationID":"KBzBEsKD","properties":{"formattedCitation":"(Klein et al., 2021)","plainCitation":"(Klein et al., 2021)","dontUpdate":true,"noteIndex":0},"citationItems":[{"id":9575,"uris":["http://zotero.org/users/6396707/items/FWEQNNQY"],"uri":["http://zotero.org/users/6396707/items/FWEQNNQY"],"itemData":{"id":9575,"type":"article-journal","abstract":"Plastics can release numerous chemicals and thereby, contribute to the chemical pollution in aquatic systems. To which extent environmental degradation processes influence the release of plastic chemicals, is currently unknown and subject of research. We therefore evaluated aqueous leachates of 12 differently formulated plastics (e.g., pre-production, post-industrial and recycled pellets as well as final </w:instrText>
      </w:r>
      <w:r w:rsidR="00D7770B" w:rsidRPr="00D20929">
        <w:rPr>
          <w:rFonts w:cs="Times New Roman"/>
          <w:i/>
          <w:iCs/>
        </w:rPr>
        <w:lastRenderedPageBreak/>
        <w:instrText xml:space="preserve">products) using in vitro bioassays and chemical analysis via LC-HRMS nontarget approach. We weathered these plastics by UV irradiation (UV-C and UV-A/B) under laboratory conditions in dryness and a subsequent leaching period in ultrapure water (‘atmospheric’ weathering) or directly in water (‘aquatic’ weathering, UV-A/Baq). A dark control (DC) without UV light served as a reference treatment. Some plastics triggered several toxicological endpoints (low-density polyethylene recyclate (LDPE-R), starch blend (SB), bio-based polybutylene succinate (Bio-PBS) and polyvinyl chloride (PVC)), whereas others caused little to no effects (polyethylene terephthalate (PET), polystyrene (PS), polypropylene (PP) and LDPE). UV irradiation enhanced the plastics’ toxicity, even for samples initially evaluated as toxicologically inconspicuous. The plastic samples caused oxidative stress (85%), baseline toxicity (42%), antiestrogenicity (40%) and antiandrogenicity (27%). Positive findings were measured after UV-C (63%) and UV-A/Baq (50%) treatments, followed by UV-A/B (48%) and DC (33%). Overall, we detected between 42 (DC) and 2896 (UV-A/Baq) chemical compounds. Our study demonstrates that differently formulated plastics leach toxic chemicals. UV exacerbates the plastics’ toxicity by either generating active compounds and/or by facilitating their release. UV light even leads to the release of bioactive compounds from plastics of low chemical complexity. To prevent the exposure to plastic-associated chemicals, the application of chemicals could be reduced to a minimum, while on a regulatory level the evaluation of plastic eluates could be another focal point next to singular compounds.","container-title":"Water Research","DOI":"https://doi.org/10.1016/j.watres.2021.117203","ISSN":"0043-1354","page":"117203","title":"Enhanced &lt;i&gt;in vitro&lt;/i&gt; toxicity of plastic leachates after UV irradiation","volume":"199","author":[{"family":"Klein","given":"Kristina"},{"family":"Hof","given":"Delia"},{"family":"Dombrowski","given":"Andrea"},{"family":"Schweyen","given":"Peter"},{"family":"Dierkes","given":"Georg"},{"family":"Ternes","given":"Thomas"},{"family":"Schulte-Oehlmann","given":"Ulrike"},{"family":"Oehlmann","given":"Jörg"}],"issued":{"date-parts":[["2021"]]}}}],"schema":"https://github.com/citation-style-language/schema/raw/master/csl-citation.json"} </w:instrText>
      </w:r>
      <w:r w:rsidR="00853802" w:rsidRPr="00D20929">
        <w:rPr>
          <w:rFonts w:cs="Times New Roman"/>
          <w:i/>
          <w:iCs/>
        </w:rPr>
        <w:fldChar w:fldCharType="separate"/>
      </w:r>
      <w:r w:rsidR="00853802" w:rsidRPr="00D20929">
        <w:rPr>
          <w:rFonts w:cs="Times New Roman"/>
          <w:i/>
          <w:iCs/>
          <w:noProof/>
        </w:rPr>
        <w:t>Klein et al. (2021</w:t>
      </w:r>
      <w:r w:rsidR="00E27E87" w:rsidRPr="00D20929">
        <w:rPr>
          <w:rFonts w:cs="Times New Roman"/>
          <w:i/>
          <w:iCs/>
          <w:noProof/>
        </w:rPr>
        <w:t>a</w:t>
      </w:r>
      <w:r w:rsidR="00853802" w:rsidRPr="00D20929">
        <w:rPr>
          <w:rFonts w:cs="Times New Roman"/>
          <w:i/>
          <w:iCs/>
          <w:noProof/>
        </w:rPr>
        <w:t>)</w:t>
      </w:r>
      <w:r w:rsidR="00853802" w:rsidRPr="00D20929">
        <w:rPr>
          <w:rFonts w:cs="Times New Roman"/>
          <w:i/>
          <w:iCs/>
        </w:rPr>
        <w:fldChar w:fldCharType="end"/>
      </w:r>
      <w:r w:rsidR="00853802" w:rsidRPr="00D20929">
        <w:rPr>
          <w:rFonts w:cs="Times New Roman"/>
        </w:rPr>
        <w:t xml:space="preserve"> (</w:t>
      </w:r>
      <w:r w:rsidR="00D7728A" w:rsidRPr="00D20929">
        <w:rPr>
          <w:rFonts w:cs="Times New Roman"/>
        </w:rPr>
        <w:t>LDPE-R pellets</w:t>
      </w:r>
      <w:r w:rsidR="00853802" w:rsidRPr="00D20929">
        <w:rPr>
          <w:rFonts w:cs="Times New Roman"/>
        </w:rPr>
        <w:t>)</w:t>
      </w:r>
      <w:r w:rsidR="00D7728A" w:rsidRPr="00D20929">
        <w:rPr>
          <w:rFonts w:cs="Times New Roman"/>
        </w:rPr>
        <w:t xml:space="preserve"> </w:t>
      </w:r>
      <w:r w:rsidR="00D457B9" w:rsidRPr="00D20929">
        <w:rPr>
          <w:rFonts w:cs="Times New Roman"/>
        </w:rPr>
        <w:t>and</w:t>
      </w:r>
      <w:r w:rsidRPr="00D20929">
        <w:rPr>
          <w:rFonts w:cs="Times New Roman"/>
        </w:rPr>
        <w:t xml:space="preserve"> unpublished data</w:t>
      </w:r>
      <w:r w:rsidR="00D7728A" w:rsidRPr="00D20929">
        <w:rPr>
          <w:rFonts w:cs="Times New Roman"/>
        </w:rPr>
        <w:t xml:space="preserve"> </w:t>
      </w:r>
      <w:r w:rsidR="00853802" w:rsidRPr="00D20929">
        <w:rPr>
          <w:rFonts w:cs="Times New Roman"/>
        </w:rPr>
        <w:t>(</w:t>
      </w:r>
      <w:r w:rsidR="00D7728A" w:rsidRPr="00D20929">
        <w:rPr>
          <w:rFonts w:cs="Times New Roman"/>
        </w:rPr>
        <w:t>SB foil</w:t>
      </w:r>
      <w:r w:rsidR="00853802" w:rsidRPr="00D20929">
        <w:rPr>
          <w:rFonts w:cs="Times New Roman"/>
        </w:rPr>
        <w:t>)</w:t>
      </w:r>
      <w:r w:rsidRPr="00D20929">
        <w:rPr>
          <w:rFonts w:cs="Times New Roman"/>
        </w:rPr>
        <w:t>.</w:t>
      </w:r>
    </w:p>
    <w:tbl>
      <w:tblPr>
        <w:tblStyle w:val="Tabellenraster"/>
        <w:tblW w:w="0" w:type="auto"/>
        <w:tblLook w:val="04A0" w:firstRow="1" w:lastRow="0" w:firstColumn="1" w:lastColumn="0" w:noHBand="0" w:noVBand="1"/>
      </w:tblPr>
      <w:tblGrid>
        <w:gridCol w:w="1489"/>
        <w:gridCol w:w="1340"/>
        <w:gridCol w:w="1219"/>
      </w:tblGrid>
      <w:tr w:rsidR="006D0310" w:rsidRPr="00D20929" w14:paraId="2BF050E7" w14:textId="77777777" w:rsidTr="009F0719">
        <w:tc>
          <w:tcPr>
            <w:tcW w:w="0" w:type="auto"/>
            <w:vMerge w:val="restart"/>
          </w:tcPr>
          <w:p w14:paraId="0061A9AC" w14:textId="77777777" w:rsidR="006D0310" w:rsidRPr="00D20929" w:rsidRDefault="006D0310" w:rsidP="00B46A77">
            <w:pPr>
              <w:spacing w:line="480" w:lineRule="auto"/>
              <w:rPr>
                <w:rFonts w:cs="Times New Roman"/>
                <w:sz w:val="20"/>
                <w:szCs w:val="20"/>
              </w:rPr>
            </w:pPr>
          </w:p>
        </w:tc>
        <w:tc>
          <w:tcPr>
            <w:tcW w:w="0" w:type="auto"/>
            <w:gridSpan w:val="2"/>
            <w:tcBorders>
              <w:bottom w:val="nil"/>
            </w:tcBorders>
          </w:tcPr>
          <w:p w14:paraId="3DB6E15C" w14:textId="1C9361E8" w:rsidR="006D0310" w:rsidRPr="00D20929" w:rsidRDefault="006D0310" w:rsidP="00B46A77">
            <w:pPr>
              <w:spacing w:line="480" w:lineRule="auto"/>
              <w:rPr>
                <w:rFonts w:cs="Times New Roman"/>
                <w:sz w:val="20"/>
                <w:szCs w:val="20"/>
              </w:rPr>
            </w:pPr>
            <w:r w:rsidRPr="00D20929">
              <w:rPr>
                <w:rFonts w:cs="Times New Roman"/>
                <w:sz w:val="20"/>
                <w:szCs w:val="20"/>
              </w:rPr>
              <w:t>EC</w:t>
            </w:r>
            <w:r w:rsidRPr="00D20929">
              <w:rPr>
                <w:rFonts w:cs="Times New Roman"/>
                <w:sz w:val="20"/>
                <w:szCs w:val="20"/>
                <w:vertAlign w:val="subscript"/>
              </w:rPr>
              <w:t>20</w:t>
            </w:r>
            <w:r w:rsidRPr="00D20929">
              <w:rPr>
                <w:rFonts w:cs="Times New Roman"/>
                <w:sz w:val="20"/>
                <w:szCs w:val="20"/>
              </w:rPr>
              <w:t xml:space="preserve"> ± SEM [mg EQs</w:t>
            </w:r>
            <w:r w:rsidR="00DD4113" w:rsidRPr="00D20929">
              <w:rPr>
                <w:rFonts w:cs="Times New Roman"/>
                <w:sz w:val="20"/>
                <w:szCs w:val="20"/>
              </w:rPr>
              <w:t xml:space="preserve"> well</w:t>
            </w:r>
            <w:r w:rsidR="00DD4113" w:rsidRPr="00D20929">
              <w:rPr>
                <w:rFonts w:cs="Times New Roman"/>
                <w:sz w:val="20"/>
                <w:szCs w:val="20"/>
                <w:vertAlign w:val="superscript"/>
              </w:rPr>
              <w:t>-1</w:t>
            </w:r>
            <w:r w:rsidRPr="00D20929">
              <w:rPr>
                <w:rFonts w:cs="Times New Roman"/>
                <w:sz w:val="20"/>
                <w:szCs w:val="20"/>
              </w:rPr>
              <w:t>]</w:t>
            </w:r>
          </w:p>
        </w:tc>
      </w:tr>
      <w:tr w:rsidR="006D0310" w:rsidRPr="00D20929" w14:paraId="529D8AAF" w14:textId="77777777" w:rsidTr="009F0719">
        <w:tc>
          <w:tcPr>
            <w:tcW w:w="0" w:type="auto"/>
            <w:vMerge/>
            <w:tcBorders>
              <w:bottom w:val="single" w:sz="4" w:space="0" w:color="000000"/>
            </w:tcBorders>
          </w:tcPr>
          <w:p w14:paraId="3D5C84E9" w14:textId="77777777" w:rsidR="006D0310" w:rsidRPr="00D20929" w:rsidRDefault="006D0310" w:rsidP="00B46A77">
            <w:pPr>
              <w:spacing w:line="480" w:lineRule="auto"/>
              <w:rPr>
                <w:rFonts w:cs="Times New Roman"/>
                <w:sz w:val="20"/>
                <w:szCs w:val="20"/>
              </w:rPr>
            </w:pPr>
          </w:p>
        </w:tc>
        <w:tc>
          <w:tcPr>
            <w:tcW w:w="0" w:type="auto"/>
            <w:tcBorders>
              <w:top w:val="nil"/>
              <w:bottom w:val="single" w:sz="4" w:space="0" w:color="000000"/>
            </w:tcBorders>
          </w:tcPr>
          <w:p w14:paraId="2163B411" w14:textId="7E19B1CE" w:rsidR="006D0310" w:rsidRPr="00D20929" w:rsidRDefault="00563EDC" w:rsidP="00B46A77">
            <w:pPr>
              <w:spacing w:line="480" w:lineRule="auto"/>
              <w:rPr>
                <w:rFonts w:cs="Times New Roman"/>
                <w:sz w:val="20"/>
                <w:szCs w:val="20"/>
              </w:rPr>
            </w:pPr>
            <w:r w:rsidRPr="00D20929">
              <w:rPr>
                <w:rFonts w:cs="Times New Roman"/>
                <w:sz w:val="20"/>
                <w:szCs w:val="20"/>
              </w:rPr>
              <w:t>unweathered</w:t>
            </w:r>
          </w:p>
        </w:tc>
        <w:tc>
          <w:tcPr>
            <w:tcW w:w="0" w:type="auto"/>
            <w:tcBorders>
              <w:top w:val="nil"/>
              <w:bottom w:val="single" w:sz="4" w:space="0" w:color="000000"/>
            </w:tcBorders>
          </w:tcPr>
          <w:p w14:paraId="08FFA65A" w14:textId="77777777" w:rsidR="006D0310" w:rsidRPr="00D20929" w:rsidRDefault="006D0310" w:rsidP="00B46A77">
            <w:pPr>
              <w:spacing w:line="480" w:lineRule="auto"/>
              <w:rPr>
                <w:rFonts w:cs="Times New Roman"/>
                <w:sz w:val="20"/>
                <w:szCs w:val="20"/>
              </w:rPr>
            </w:pPr>
            <w:r w:rsidRPr="00D20929">
              <w:rPr>
                <w:rFonts w:cs="Times New Roman"/>
                <w:sz w:val="20"/>
                <w:szCs w:val="20"/>
              </w:rPr>
              <w:t>UV-treated</w:t>
            </w:r>
          </w:p>
        </w:tc>
      </w:tr>
      <w:tr w:rsidR="006D0310" w:rsidRPr="00D20929" w14:paraId="3F188EB5" w14:textId="77777777" w:rsidTr="009F0719">
        <w:tc>
          <w:tcPr>
            <w:tcW w:w="0" w:type="auto"/>
            <w:tcBorders>
              <w:top w:val="single" w:sz="4" w:space="0" w:color="000000"/>
            </w:tcBorders>
          </w:tcPr>
          <w:p w14:paraId="00DE3A10" w14:textId="77777777" w:rsidR="006D0310" w:rsidRPr="00D20929" w:rsidRDefault="006D0310" w:rsidP="00B46A77">
            <w:pPr>
              <w:spacing w:line="480" w:lineRule="auto"/>
              <w:rPr>
                <w:rFonts w:cs="Times New Roman"/>
                <w:sz w:val="20"/>
                <w:szCs w:val="20"/>
              </w:rPr>
            </w:pPr>
            <w:r w:rsidRPr="00D20929">
              <w:rPr>
                <w:rFonts w:cs="Times New Roman"/>
                <w:sz w:val="20"/>
                <w:szCs w:val="20"/>
              </w:rPr>
              <w:t>LDPE-R pellets</w:t>
            </w:r>
          </w:p>
        </w:tc>
        <w:tc>
          <w:tcPr>
            <w:tcW w:w="0" w:type="auto"/>
            <w:tcBorders>
              <w:top w:val="single" w:sz="4" w:space="0" w:color="000000"/>
            </w:tcBorders>
          </w:tcPr>
          <w:p w14:paraId="68662D29" w14:textId="77777777" w:rsidR="006D0310" w:rsidRPr="00D20929" w:rsidRDefault="006D0310" w:rsidP="00B46A77">
            <w:pPr>
              <w:spacing w:line="480" w:lineRule="auto"/>
              <w:rPr>
                <w:rFonts w:cs="Times New Roman"/>
                <w:sz w:val="20"/>
                <w:szCs w:val="20"/>
              </w:rPr>
            </w:pPr>
            <w:r w:rsidRPr="00D20929">
              <w:rPr>
                <w:rFonts w:cs="Times New Roman"/>
                <w:sz w:val="20"/>
                <w:szCs w:val="20"/>
              </w:rPr>
              <w:t>15.5 ± 2.68</w:t>
            </w:r>
          </w:p>
        </w:tc>
        <w:tc>
          <w:tcPr>
            <w:tcW w:w="0" w:type="auto"/>
            <w:tcBorders>
              <w:top w:val="single" w:sz="4" w:space="0" w:color="000000"/>
            </w:tcBorders>
          </w:tcPr>
          <w:p w14:paraId="32DF6453" w14:textId="77777777" w:rsidR="006D0310" w:rsidRPr="00D20929" w:rsidRDefault="006D0310" w:rsidP="00B46A77">
            <w:pPr>
              <w:spacing w:line="480" w:lineRule="auto"/>
              <w:rPr>
                <w:rFonts w:cs="Times New Roman"/>
                <w:sz w:val="20"/>
                <w:szCs w:val="20"/>
              </w:rPr>
            </w:pPr>
            <w:r w:rsidRPr="00D20929">
              <w:rPr>
                <w:rFonts w:cs="Times New Roman"/>
                <w:color w:val="000000" w:themeColor="text1"/>
                <w:sz w:val="20"/>
                <w:szCs w:val="20"/>
              </w:rPr>
              <w:t xml:space="preserve">13.1 </w:t>
            </w:r>
            <w:r w:rsidRPr="00D20929">
              <w:rPr>
                <w:rFonts w:cs="Times New Roman"/>
                <w:bCs/>
                <w:color w:val="000000" w:themeColor="text1"/>
                <w:sz w:val="20"/>
                <w:szCs w:val="20"/>
              </w:rPr>
              <w:t>± 4.02</w:t>
            </w:r>
          </w:p>
        </w:tc>
      </w:tr>
      <w:tr w:rsidR="006D0310" w:rsidRPr="00D20929" w14:paraId="5192DDCB" w14:textId="77777777" w:rsidTr="009F0719">
        <w:tc>
          <w:tcPr>
            <w:tcW w:w="0" w:type="auto"/>
          </w:tcPr>
          <w:p w14:paraId="2C278554" w14:textId="77777777" w:rsidR="006D0310" w:rsidRPr="00D20929" w:rsidRDefault="006D0310" w:rsidP="00B46A77">
            <w:pPr>
              <w:spacing w:line="480" w:lineRule="auto"/>
              <w:rPr>
                <w:rFonts w:cs="Times New Roman"/>
                <w:sz w:val="20"/>
                <w:szCs w:val="20"/>
              </w:rPr>
            </w:pPr>
            <w:r w:rsidRPr="00D20929">
              <w:rPr>
                <w:rFonts w:cs="Times New Roman"/>
                <w:sz w:val="20"/>
                <w:szCs w:val="20"/>
              </w:rPr>
              <w:t>LDPE-R MPs</w:t>
            </w:r>
          </w:p>
        </w:tc>
        <w:tc>
          <w:tcPr>
            <w:tcW w:w="0" w:type="auto"/>
          </w:tcPr>
          <w:p w14:paraId="0332BD9D" w14:textId="77777777" w:rsidR="006D0310" w:rsidRPr="00D20929" w:rsidRDefault="006D0310" w:rsidP="00B46A77">
            <w:pPr>
              <w:spacing w:line="480" w:lineRule="auto"/>
              <w:rPr>
                <w:rFonts w:cs="Times New Roman"/>
                <w:sz w:val="20"/>
                <w:szCs w:val="20"/>
              </w:rPr>
            </w:pPr>
            <w:r w:rsidRPr="00D20929">
              <w:rPr>
                <w:rFonts w:cs="Times New Roman"/>
                <w:sz w:val="20"/>
                <w:szCs w:val="20"/>
              </w:rPr>
              <w:t>3.48 ± 0.08</w:t>
            </w:r>
          </w:p>
        </w:tc>
        <w:tc>
          <w:tcPr>
            <w:tcW w:w="0" w:type="auto"/>
          </w:tcPr>
          <w:p w14:paraId="4CA0D832" w14:textId="77777777" w:rsidR="006D0310" w:rsidRPr="00D20929" w:rsidRDefault="006D0310" w:rsidP="00B46A77">
            <w:pPr>
              <w:spacing w:line="480" w:lineRule="auto"/>
              <w:rPr>
                <w:rFonts w:cs="Times New Roman"/>
                <w:sz w:val="20"/>
                <w:szCs w:val="20"/>
              </w:rPr>
            </w:pPr>
            <w:r w:rsidRPr="00D20929">
              <w:rPr>
                <w:rFonts w:cs="Times New Roman"/>
                <w:sz w:val="20"/>
                <w:szCs w:val="20"/>
              </w:rPr>
              <w:t>2.97 ± 0.43</w:t>
            </w:r>
          </w:p>
        </w:tc>
      </w:tr>
      <w:tr w:rsidR="006D0310" w:rsidRPr="00D20929" w14:paraId="1B9F80A9" w14:textId="77777777" w:rsidTr="009F0719">
        <w:tc>
          <w:tcPr>
            <w:tcW w:w="0" w:type="auto"/>
          </w:tcPr>
          <w:p w14:paraId="0A53873F" w14:textId="77777777" w:rsidR="006D0310" w:rsidRPr="00D20929" w:rsidRDefault="006D0310" w:rsidP="00B46A77">
            <w:pPr>
              <w:spacing w:line="480" w:lineRule="auto"/>
              <w:rPr>
                <w:rFonts w:cs="Times New Roman"/>
                <w:sz w:val="20"/>
                <w:szCs w:val="20"/>
              </w:rPr>
            </w:pPr>
            <w:r w:rsidRPr="00D20929">
              <w:rPr>
                <w:rFonts w:cs="Times New Roman"/>
                <w:sz w:val="20"/>
                <w:szCs w:val="20"/>
              </w:rPr>
              <w:t>SB foil</w:t>
            </w:r>
          </w:p>
        </w:tc>
        <w:tc>
          <w:tcPr>
            <w:tcW w:w="0" w:type="auto"/>
          </w:tcPr>
          <w:p w14:paraId="41782ED7" w14:textId="77777777" w:rsidR="006D0310" w:rsidRPr="00D20929" w:rsidRDefault="006D0310" w:rsidP="00B46A77">
            <w:pPr>
              <w:spacing w:line="480" w:lineRule="auto"/>
              <w:rPr>
                <w:rFonts w:cs="Times New Roman"/>
                <w:sz w:val="20"/>
                <w:szCs w:val="20"/>
              </w:rPr>
            </w:pPr>
            <w:r w:rsidRPr="00D20929">
              <w:rPr>
                <w:rFonts w:cs="Times New Roman"/>
                <w:sz w:val="20"/>
                <w:szCs w:val="20"/>
              </w:rPr>
              <w:t>4.94 ± 0.53</w:t>
            </w:r>
          </w:p>
        </w:tc>
        <w:tc>
          <w:tcPr>
            <w:tcW w:w="0" w:type="auto"/>
          </w:tcPr>
          <w:p w14:paraId="3AA9B55D" w14:textId="77777777" w:rsidR="006D0310" w:rsidRPr="00D20929" w:rsidRDefault="006D0310" w:rsidP="00B46A77">
            <w:pPr>
              <w:spacing w:line="480" w:lineRule="auto"/>
              <w:rPr>
                <w:rFonts w:cs="Times New Roman"/>
                <w:sz w:val="20"/>
                <w:szCs w:val="20"/>
              </w:rPr>
            </w:pPr>
            <w:r w:rsidRPr="00D20929">
              <w:rPr>
                <w:rFonts w:cs="Times New Roman"/>
                <w:sz w:val="20"/>
                <w:szCs w:val="20"/>
              </w:rPr>
              <w:t>2.57 ± 0.14</w:t>
            </w:r>
          </w:p>
        </w:tc>
      </w:tr>
      <w:tr w:rsidR="006D0310" w:rsidRPr="00D20929" w14:paraId="10CAF740" w14:textId="77777777" w:rsidTr="009F0719">
        <w:tc>
          <w:tcPr>
            <w:tcW w:w="0" w:type="auto"/>
          </w:tcPr>
          <w:p w14:paraId="51179EFF" w14:textId="77777777" w:rsidR="006D0310" w:rsidRPr="00D20929" w:rsidRDefault="006D0310" w:rsidP="00B46A77">
            <w:pPr>
              <w:spacing w:line="480" w:lineRule="auto"/>
              <w:rPr>
                <w:rFonts w:cs="Times New Roman"/>
                <w:sz w:val="20"/>
                <w:szCs w:val="20"/>
              </w:rPr>
            </w:pPr>
            <w:r w:rsidRPr="00D20929">
              <w:rPr>
                <w:rFonts w:cs="Times New Roman"/>
                <w:sz w:val="20"/>
                <w:szCs w:val="20"/>
              </w:rPr>
              <w:t>SB foil MPs</w:t>
            </w:r>
          </w:p>
        </w:tc>
        <w:tc>
          <w:tcPr>
            <w:tcW w:w="0" w:type="auto"/>
          </w:tcPr>
          <w:p w14:paraId="123B810B" w14:textId="77777777" w:rsidR="006D0310" w:rsidRPr="00D20929" w:rsidRDefault="006D0310" w:rsidP="00B46A77">
            <w:pPr>
              <w:spacing w:line="480" w:lineRule="auto"/>
              <w:rPr>
                <w:rFonts w:cs="Times New Roman"/>
                <w:sz w:val="20"/>
                <w:szCs w:val="20"/>
              </w:rPr>
            </w:pPr>
            <w:r w:rsidRPr="00D20929">
              <w:rPr>
                <w:rFonts w:cs="Times New Roman"/>
                <w:sz w:val="20"/>
                <w:szCs w:val="20"/>
              </w:rPr>
              <w:t>12.2 ± 2.06</w:t>
            </w:r>
          </w:p>
        </w:tc>
        <w:tc>
          <w:tcPr>
            <w:tcW w:w="0" w:type="auto"/>
          </w:tcPr>
          <w:p w14:paraId="0FD245C3" w14:textId="77777777" w:rsidR="006D0310" w:rsidRPr="00D20929" w:rsidRDefault="006D0310" w:rsidP="00B46A77">
            <w:pPr>
              <w:spacing w:line="480" w:lineRule="auto"/>
              <w:rPr>
                <w:rFonts w:cs="Times New Roman"/>
                <w:sz w:val="20"/>
                <w:szCs w:val="20"/>
              </w:rPr>
            </w:pPr>
            <w:r w:rsidRPr="00D20929">
              <w:rPr>
                <w:rFonts w:cs="Times New Roman"/>
                <w:sz w:val="20"/>
                <w:szCs w:val="20"/>
              </w:rPr>
              <w:t>14.0 ± 1.13</w:t>
            </w:r>
          </w:p>
        </w:tc>
      </w:tr>
    </w:tbl>
    <w:p w14:paraId="01EE9676" w14:textId="2F16A5CF" w:rsidR="006D0310" w:rsidRPr="00D20929" w:rsidRDefault="00BC435F" w:rsidP="00B46A77">
      <w:pPr>
        <w:keepNext/>
        <w:spacing w:line="480" w:lineRule="auto"/>
        <w:rPr>
          <w:rFonts w:cs="Times New Roman"/>
        </w:rPr>
      </w:pPr>
      <w:r w:rsidRPr="00D20929">
        <w:rPr>
          <w:noProof/>
          <w:sz w:val="16"/>
          <w:szCs w:val="16"/>
        </w:rPr>
        <w:lastRenderedPageBreak/>
        <w:drawing>
          <wp:inline distT="0" distB="0" distL="0" distR="0" wp14:anchorId="12E3B092" wp14:editId="363286A2">
            <wp:extent cx="5346700" cy="5422900"/>
            <wp:effectExtent l="0" t="0" r="0" b="0"/>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Grafik 8"/>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346700" cy="5422900"/>
                    </a:xfrm>
                    <a:prstGeom prst="rect">
                      <a:avLst/>
                    </a:prstGeom>
                  </pic:spPr>
                </pic:pic>
              </a:graphicData>
            </a:graphic>
          </wp:inline>
        </w:drawing>
      </w:r>
    </w:p>
    <w:p w14:paraId="4361464C" w14:textId="1E1DE820" w:rsidR="00BD45BB" w:rsidRPr="00D20929" w:rsidRDefault="006D0310" w:rsidP="00B46A77">
      <w:pPr>
        <w:pStyle w:val="Beschriftung"/>
        <w:jc w:val="left"/>
        <w:rPr>
          <w:rFonts w:cs="Times New Roman"/>
        </w:rPr>
      </w:pPr>
      <w:bookmarkStart w:id="7" w:name="_Ref65241423"/>
      <w:r w:rsidRPr="00D20929">
        <w:rPr>
          <w:rFonts w:cs="Times New Roman"/>
          <w:b/>
        </w:rPr>
        <w:t>Fig</w:t>
      </w:r>
      <w:r w:rsidR="00AC12EF" w:rsidRPr="00D20929">
        <w:rPr>
          <w:rFonts w:cs="Times New Roman"/>
          <w:b/>
        </w:rPr>
        <w:t>ure</w:t>
      </w:r>
      <w:r w:rsidRPr="00D20929">
        <w:rPr>
          <w:rFonts w:cs="Times New Roman"/>
          <w:b/>
        </w:rPr>
        <w:t xml:space="preserve"> S</w:t>
      </w:r>
      <w:r w:rsidRPr="00D20929">
        <w:rPr>
          <w:rFonts w:cs="Times New Roman"/>
          <w:b/>
        </w:rPr>
        <w:fldChar w:fldCharType="begin"/>
      </w:r>
      <w:r w:rsidRPr="00D20929">
        <w:rPr>
          <w:rFonts w:cs="Times New Roman"/>
          <w:b/>
        </w:rPr>
        <w:instrText xml:space="preserve"> SEQ Fig._S \* ARABIC </w:instrText>
      </w:r>
      <w:r w:rsidRPr="00D20929">
        <w:rPr>
          <w:rFonts w:cs="Times New Roman"/>
          <w:b/>
        </w:rPr>
        <w:fldChar w:fldCharType="separate"/>
      </w:r>
      <w:r w:rsidR="00854EBF" w:rsidRPr="00D20929">
        <w:rPr>
          <w:rFonts w:cs="Times New Roman"/>
          <w:b/>
          <w:noProof/>
        </w:rPr>
        <w:t>4</w:t>
      </w:r>
      <w:r w:rsidRPr="00D20929">
        <w:rPr>
          <w:rFonts w:cs="Times New Roman"/>
          <w:b/>
        </w:rPr>
        <w:fldChar w:fldCharType="end"/>
      </w:r>
      <w:bookmarkEnd w:id="7"/>
      <w:r w:rsidRPr="00D20929">
        <w:rPr>
          <w:rFonts w:cs="Times New Roman"/>
          <w:b/>
        </w:rPr>
        <w:t>:</w:t>
      </w:r>
      <w:r w:rsidRPr="00D20929">
        <w:rPr>
          <w:rFonts w:cs="Times New Roman"/>
        </w:rPr>
        <w:t xml:space="preserve"> Locomoto</w:t>
      </w:r>
      <w:r w:rsidR="005217B4" w:rsidRPr="00D20929">
        <w:rPr>
          <w:rFonts w:cs="Times New Roman"/>
        </w:rPr>
        <w:t>r</w:t>
      </w:r>
      <w:r w:rsidRPr="00D20929">
        <w:rPr>
          <w:rFonts w:cs="Times New Roman"/>
        </w:rPr>
        <w:t xml:space="preserve"> behavior. Number of frozen events (median with min–max) of </w:t>
      </w:r>
      <w:r w:rsidR="00B104C3" w:rsidRPr="00D20929">
        <w:rPr>
          <w:rFonts w:cs="Times New Roman"/>
          <w:i/>
          <w:iCs/>
        </w:rPr>
        <w:t>Neocaridina palmata</w:t>
      </w:r>
      <w:r w:rsidR="00B104C3" w:rsidRPr="00D20929">
        <w:rPr>
          <w:rFonts w:cs="Times New Roman"/>
        </w:rPr>
        <w:t xml:space="preserve"> exposed to </w:t>
      </w:r>
      <w:r w:rsidR="00D42044" w:rsidRPr="00D20929">
        <w:rPr>
          <w:rFonts w:cs="Times New Roman"/>
        </w:rPr>
        <w:t xml:space="preserve">the leachable </w:t>
      </w:r>
      <w:r w:rsidR="00B104C3" w:rsidRPr="00D20929">
        <w:rPr>
          <w:rFonts w:cs="Times New Roman"/>
        </w:rPr>
        <w:t xml:space="preserve">chemicals from </w:t>
      </w:r>
      <w:r w:rsidR="00563EDC" w:rsidRPr="00D20929">
        <w:rPr>
          <w:rFonts w:cs="Times New Roman"/>
        </w:rPr>
        <w:t>unweathered</w:t>
      </w:r>
      <w:r w:rsidR="00B104C3" w:rsidRPr="00D20929">
        <w:rPr>
          <w:rFonts w:cs="Times New Roman"/>
        </w:rPr>
        <w:t xml:space="preserve"> and UV-treated MP samples as well as to 4.5 g L</w:t>
      </w:r>
      <w:r w:rsidR="00B104C3" w:rsidRPr="00D20929">
        <w:rPr>
          <w:rFonts w:cs="Times New Roman"/>
          <w:vertAlign w:val="superscript"/>
        </w:rPr>
        <w:t>-1</w:t>
      </w:r>
      <w:r w:rsidR="00B104C3" w:rsidRPr="00D20929">
        <w:rPr>
          <w:rFonts w:cs="Times New Roman"/>
        </w:rPr>
        <w:t xml:space="preserve"> of sodium chloride (positive control) on day 1, 3, 7 and 14. Tested concentrations ranged from 0.4 to 15.6 g </w:t>
      </w:r>
      <w:r w:rsidR="00BC435F" w:rsidRPr="00D20929">
        <w:rPr>
          <w:rFonts w:cs="Times New Roman"/>
        </w:rPr>
        <w:t>L</w:t>
      </w:r>
      <w:r w:rsidR="00BC435F" w:rsidRPr="00D20929">
        <w:rPr>
          <w:rFonts w:cs="Times New Roman"/>
          <w:vertAlign w:val="superscript"/>
        </w:rPr>
        <w:t>-1</w:t>
      </w:r>
      <w:r w:rsidR="00BC435F" w:rsidRPr="00D20929">
        <w:rPr>
          <w:rFonts w:cs="Times New Roman"/>
        </w:rPr>
        <w:t xml:space="preserve"> </w:t>
      </w:r>
      <w:r w:rsidR="00B104C3" w:rsidRPr="00D20929">
        <w:rPr>
          <w:rFonts w:cs="Times New Roman"/>
        </w:rPr>
        <w:t>of MP-equivalents (EQs)</w:t>
      </w:r>
      <w:r w:rsidR="00DD4113" w:rsidRPr="00D20929">
        <w:rPr>
          <w:rFonts w:cs="Times New Roman"/>
        </w:rPr>
        <w:t xml:space="preserve"> </w:t>
      </w:r>
      <w:r w:rsidR="00B104C3" w:rsidRPr="00D20929">
        <w:rPr>
          <w:rFonts w:cs="Times New Roman"/>
        </w:rPr>
        <w:t>for both the LDPE-R and SB foil. Treatments with extinct (crosses) individuals are displayed on day 7 and 14</w:t>
      </w:r>
      <w:r w:rsidR="00D42044" w:rsidRPr="00D20929">
        <w:rPr>
          <w:rFonts w:cs="Times New Roman"/>
        </w:rPr>
        <w:t xml:space="preserve"> in the positive control treatments</w:t>
      </w:r>
      <w:r w:rsidR="00B104C3" w:rsidRPr="00D20929">
        <w:rPr>
          <w:rFonts w:cs="Times New Roman"/>
        </w:rPr>
        <w:t xml:space="preserve">. </w:t>
      </w:r>
      <w:r w:rsidR="00B104C3" w:rsidRPr="00D20929">
        <w:rPr>
          <w:rFonts w:cs="Times New Roman"/>
          <w:i/>
          <w:iCs/>
        </w:rPr>
        <w:t xml:space="preserve">n </w:t>
      </w:r>
      <w:r w:rsidR="00B104C3" w:rsidRPr="00D20929">
        <w:rPr>
          <w:rFonts w:cs="Times New Roman"/>
        </w:rPr>
        <w:t>= 7–8 for MP</w:t>
      </w:r>
      <w:r w:rsidR="00F827FA" w:rsidRPr="00D20929">
        <w:rPr>
          <w:rFonts w:cs="Times New Roman"/>
        </w:rPr>
        <w:t>-EQs</w:t>
      </w:r>
      <w:r w:rsidR="00B104C3" w:rsidRPr="00D20929">
        <w:rPr>
          <w:rFonts w:cs="Times New Roman"/>
        </w:rPr>
        <w:t xml:space="preserve"> treatments, </w:t>
      </w:r>
      <w:r w:rsidR="00B104C3" w:rsidRPr="00D20929">
        <w:rPr>
          <w:rFonts w:cs="Times New Roman"/>
          <w:i/>
          <w:iCs/>
        </w:rPr>
        <w:t xml:space="preserve">n </w:t>
      </w:r>
      <w:r w:rsidR="00B104C3" w:rsidRPr="00D20929">
        <w:rPr>
          <w:rFonts w:cs="Times New Roman"/>
        </w:rPr>
        <w:t>= 1–8 for positive control.</w:t>
      </w:r>
    </w:p>
    <w:p w14:paraId="72554EAE" w14:textId="072ABD3F" w:rsidR="002F263F" w:rsidRPr="00D20929" w:rsidRDefault="002F263F" w:rsidP="00B46A77">
      <w:pPr>
        <w:rPr>
          <w:rFonts w:cs="Times New Roman"/>
        </w:rPr>
      </w:pPr>
      <w:r w:rsidRPr="00D20929">
        <w:rPr>
          <w:rFonts w:cs="Times New Roman"/>
        </w:rPr>
        <w:br w:type="page"/>
      </w:r>
    </w:p>
    <w:p w14:paraId="125C3B66" w14:textId="77777777" w:rsidR="002F263F" w:rsidRPr="00D20929" w:rsidRDefault="002F263F" w:rsidP="00B46A77">
      <w:pPr>
        <w:keepNext/>
        <w:ind w:right="-2"/>
        <w:rPr>
          <w:rFonts w:cs="Times New Roman"/>
        </w:rPr>
      </w:pPr>
      <w:r w:rsidRPr="00D20929">
        <w:rPr>
          <w:rFonts w:cs="Times New Roman"/>
          <w:noProof/>
        </w:rPr>
        <w:lastRenderedPageBreak/>
        <mc:AlternateContent>
          <mc:Choice Requires="wpg">
            <w:drawing>
              <wp:inline distT="0" distB="0" distL="0" distR="0" wp14:anchorId="22944906" wp14:editId="135F47C5">
                <wp:extent cx="5347148" cy="1586571"/>
                <wp:effectExtent l="0" t="0" r="0" b="1270"/>
                <wp:docPr id="14" name="Gruppieren 14"/>
                <wp:cNvGraphicFramePr/>
                <a:graphic xmlns:a="http://schemas.openxmlformats.org/drawingml/2006/main">
                  <a:graphicData uri="http://schemas.microsoft.com/office/word/2010/wordprocessingGroup">
                    <wpg:wgp>
                      <wpg:cNvGrpSpPr/>
                      <wpg:grpSpPr>
                        <a:xfrm>
                          <a:off x="0" y="0"/>
                          <a:ext cx="5347148" cy="1586571"/>
                          <a:chOff x="260338" y="0"/>
                          <a:chExt cx="5060692" cy="1586571"/>
                        </a:xfrm>
                      </wpg:grpSpPr>
                      <pic:pic xmlns:pic="http://schemas.openxmlformats.org/drawingml/2006/picture">
                        <pic:nvPicPr>
                          <pic:cNvPr id="4" name="Grafik 4"/>
                          <pic:cNvPicPr>
                            <a:picLocks noChangeAspect="1"/>
                          </pic:cNvPicPr>
                        </pic:nvPicPr>
                        <pic:blipFill rotWithShape="1">
                          <a:blip r:embed="rId35" cstate="print">
                            <a:extLst>
                              <a:ext uri="{BEBA8EAE-BF5A-486C-A8C5-ECC9F3942E4B}">
                                <a14:imgProps xmlns:a14="http://schemas.microsoft.com/office/drawing/2010/main">
                                  <a14:imgLayer r:embed="rId36">
                                    <a14:imgEffect>
                                      <a14:colorTemperature colorTemp="7200"/>
                                    </a14:imgEffect>
                                    <a14:imgEffect>
                                      <a14:brightnessContrast bright="20000"/>
                                    </a14:imgEffect>
                                  </a14:imgLayer>
                                </a14:imgProps>
                              </a:ext>
                              <a:ext uri="{28A0092B-C50C-407E-A947-70E740481C1C}">
                                <a14:useLocalDpi xmlns:a14="http://schemas.microsoft.com/office/drawing/2010/main" val="0"/>
                              </a:ext>
                            </a:extLst>
                          </a:blip>
                          <a:srcRect l="23399" t="5646" r="27302"/>
                          <a:stretch/>
                        </pic:blipFill>
                        <pic:spPr bwMode="auto">
                          <a:xfrm>
                            <a:off x="260364" y="1"/>
                            <a:ext cx="1473582" cy="1586314"/>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1" name="Grafik 11"/>
                          <pic:cNvPicPr>
                            <a:picLocks noChangeAspect="1"/>
                          </pic:cNvPicPr>
                        </pic:nvPicPr>
                        <pic:blipFill rotWithShape="1">
                          <a:blip r:embed="rId37" cstate="print">
                            <a:extLst>
                              <a:ext uri="{BEBA8EAE-BF5A-486C-A8C5-ECC9F3942E4B}">
                                <a14:imgProps xmlns:a14="http://schemas.microsoft.com/office/drawing/2010/main">
                                  <a14:imgLayer r:embed="rId38">
                                    <a14:imgEffect>
                                      <a14:brightnessContrast bright="20000"/>
                                    </a14:imgEffect>
                                  </a14:imgLayer>
                                </a14:imgProps>
                              </a:ext>
                              <a:ext uri="{28A0092B-C50C-407E-A947-70E740481C1C}">
                                <a14:useLocalDpi xmlns:a14="http://schemas.microsoft.com/office/drawing/2010/main" val="0"/>
                              </a:ext>
                            </a:extLst>
                          </a:blip>
                          <a:srcRect l="29582" t="43229" r="24373" b="22057"/>
                          <a:stretch/>
                        </pic:blipFill>
                        <pic:spPr bwMode="auto">
                          <a:xfrm>
                            <a:off x="1770885" y="0"/>
                            <a:ext cx="3550145" cy="1586571"/>
                          </a:xfrm>
                          <a:prstGeom prst="rect">
                            <a:avLst/>
                          </a:prstGeom>
                          <a:ln>
                            <a:noFill/>
                          </a:ln>
                          <a:extLst>
                            <a:ext uri="{53640926-AAD7-44D8-BBD7-CCE9431645EC}">
                              <a14:shadowObscured xmlns:a14="http://schemas.microsoft.com/office/drawing/2010/main"/>
                            </a:ext>
                          </a:extLst>
                        </pic:spPr>
                      </pic:pic>
                      <wps:wsp>
                        <wps:cNvPr id="12" name="Textfeld 12"/>
                        <wps:cNvSpPr txBox="1"/>
                        <wps:spPr>
                          <a:xfrm>
                            <a:off x="260338" y="4"/>
                            <a:ext cx="285750" cy="295275"/>
                          </a:xfrm>
                          <a:prstGeom prst="rect">
                            <a:avLst/>
                          </a:prstGeom>
                          <a:noFill/>
                          <a:ln w="6350">
                            <a:noFill/>
                          </a:ln>
                        </wps:spPr>
                        <wps:txbx>
                          <w:txbxContent>
                            <w:p w14:paraId="45C65519" w14:textId="77777777" w:rsidR="001E54D7" w:rsidRPr="003A7FF6" w:rsidRDefault="001E54D7" w:rsidP="003A7FF6">
                              <w:pPr>
                                <w:rPr>
                                  <w:rFonts w:ascii="Arial" w:hAnsi="Arial" w:cs="Arial"/>
                                  <w:color w:val="FFFFFF" w:themeColor="background1"/>
                                  <w:sz w:val="32"/>
                                  <w:szCs w:val="28"/>
                                </w:rPr>
                              </w:pPr>
                              <w:r w:rsidRPr="003A7FF6">
                                <w:rPr>
                                  <w:rFonts w:ascii="Arial" w:hAnsi="Arial" w:cs="Arial"/>
                                  <w:color w:val="FFFFFF" w:themeColor="background1"/>
                                  <w:sz w:val="32"/>
                                  <w:szCs w:val="28"/>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3" name="Textfeld 13"/>
                        <wps:cNvSpPr txBox="1"/>
                        <wps:spPr>
                          <a:xfrm>
                            <a:off x="1770887" y="9625"/>
                            <a:ext cx="285750" cy="295275"/>
                          </a:xfrm>
                          <a:prstGeom prst="rect">
                            <a:avLst/>
                          </a:prstGeom>
                          <a:noFill/>
                          <a:ln w="6350">
                            <a:noFill/>
                          </a:ln>
                        </wps:spPr>
                        <wps:txbx>
                          <w:txbxContent>
                            <w:p w14:paraId="05B47642" w14:textId="77777777" w:rsidR="001E54D7" w:rsidRPr="007C7435" w:rsidRDefault="001E54D7" w:rsidP="003A7FF6">
                              <w:pPr>
                                <w:rPr>
                                  <w:rFonts w:ascii="Arial" w:hAnsi="Arial" w:cs="Arial"/>
                                  <w:color w:val="FFFFFF" w:themeColor="background1"/>
                                  <w:sz w:val="32"/>
                                  <w:szCs w:val="28"/>
                                </w:rPr>
                              </w:pPr>
                              <w:r w:rsidRPr="007C7435">
                                <w:rPr>
                                  <w:rFonts w:ascii="Arial" w:hAnsi="Arial" w:cs="Arial"/>
                                  <w:color w:val="FFFFFF" w:themeColor="background1"/>
                                  <w:sz w:val="32"/>
                                  <w:szCs w:val="28"/>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inline>
            </w:drawing>
          </mc:Choice>
          <mc:Fallback>
            <w:pict>
              <v:group w14:anchorId="22944906" id="Gruppieren 14" o:spid="_x0000_s1049" style="width:421.05pt;height:124.95pt;mso-position-horizontal-relative:char;mso-position-vertical-relative:line" coordorigin="2603" coordsize="50606,15865"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">
                <v:shape id="Grafik 4" o:spid="_x0000_s1050" type="#_x0000_t75" style="position:absolute;left:2603;width:14736;height:15863;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">
                  <v:imagedata r:id="rId39" o:title="" croptop="3700f" cropleft="15335f" cropright="17893f"/>
                </v:shape>
                <v:shape id="Grafik 11" o:spid="_x0000_s1051" type="#_x0000_t75" style="position:absolute;left:17708;width:35502;height:15865;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">
                  <v:imagedata r:id="rId40" o:title="" croptop="28331f" cropbottom="14455f" cropleft="19387f" cropright="15973f"/>
                </v:shape>
                <v:shape id="Textfeld 12" o:spid="_x0000_s1052" type="#_x0000_t202" style="position:absolute;left:2603;width:2857;height:295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" filled="f" stroked="f" strokeweight=".5pt">
                  <v:textbox>
                    <w:txbxContent>
                      <w:p w14:paraId="45C65519" w14:textId="77777777" w:rsidR="001E54D7" w:rsidRPr="003A7FF6" w:rsidRDefault="001E54D7" w:rsidP="003A7FF6">
                        <w:pPr>
                          <w:rPr>
                            <w:rFonts w:ascii="Arial" w:hAnsi="Arial" w:cs="Arial"/>
                            <w:color w:val="FFFFFF" w:themeColor="background1"/>
                            <w:sz w:val="32"/>
                            <w:szCs w:val="28"/>
                          </w:rPr>
                        </w:pPr>
                        <w:r w:rsidRPr="003A7FF6">
                          <w:rPr>
                            <w:rFonts w:ascii="Arial" w:hAnsi="Arial" w:cs="Arial"/>
                            <w:color w:val="FFFFFF" w:themeColor="background1"/>
                            <w:sz w:val="32"/>
                            <w:szCs w:val="28"/>
                          </w:rPr>
                          <w:t>A</w:t>
                        </w:r>
                      </w:p>
                    </w:txbxContent>
                  </v:textbox>
                </v:shape>
                <v:shape id="Textfeld 13" o:spid="_x0000_s1053" type="#_x0000_t202" style="position:absolute;left:17708;top:96;width:2858;height:295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" filled="f" stroked="f" strokeweight=".5pt">
                  <v:textbox>
                    <w:txbxContent>
                      <w:p w14:paraId="05B47642" w14:textId="77777777" w:rsidR="001E54D7" w:rsidRPr="007C7435" w:rsidRDefault="001E54D7" w:rsidP="003A7FF6">
                        <w:pPr>
                          <w:rPr>
                            <w:rFonts w:ascii="Arial" w:hAnsi="Arial" w:cs="Arial"/>
                            <w:color w:val="FFFFFF" w:themeColor="background1"/>
                            <w:sz w:val="32"/>
                            <w:szCs w:val="28"/>
                          </w:rPr>
                        </w:pPr>
                        <w:r w:rsidRPr="007C7435">
                          <w:rPr>
                            <w:rFonts w:ascii="Arial" w:hAnsi="Arial" w:cs="Arial"/>
                            <w:color w:val="FFFFFF" w:themeColor="background1"/>
                            <w:sz w:val="32"/>
                            <w:szCs w:val="28"/>
                          </w:rPr>
                          <w:t>B</w:t>
                        </w:r>
                      </w:p>
                    </w:txbxContent>
                  </v:textbox>
                </v:shape>
                <w10:anchorlock/>
              </v:group>
            </w:pict>
          </mc:Fallback>
        </mc:AlternateContent>
      </w:r>
    </w:p>
    <w:p w14:paraId="5071FCAF" w14:textId="3D25B810" w:rsidR="00953E21" w:rsidRPr="00D20929" w:rsidRDefault="002F263F" w:rsidP="00B46A77">
      <w:pPr>
        <w:pStyle w:val="Beschriftung"/>
        <w:jc w:val="left"/>
        <w:rPr>
          <w:rFonts w:cs="Times New Roman"/>
        </w:rPr>
      </w:pPr>
      <w:bookmarkStart w:id="8" w:name="_Ref65233933"/>
      <w:r w:rsidRPr="00D20929">
        <w:rPr>
          <w:rFonts w:cs="Times New Roman"/>
          <w:b/>
        </w:rPr>
        <w:t>Fig</w:t>
      </w:r>
      <w:r w:rsidR="00AC12EF" w:rsidRPr="00D20929">
        <w:rPr>
          <w:rFonts w:cs="Times New Roman"/>
          <w:b/>
        </w:rPr>
        <w:t>ure</w:t>
      </w:r>
      <w:r w:rsidRPr="00D20929">
        <w:rPr>
          <w:rFonts w:cs="Times New Roman"/>
          <w:b/>
        </w:rPr>
        <w:t xml:space="preserve"> S</w:t>
      </w:r>
      <w:r w:rsidRPr="00D20929">
        <w:rPr>
          <w:rFonts w:cs="Times New Roman"/>
          <w:b/>
        </w:rPr>
        <w:fldChar w:fldCharType="begin"/>
      </w:r>
      <w:r w:rsidRPr="00D20929">
        <w:rPr>
          <w:rFonts w:cs="Times New Roman"/>
          <w:b/>
        </w:rPr>
        <w:instrText xml:space="preserve"> SEQ Fig._S \* ARABIC </w:instrText>
      </w:r>
      <w:r w:rsidRPr="00D20929">
        <w:rPr>
          <w:rFonts w:cs="Times New Roman"/>
          <w:b/>
        </w:rPr>
        <w:fldChar w:fldCharType="separate"/>
      </w:r>
      <w:r w:rsidR="00854EBF" w:rsidRPr="00D20929">
        <w:rPr>
          <w:rFonts w:cs="Times New Roman"/>
          <w:b/>
          <w:noProof/>
        </w:rPr>
        <w:t>5</w:t>
      </w:r>
      <w:r w:rsidRPr="00D20929">
        <w:rPr>
          <w:rFonts w:cs="Times New Roman"/>
          <w:b/>
        </w:rPr>
        <w:fldChar w:fldCharType="end"/>
      </w:r>
      <w:bookmarkEnd w:id="8"/>
      <w:r w:rsidRPr="00D20929">
        <w:rPr>
          <w:rFonts w:cs="Times New Roman"/>
          <w:b/>
        </w:rPr>
        <w:t>:</w:t>
      </w:r>
      <w:r w:rsidRPr="00D20929">
        <w:rPr>
          <w:rFonts w:cs="Times New Roman"/>
        </w:rPr>
        <w:t xml:space="preserve"> Filtered solution</w:t>
      </w:r>
      <w:r w:rsidR="00D42044" w:rsidRPr="00D20929">
        <w:rPr>
          <w:rFonts w:cs="Times New Roman"/>
        </w:rPr>
        <w:t>s</w:t>
      </w:r>
      <w:r w:rsidRPr="00D20929">
        <w:rPr>
          <w:rFonts w:cs="Times New Roman"/>
        </w:rPr>
        <w:t xml:space="preserve"> of the duplicates of leached LDPE-R MPs prior to the solid-phase extraction (A) and all enriched extracts </w:t>
      </w:r>
      <w:r w:rsidR="0095725B" w:rsidRPr="00D20929">
        <w:rPr>
          <w:rFonts w:cs="Times New Roman"/>
        </w:rPr>
        <w:t xml:space="preserve">(including the SB foil MPs) </w:t>
      </w:r>
      <w:r w:rsidRPr="00D20929">
        <w:rPr>
          <w:rFonts w:cs="Times New Roman"/>
        </w:rPr>
        <w:t>after the solid-phase extraction (B).</w:t>
      </w:r>
    </w:p>
    <w:p w14:paraId="361E8003" w14:textId="501C7CC0" w:rsidR="001333B6" w:rsidRPr="00D20929" w:rsidRDefault="001333B6" w:rsidP="00B46A77"/>
    <w:p w14:paraId="39BB4BAC" w14:textId="49097DC9" w:rsidR="00F331FD" w:rsidRPr="00D20929" w:rsidRDefault="00A06A4D" w:rsidP="00B46A77">
      <w:pPr>
        <w:keepNext/>
      </w:pPr>
      <w:r w:rsidRPr="00D20929">
        <w:rPr>
          <w:noProof/>
        </w:rPr>
        <w:drawing>
          <wp:inline distT="0" distB="0" distL="0" distR="0" wp14:anchorId="0C2B683B" wp14:editId="436C2881">
            <wp:extent cx="5759450" cy="2302510"/>
            <wp:effectExtent l="0" t="0" r="6350" b="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fik 1"/>
                    <pic:cNvPicPr/>
                  </pic:nvPicPr>
                  <pic:blipFill>
                    <a:blip r:embed="rId41" cstate="print">
                      <a:extLst>
                        <a:ext uri="{28A0092B-C50C-407E-A947-70E740481C1C}">
                          <a14:useLocalDpi xmlns:a14="http://schemas.microsoft.com/office/drawing/2010/main" val="0"/>
                        </a:ext>
                      </a:extLst>
                    </a:blip>
                    <a:stretch>
                      <a:fillRect/>
                    </a:stretch>
                  </pic:blipFill>
                  <pic:spPr>
                    <a:xfrm>
                      <a:off x="0" y="0"/>
                      <a:ext cx="5759450" cy="2302510"/>
                    </a:xfrm>
                    <a:prstGeom prst="rect">
                      <a:avLst/>
                    </a:prstGeom>
                  </pic:spPr>
                </pic:pic>
              </a:graphicData>
            </a:graphic>
          </wp:inline>
        </w:drawing>
      </w:r>
    </w:p>
    <w:p w14:paraId="22D3A456" w14:textId="615273BF" w:rsidR="00953E21" w:rsidRPr="00D20929" w:rsidRDefault="00F331FD" w:rsidP="00B46A77">
      <w:pPr>
        <w:pStyle w:val="Beschriftung"/>
        <w:jc w:val="left"/>
      </w:pPr>
      <w:bookmarkStart w:id="9" w:name="_Ref72939194"/>
      <w:r w:rsidRPr="00D20929">
        <w:rPr>
          <w:b/>
          <w:bCs w:val="0"/>
        </w:rPr>
        <w:t>Figure S</w:t>
      </w:r>
      <w:r w:rsidRPr="00D20929">
        <w:rPr>
          <w:b/>
          <w:bCs w:val="0"/>
        </w:rPr>
        <w:fldChar w:fldCharType="begin"/>
      </w:r>
      <w:r w:rsidRPr="00D20929">
        <w:rPr>
          <w:b/>
          <w:bCs w:val="0"/>
        </w:rPr>
        <w:instrText xml:space="preserve"> SEQ Fig._S \* ARABIC </w:instrText>
      </w:r>
      <w:r w:rsidRPr="00D20929">
        <w:rPr>
          <w:b/>
          <w:bCs w:val="0"/>
        </w:rPr>
        <w:fldChar w:fldCharType="separate"/>
      </w:r>
      <w:r w:rsidR="00854EBF" w:rsidRPr="00D20929">
        <w:rPr>
          <w:b/>
          <w:bCs w:val="0"/>
          <w:noProof/>
        </w:rPr>
        <w:t>6</w:t>
      </w:r>
      <w:r w:rsidRPr="00D20929">
        <w:rPr>
          <w:b/>
          <w:bCs w:val="0"/>
        </w:rPr>
        <w:fldChar w:fldCharType="end"/>
      </w:r>
      <w:bookmarkEnd w:id="9"/>
      <w:r w:rsidRPr="00D20929">
        <w:rPr>
          <w:b/>
          <w:bCs w:val="0"/>
        </w:rPr>
        <w:t>:</w:t>
      </w:r>
      <w:r w:rsidR="00943B7C" w:rsidRPr="00D20929">
        <w:t xml:space="preserve"> </w:t>
      </w:r>
      <w:r w:rsidR="007D343C" w:rsidRPr="00D20929">
        <w:t>Linear regression</w:t>
      </w:r>
      <w:r w:rsidR="008925A5" w:rsidRPr="00D20929">
        <w:t>s</w:t>
      </w:r>
      <w:r w:rsidR="007D343C" w:rsidRPr="00D20929">
        <w:t xml:space="preserve"> of the m</w:t>
      </w:r>
      <w:r w:rsidR="0008780E" w:rsidRPr="00D20929">
        <w:t xml:space="preserve">oved distance [m] of all </w:t>
      </w:r>
      <w:r w:rsidR="007D343C" w:rsidRPr="00D20929">
        <w:rPr>
          <w:i/>
          <w:iCs/>
        </w:rPr>
        <w:t xml:space="preserve">N. </w:t>
      </w:r>
      <w:r w:rsidR="0008780E" w:rsidRPr="00D20929">
        <w:rPr>
          <w:i/>
          <w:iCs/>
        </w:rPr>
        <w:t xml:space="preserve">palmata </w:t>
      </w:r>
      <w:r w:rsidR="007D343C" w:rsidRPr="00D20929">
        <w:t xml:space="preserve">individuals (95%-CI) </w:t>
      </w:r>
      <w:r w:rsidR="0008780E" w:rsidRPr="00D20929">
        <w:t>per exposure day</w:t>
      </w:r>
      <w:r w:rsidR="00E12B34" w:rsidRPr="00D20929">
        <w:t xml:space="preserve"> (left) and MP-EQs </w:t>
      </w:r>
      <w:r w:rsidR="00E12B34" w:rsidRPr="00BA1345">
        <w:rPr>
          <w:rFonts w:cs="Times New Roman"/>
        </w:rPr>
        <w:t xml:space="preserve">concentration </w:t>
      </w:r>
      <w:r w:rsidR="00BA1345" w:rsidRPr="00D20929">
        <w:t>[g L</w:t>
      </w:r>
      <w:r w:rsidR="00BA1345" w:rsidRPr="00D20929">
        <w:rPr>
          <w:vertAlign w:val="superscript"/>
        </w:rPr>
        <w:t>-1</w:t>
      </w:r>
      <w:r w:rsidR="00BA1345" w:rsidRPr="00D20929">
        <w:t xml:space="preserve">] </w:t>
      </w:r>
      <w:r w:rsidR="00BA1345" w:rsidRPr="00BA1345">
        <w:rPr>
          <w:rFonts w:cs="Times New Roman"/>
        </w:rPr>
        <w:t>for 1</w:t>
      </w:r>
      <w:r w:rsidR="00BA1345" w:rsidRPr="00BA1345">
        <w:rPr>
          <w:rFonts w:cs="Times New Roman"/>
          <w:szCs w:val="8"/>
        </w:rPr>
        <w:t>–</w:t>
      </w:r>
      <w:r w:rsidR="00BA1345" w:rsidRPr="00BA1345">
        <w:rPr>
          <w:rFonts w:cs="Times New Roman"/>
        </w:rPr>
        <w:t>14 days of</w:t>
      </w:r>
      <w:r w:rsidR="00BA1345">
        <w:t xml:space="preserve"> exposure </w:t>
      </w:r>
      <w:r w:rsidR="004E4E10" w:rsidRPr="00D20929">
        <w:t>(right)</w:t>
      </w:r>
      <w:r w:rsidR="0008780E" w:rsidRPr="00D20929">
        <w:t>.</w:t>
      </w:r>
    </w:p>
    <w:p w14:paraId="3AE423A1" w14:textId="6B4F67B5" w:rsidR="00E27E87" w:rsidRPr="00D20929" w:rsidRDefault="00E27E87">
      <w:r w:rsidRPr="00D20929">
        <w:br w:type="page"/>
      </w:r>
    </w:p>
    <w:p w14:paraId="604A6A49" w14:textId="3E28AA3A" w:rsidR="00E27E87" w:rsidRPr="00D20929" w:rsidRDefault="00E27E87" w:rsidP="00E27E87">
      <w:pPr>
        <w:rPr>
          <w:b/>
          <w:bCs/>
        </w:rPr>
      </w:pPr>
      <w:r w:rsidRPr="00D20929">
        <w:rPr>
          <w:b/>
          <w:bCs/>
        </w:rPr>
        <w:lastRenderedPageBreak/>
        <w:t>References</w:t>
      </w:r>
    </w:p>
    <w:p w14:paraId="23DA31DE" w14:textId="77777777" w:rsidR="00E27E87" w:rsidRPr="009A39EF" w:rsidRDefault="00E27E87" w:rsidP="00E27E87">
      <w:pPr>
        <w:widowControl w:val="0"/>
        <w:autoSpaceDE w:val="0"/>
        <w:autoSpaceDN w:val="0"/>
        <w:adjustRightInd w:val="0"/>
        <w:rPr>
          <w:rFonts w:cs="Times New Roman"/>
        </w:rPr>
      </w:pPr>
      <w:r w:rsidRPr="00D20929">
        <w:rPr>
          <w:rFonts w:cs="Times New Roman"/>
        </w:rPr>
        <w:t xml:space="preserve">Klein K, Hof D, Dombrowski A, </w:t>
      </w:r>
      <w:proofErr w:type="spellStart"/>
      <w:r w:rsidRPr="00D20929">
        <w:rPr>
          <w:rFonts w:cs="Times New Roman"/>
        </w:rPr>
        <w:t>Schweyen</w:t>
      </w:r>
      <w:proofErr w:type="spellEnd"/>
      <w:r w:rsidRPr="00D20929">
        <w:rPr>
          <w:rFonts w:cs="Times New Roman"/>
        </w:rPr>
        <w:t xml:space="preserve"> P, </w:t>
      </w:r>
      <w:proofErr w:type="spellStart"/>
      <w:r w:rsidRPr="00D20929">
        <w:rPr>
          <w:rFonts w:cs="Times New Roman"/>
        </w:rPr>
        <w:t>Dierkes</w:t>
      </w:r>
      <w:proofErr w:type="spellEnd"/>
      <w:r w:rsidRPr="00D20929">
        <w:rPr>
          <w:rFonts w:cs="Times New Roman"/>
        </w:rPr>
        <w:t xml:space="preserve"> G, Ternes T, Schulte-</w:t>
      </w:r>
      <w:proofErr w:type="spellStart"/>
      <w:r w:rsidRPr="00D20929">
        <w:rPr>
          <w:rFonts w:cs="Times New Roman"/>
        </w:rPr>
        <w:t>Oehlmann</w:t>
      </w:r>
      <w:proofErr w:type="spellEnd"/>
      <w:r w:rsidRPr="00D20929">
        <w:rPr>
          <w:rFonts w:cs="Times New Roman"/>
        </w:rPr>
        <w:t xml:space="preserve"> U, </w:t>
      </w:r>
      <w:proofErr w:type="spellStart"/>
      <w:r w:rsidRPr="00D20929">
        <w:rPr>
          <w:rFonts w:cs="Times New Roman"/>
        </w:rPr>
        <w:t>Oehlmann</w:t>
      </w:r>
      <w:proofErr w:type="spellEnd"/>
      <w:r w:rsidRPr="00D20929">
        <w:rPr>
          <w:rFonts w:cs="Times New Roman"/>
        </w:rPr>
        <w:t xml:space="preserve"> J. 2021a. Enhanced </w:t>
      </w:r>
      <w:r w:rsidRPr="00D20929">
        <w:rPr>
          <w:rFonts w:cs="Times New Roman"/>
          <w:i/>
          <w:iCs/>
        </w:rPr>
        <w:t>in vitro</w:t>
      </w:r>
      <w:r w:rsidRPr="00D20929">
        <w:rPr>
          <w:rFonts w:cs="Times New Roman"/>
        </w:rPr>
        <w:t xml:space="preserve"> toxicity of plastic leachates after UV irradiation. </w:t>
      </w:r>
      <w:r w:rsidRPr="00D20929">
        <w:rPr>
          <w:rFonts w:cs="Times New Roman"/>
          <w:i/>
          <w:iCs/>
        </w:rPr>
        <w:t>Water Research</w:t>
      </w:r>
      <w:r w:rsidRPr="00D20929">
        <w:rPr>
          <w:rFonts w:cs="Times New Roman"/>
        </w:rPr>
        <w:t xml:space="preserve"> 199:117203. DOI: https://doi.org/10.1016/j.watres.2021.117203.</w:t>
      </w:r>
    </w:p>
    <w:p w14:paraId="391748A4" w14:textId="77777777" w:rsidR="00E27E87" w:rsidRPr="00E27E87" w:rsidRDefault="00E27E87" w:rsidP="00E27E87"/>
    <w:sectPr w:rsidR="00E27E87" w:rsidRPr="00E27E87" w:rsidSect="00C623C0">
      <w:footerReference w:type="even" r:id="rId42"/>
      <w:footerReference w:type="default" r:id="rId43"/>
      <w:pgSz w:w="11906" w:h="16838" w:code="9"/>
      <w:pgMar w:top="1418" w:right="1418" w:bottom="1134" w:left="1418"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1956009" w14:textId="77777777" w:rsidR="00A53DB4" w:rsidRDefault="00A53DB4" w:rsidP="0086154A">
      <w:pPr>
        <w:spacing w:after="0" w:line="240" w:lineRule="auto"/>
      </w:pPr>
      <w:r>
        <w:separator/>
      </w:r>
    </w:p>
  </w:endnote>
  <w:endnote w:type="continuationSeparator" w:id="0">
    <w:p w14:paraId="2970E15E" w14:textId="77777777" w:rsidR="00A53DB4" w:rsidRDefault="00A53DB4" w:rsidP="0086154A">
      <w:pPr>
        <w:spacing w:after="0" w:line="240" w:lineRule="auto"/>
      </w:pPr>
      <w:r>
        <w:continuationSeparator/>
      </w:r>
    </w:p>
  </w:endnote>
  <w:endnote w:type="continuationNotice" w:id="1">
    <w:p w14:paraId="2D53AFB6" w14:textId="77777777" w:rsidR="00A53DB4" w:rsidRDefault="00A53DB4">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4D"/>
    <w:family w:val="decorative"/>
    <w:pitch w:val="variable"/>
    <w:sig w:usb0="00000003" w:usb1="0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Seitenzahl"/>
      </w:rPr>
      <w:id w:val="1348679616"/>
      <w:docPartObj>
        <w:docPartGallery w:val="Page Numbers (Bottom of Page)"/>
        <w:docPartUnique/>
      </w:docPartObj>
    </w:sdtPr>
    <w:sdtEndPr>
      <w:rPr>
        <w:rStyle w:val="Seitenzahl"/>
      </w:rPr>
    </w:sdtEndPr>
    <w:sdtContent>
      <w:p w14:paraId="10A44008" w14:textId="1653CED1" w:rsidR="0007292A" w:rsidRDefault="0007292A" w:rsidP="006029CD">
        <w:pPr>
          <w:pStyle w:val="Fuzeile"/>
          <w:framePr w:wrap="none" w:vAnchor="text" w:hAnchor="margin" w:xAlign="right" w:y="1"/>
          <w:rPr>
            <w:rStyle w:val="Seitenzahl"/>
          </w:rPr>
        </w:pPr>
        <w:r>
          <w:rPr>
            <w:rStyle w:val="Seitenzahl"/>
          </w:rPr>
          <w:fldChar w:fldCharType="begin"/>
        </w:r>
        <w:r>
          <w:rPr>
            <w:rStyle w:val="Seitenzahl"/>
          </w:rPr>
          <w:instrText xml:space="preserve"> PAGE </w:instrText>
        </w:r>
        <w:r>
          <w:rPr>
            <w:rStyle w:val="Seitenzahl"/>
          </w:rPr>
          <w:fldChar w:fldCharType="end"/>
        </w:r>
      </w:p>
    </w:sdtContent>
  </w:sdt>
  <w:sdt>
    <w:sdtPr>
      <w:rPr>
        <w:rStyle w:val="Seitenzahl"/>
      </w:rPr>
      <w:id w:val="-1897742390"/>
      <w:docPartObj>
        <w:docPartGallery w:val="Page Numbers (Bottom of Page)"/>
        <w:docPartUnique/>
      </w:docPartObj>
    </w:sdtPr>
    <w:sdtEndPr>
      <w:rPr>
        <w:rStyle w:val="Seitenzahl"/>
      </w:rPr>
    </w:sdtEndPr>
    <w:sdtContent>
      <w:p w14:paraId="0BDE539F" w14:textId="432A43A1" w:rsidR="0007292A" w:rsidRDefault="0007292A" w:rsidP="006029CD">
        <w:pPr>
          <w:pStyle w:val="Fuzeile"/>
          <w:framePr w:wrap="none" w:vAnchor="text" w:hAnchor="margin" w:xAlign="right" w:y="1"/>
          <w:ind w:right="360"/>
          <w:rPr>
            <w:rStyle w:val="Seitenzahl"/>
          </w:rPr>
        </w:pPr>
        <w:r>
          <w:rPr>
            <w:rStyle w:val="Seitenzahl"/>
          </w:rPr>
          <w:fldChar w:fldCharType="begin"/>
        </w:r>
        <w:r>
          <w:rPr>
            <w:rStyle w:val="Seitenzahl"/>
          </w:rPr>
          <w:instrText xml:space="preserve"> PAGE </w:instrText>
        </w:r>
        <w:r>
          <w:rPr>
            <w:rStyle w:val="Seitenzahl"/>
          </w:rPr>
          <w:fldChar w:fldCharType="end"/>
        </w:r>
      </w:p>
    </w:sdtContent>
  </w:sdt>
  <w:p w14:paraId="6A189DDB" w14:textId="77777777" w:rsidR="0007292A" w:rsidRDefault="0007292A" w:rsidP="0007292A">
    <w:pPr>
      <w:pStyle w:val="Fuzeile"/>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Seitenzahl"/>
      </w:rPr>
      <w:id w:val="1186632808"/>
      <w:docPartObj>
        <w:docPartGallery w:val="Page Numbers (Bottom of Page)"/>
        <w:docPartUnique/>
      </w:docPartObj>
    </w:sdtPr>
    <w:sdtContent>
      <w:p w14:paraId="169B672D" w14:textId="56FFEF7A" w:rsidR="006029CD" w:rsidRDefault="006029CD" w:rsidP="00C64EF5">
        <w:pPr>
          <w:pStyle w:val="Fuzeile"/>
          <w:framePr w:wrap="none" w:vAnchor="text" w:hAnchor="margin" w:xAlign="right" w:y="1"/>
          <w:rPr>
            <w:rStyle w:val="Seitenzahl"/>
          </w:rPr>
        </w:pPr>
        <w:r>
          <w:rPr>
            <w:rStyle w:val="Seitenzahl"/>
          </w:rPr>
          <w:fldChar w:fldCharType="begin"/>
        </w:r>
        <w:r>
          <w:rPr>
            <w:rStyle w:val="Seitenzahl"/>
          </w:rPr>
          <w:instrText xml:space="preserve"> PAGE </w:instrText>
        </w:r>
        <w:r>
          <w:rPr>
            <w:rStyle w:val="Seitenzahl"/>
          </w:rPr>
          <w:fldChar w:fldCharType="separate"/>
        </w:r>
        <w:r>
          <w:rPr>
            <w:rStyle w:val="Seitenzahl"/>
            <w:noProof/>
          </w:rPr>
          <w:t>3</w:t>
        </w:r>
        <w:r>
          <w:rPr>
            <w:rStyle w:val="Seitenzahl"/>
          </w:rPr>
          <w:fldChar w:fldCharType="end"/>
        </w:r>
      </w:p>
    </w:sdtContent>
  </w:sdt>
  <w:p w14:paraId="7AF026F1" w14:textId="77777777" w:rsidR="001E54D7" w:rsidRDefault="001E54D7" w:rsidP="0007292A">
    <w:pPr>
      <w:pStyle w:val="Fuzeile"/>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131F6C3" w14:textId="77777777" w:rsidR="00A53DB4" w:rsidRDefault="00A53DB4" w:rsidP="0086154A">
      <w:pPr>
        <w:spacing w:after="0" w:line="240" w:lineRule="auto"/>
      </w:pPr>
      <w:r>
        <w:separator/>
      </w:r>
    </w:p>
  </w:footnote>
  <w:footnote w:type="continuationSeparator" w:id="0">
    <w:p w14:paraId="77D373C6" w14:textId="77777777" w:rsidR="00A53DB4" w:rsidRDefault="00A53DB4" w:rsidP="0086154A">
      <w:pPr>
        <w:spacing w:after="0" w:line="240" w:lineRule="auto"/>
      </w:pPr>
      <w:r>
        <w:continuationSeparator/>
      </w:r>
    </w:p>
  </w:footnote>
  <w:footnote w:type="continuationNotice" w:id="1">
    <w:p w14:paraId="4A1592FB" w14:textId="77777777" w:rsidR="00A53DB4" w:rsidRDefault="00A53DB4">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9"/>
    <w:multiLevelType w:val="singleLevel"/>
    <w:tmpl w:val="09E03CF2"/>
    <w:lvl w:ilvl="0">
      <w:start w:val="1"/>
      <w:numFmt w:val="bullet"/>
      <w:pStyle w:val="Aufzhlungszeichen"/>
      <w:lvlText w:val=""/>
      <w:lvlJc w:val="left"/>
      <w:pPr>
        <w:tabs>
          <w:tab w:val="num" w:pos="360"/>
        </w:tabs>
        <w:ind w:left="360" w:hanging="360"/>
      </w:pPr>
      <w:rPr>
        <w:rFonts w:ascii="Symbol" w:hAnsi="Symbol" w:hint="default"/>
      </w:rPr>
    </w:lvl>
  </w:abstractNum>
  <w:abstractNum w:abstractNumId="1" w15:restartNumberingAfterBreak="0">
    <w:nsid w:val="05BF1879"/>
    <w:multiLevelType w:val="hybridMultilevel"/>
    <w:tmpl w:val="55145596"/>
    <w:lvl w:ilvl="0" w:tplc="804C7C56">
      <w:start w:val="1"/>
      <w:numFmt w:val="decimal"/>
      <w:lvlText w:val="%1."/>
      <w:lvlJc w:val="left"/>
      <w:pPr>
        <w:ind w:left="363" w:hanging="6"/>
      </w:pPr>
      <w:rPr>
        <w:rFonts w:hint="default"/>
      </w:rPr>
    </w:lvl>
    <w:lvl w:ilvl="1" w:tplc="04070019">
      <w:start w:val="1"/>
      <w:numFmt w:val="lowerLetter"/>
      <w:lvlText w:val="%2."/>
      <w:lvlJc w:val="left"/>
      <w:pPr>
        <w:ind w:left="1083" w:hanging="360"/>
      </w:pPr>
    </w:lvl>
    <w:lvl w:ilvl="2" w:tplc="0407001B">
      <w:start w:val="1"/>
      <w:numFmt w:val="lowerRoman"/>
      <w:lvlText w:val="%3."/>
      <w:lvlJc w:val="right"/>
      <w:pPr>
        <w:ind w:left="1803" w:hanging="180"/>
      </w:pPr>
    </w:lvl>
    <w:lvl w:ilvl="3" w:tplc="0407000F" w:tentative="1">
      <w:start w:val="1"/>
      <w:numFmt w:val="decimal"/>
      <w:lvlText w:val="%4."/>
      <w:lvlJc w:val="left"/>
      <w:pPr>
        <w:ind w:left="2523" w:hanging="360"/>
      </w:pPr>
    </w:lvl>
    <w:lvl w:ilvl="4" w:tplc="04070019" w:tentative="1">
      <w:start w:val="1"/>
      <w:numFmt w:val="lowerLetter"/>
      <w:lvlText w:val="%5."/>
      <w:lvlJc w:val="left"/>
      <w:pPr>
        <w:ind w:left="3243" w:hanging="360"/>
      </w:pPr>
    </w:lvl>
    <w:lvl w:ilvl="5" w:tplc="0407001B" w:tentative="1">
      <w:start w:val="1"/>
      <w:numFmt w:val="lowerRoman"/>
      <w:lvlText w:val="%6."/>
      <w:lvlJc w:val="right"/>
      <w:pPr>
        <w:ind w:left="3963" w:hanging="180"/>
      </w:pPr>
    </w:lvl>
    <w:lvl w:ilvl="6" w:tplc="0407000F" w:tentative="1">
      <w:start w:val="1"/>
      <w:numFmt w:val="decimal"/>
      <w:lvlText w:val="%7."/>
      <w:lvlJc w:val="left"/>
      <w:pPr>
        <w:ind w:left="4683" w:hanging="360"/>
      </w:pPr>
    </w:lvl>
    <w:lvl w:ilvl="7" w:tplc="04070019" w:tentative="1">
      <w:start w:val="1"/>
      <w:numFmt w:val="lowerLetter"/>
      <w:lvlText w:val="%8."/>
      <w:lvlJc w:val="left"/>
      <w:pPr>
        <w:ind w:left="5403" w:hanging="360"/>
      </w:pPr>
    </w:lvl>
    <w:lvl w:ilvl="8" w:tplc="0407001B" w:tentative="1">
      <w:start w:val="1"/>
      <w:numFmt w:val="lowerRoman"/>
      <w:lvlText w:val="%9."/>
      <w:lvlJc w:val="right"/>
      <w:pPr>
        <w:ind w:left="6123" w:hanging="180"/>
      </w:pPr>
    </w:lvl>
  </w:abstractNum>
  <w:abstractNum w:abstractNumId="2" w15:restartNumberingAfterBreak="0">
    <w:nsid w:val="0B10224B"/>
    <w:multiLevelType w:val="multilevel"/>
    <w:tmpl w:val="A40E2746"/>
    <w:lvl w:ilvl="0">
      <w:start w:val="3"/>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 w15:restartNumberingAfterBreak="0">
    <w:nsid w:val="0BD05FB5"/>
    <w:multiLevelType w:val="multilevel"/>
    <w:tmpl w:val="19DC7CA8"/>
    <w:lvl w:ilvl="0">
      <w:start w:val="4"/>
      <w:numFmt w:val="decimal"/>
      <w:lvlText w:val="%1"/>
      <w:lvlJc w:val="left"/>
      <w:pPr>
        <w:ind w:left="360" w:hanging="360"/>
      </w:pPr>
      <w:rPr>
        <w:rFonts w:hint="default"/>
        <w:b/>
      </w:rPr>
    </w:lvl>
    <w:lvl w:ilvl="1">
      <w:start w:val="1"/>
      <w:numFmt w:val="decimal"/>
      <w:lvlText w:val="%1.%2"/>
      <w:lvlJc w:val="left"/>
      <w:pPr>
        <w:ind w:left="720" w:hanging="360"/>
      </w:pPr>
      <w:rPr>
        <w:rFonts w:hint="default"/>
        <w:b/>
        <w:i w:val="0"/>
      </w:rPr>
    </w:lvl>
    <w:lvl w:ilvl="2">
      <w:start w:val="1"/>
      <w:numFmt w:val="decimal"/>
      <w:lvlText w:val="%1.%2.%3"/>
      <w:lvlJc w:val="left"/>
      <w:pPr>
        <w:ind w:left="1440" w:hanging="720"/>
      </w:pPr>
      <w:rPr>
        <w:rFonts w:hint="default"/>
        <w:b/>
      </w:rPr>
    </w:lvl>
    <w:lvl w:ilvl="3">
      <w:start w:val="1"/>
      <w:numFmt w:val="decimal"/>
      <w:lvlText w:val="%1.%2.%3.%4"/>
      <w:lvlJc w:val="left"/>
      <w:pPr>
        <w:ind w:left="1800" w:hanging="720"/>
      </w:pPr>
      <w:rPr>
        <w:rFonts w:hint="default"/>
        <w:b/>
      </w:rPr>
    </w:lvl>
    <w:lvl w:ilvl="4">
      <w:start w:val="1"/>
      <w:numFmt w:val="decimal"/>
      <w:lvlText w:val="%1.%2.%3.%4.%5"/>
      <w:lvlJc w:val="left"/>
      <w:pPr>
        <w:ind w:left="2520" w:hanging="1080"/>
      </w:pPr>
      <w:rPr>
        <w:rFonts w:hint="default"/>
        <w:b/>
      </w:rPr>
    </w:lvl>
    <w:lvl w:ilvl="5">
      <w:start w:val="1"/>
      <w:numFmt w:val="decimal"/>
      <w:lvlText w:val="%1.%2.%3.%4.%5.%6"/>
      <w:lvlJc w:val="left"/>
      <w:pPr>
        <w:ind w:left="2880" w:hanging="1080"/>
      </w:pPr>
      <w:rPr>
        <w:rFonts w:hint="default"/>
        <w:b/>
      </w:rPr>
    </w:lvl>
    <w:lvl w:ilvl="6">
      <w:start w:val="1"/>
      <w:numFmt w:val="decimal"/>
      <w:lvlText w:val="%1.%2.%3.%4.%5.%6.%7"/>
      <w:lvlJc w:val="left"/>
      <w:pPr>
        <w:ind w:left="3600" w:hanging="1440"/>
      </w:pPr>
      <w:rPr>
        <w:rFonts w:hint="default"/>
        <w:b/>
      </w:rPr>
    </w:lvl>
    <w:lvl w:ilvl="7">
      <w:start w:val="1"/>
      <w:numFmt w:val="decimal"/>
      <w:lvlText w:val="%1.%2.%3.%4.%5.%6.%7.%8"/>
      <w:lvlJc w:val="left"/>
      <w:pPr>
        <w:ind w:left="3960" w:hanging="1440"/>
      </w:pPr>
      <w:rPr>
        <w:rFonts w:hint="default"/>
        <w:b/>
      </w:rPr>
    </w:lvl>
    <w:lvl w:ilvl="8">
      <w:start w:val="1"/>
      <w:numFmt w:val="decimal"/>
      <w:lvlText w:val="%1.%2.%3.%4.%5.%6.%7.%8.%9"/>
      <w:lvlJc w:val="left"/>
      <w:pPr>
        <w:ind w:left="4680" w:hanging="1800"/>
      </w:pPr>
      <w:rPr>
        <w:rFonts w:hint="default"/>
        <w:b/>
      </w:rPr>
    </w:lvl>
  </w:abstractNum>
  <w:abstractNum w:abstractNumId="4" w15:restartNumberingAfterBreak="0">
    <w:nsid w:val="109263E0"/>
    <w:multiLevelType w:val="hybridMultilevel"/>
    <w:tmpl w:val="FBF217AC"/>
    <w:lvl w:ilvl="0" w:tplc="0407000F">
      <w:start w:val="1"/>
      <w:numFmt w:val="decimal"/>
      <w:lvlText w:val="%1."/>
      <w:lvlJc w:val="left"/>
      <w:pPr>
        <w:ind w:left="720" w:hanging="360"/>
      </w:pPr>
      <w:rPr>
        <w:rFonts w:hint="default"/>
      </w:rPr>
    </w:lvl>
    <w:lvl w:ilvl="1" w:tplc="04070019">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5" w15:restartNumberingAfterBreak="0">
    <w:nsid w:val="2D695A12"/>
    <w:multiLevelType w:val="multilevel"/>
    <w:tmpl w:val="34CE4D4C"/>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6" w15:restartNumberingAfterBreak="0">
    <w:nsid w:val="388D2BB7"/>
    <w:multiLevelType w:val="multilevel"/>
    <w:tmpl w:val="6B1469E2"/>
    <w:lvl w:ilvl="0">
      <w:start w:val="2"/>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3ADF3968"/>
    <w:multiLevelType w:val="hybridMultilevel"/>
    <w:tmpl w:val="00F4E8B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15:restartNumberingAfterBreak="0">
    <w:nsid w:val="3F10070F"/>
    <w:multiLevelType w:val="multilevel"/>
    <w:tmpl w:val="BF84DF98"/>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9" w15:restartNumberingAfterBreak="0">
    <w:nsid w:val="479558AB"/>
    <w:multiLevelType w:val="multilevel"/>
    <w:tmpl w:val="F43C6D60"/>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0" w15:restartNumberingAfterBreak="0">
    <w:nsid w:val="48B219D8"/>
    <w:multiLevelType w:val="hybridMultilevel"/>
    <w:tmpl w:val="E2348968"/>
    <w:lvl w:ilvl="0" w:tplc="51BE5262">
      <w:numFmt w:val="bullet"/>
      <w:lvlText w:val="-"/>
      <w:lvlJc w:val="left"/>
      <w:pPr>
        <w:ind w:left="720" w:hanging="360"/>
      </w:pPr>
      <w:rPr>
        <w:rFonts w:ascii="Times New Roman" w:eastAsiaTheme="minorHAns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15:restartNumberingAfterBreak="0">
    <w:nsid w:val="5FA91B55"/>
    <w:multiLevelType w:val="hybridMultilevel"/>
    <w:tmpl w:val="39CE176E"/>
    <w:lvl w:ilvl="0" w:tplc="2FCAAC58">
      <w:start w:val="1"/>
      <w:numFmt w:val="lowerLetter"/>
      <w:lvlText w:val="(%1)"/>
      <w:lvlJc w:val="left"/>
      <w:pPr>
        <w:ind w:left="720" w:hanging="360"/>
      </w:pPr>
      <w:rPr>
        <w:rFonts w:hint="default"/>
        <w:sz w:val="16"/>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 w15:restartNumberingAfterBreak="0">
    <w:nsid w:val="60304A34"/>
    <w:multiLevelType w:val="multilevel"/>
    <w:tmpl w:val="E222C850"/>
    <w:lvl w:ilvl="0">
      <w:start w:val="2"/>
      <w:numFmt w:val="decimal"/>
      <w:lvlText w:val="%1"/>
      <w:lvlJc w:val="left"/>
      <w:pPr>
        <w:ind w:left="360" w:hanging="360"/>
      </w:pPr>
      <w:rPr>
        <w:rFonts w:hint="default"/>
      </w:rPr>
    </w:lvl>
    <w:lvl w:ilvl="1">
      <w:start w:val="2"/>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3" w15:restartNumberingAfterBreak="0">
    <w:nsid w:val="663A062B"/>
    <w:multiLevelType w:val="multilevel"/>
    <w:tmpl w:val="DCE28A8E"/>
    <w:lvl w:ilvl="0">
      <w:start w:val="2"/>
      <w:numFmt w:val="decimal"/>
      <w:lvlText w:val="%1"/>
      <w:lvlJc w:val="left"/>
      <w:pPr>
        <w:ind w:left="360" w:hanging="360"/>
      </w:pPr>
      <w:rPr>
        <w:rFonts w:hint="default"/>
        <w:b w:val="0"/>
      </w:rPr>
    </w:lvl>
    <w:lvl w:ilvl="1">
      <w:start w:val="1"/>
      <w:numFmt w:val="decimal"/>
      <w:lvlText w:val="%1.%2"/>
      <w:lvlJc w:val="left"/>
      <w:pPr>
        <w:ind w:left="720" w:hanging="360"/>
      </w:pPr>
      <w:rPr>
        <w:rFonts w:hint="default"/>
        <w:b/>
        <w:i w:val="0"/>
      </w:rPr>
    </w:lvl>
    <w:lvl w:ilvl="2">
      <w:start w:val="1"/>
      <w:numFmt w:val="decimal"/>
      <w:lvlText w:val="%1.%2.%3"/>
      <w:lvlJc w:val="left"/>
      <w:pPr>
        <w:ind w:left="1440" w:hanging="720"/>
      </w:pPr>
      <w:rPr>
        <w:rFonts w:hint="default"/>
        <w:b/>
      </w:rPr>
    </w:lvl>
    <w:lvl w:ilvl="3">
      <w:start w:val="1"/>
      <w:numFmt w:val="decimal"/>
      <w:lvlText w:val="%1.%2.%3.%4"/>
      <w:lvlJc w:val="left"/>
      <w:pPr>
        <w:ind w:left="1800" w:hanging="720"/>
      </w:pPr>
      <w:rPr>
        <w:rFonts w:hint="default"/>
        <w:b w:val="0"/>
      </w:rPr>
    </w:lvl>
    <w:lvl w:ilvl="4">
      <w:start w:val="1"/>
      <w:numFmt w:val="decimal"/>
      <w:lvlText w:val="%1.%2.%3.%4.%5"/>
      <w:lvlJc w:val="left"/>
      <w:pPr>
        <w:ind w:left="2520" w:hanging="1080"/>
      </w:pPr>
      <w:rPr>
        <w:rFonts w:hint="default"/>
        <w:b w:val="0"/>
      </w:rPr>
    </w:lvl>
    <w:lvl w:ilvl="5">
      <w:start w:val="1"/>
      <w:numFmt w:val="decimal"/>
      <w:lvlText w:val="%1.%2.%3.%4.%5.%6"/>
      <w:lvlJc w:val="left"/>
      <w:pPr>
        <w:ind w:left="2880" w:hanging="1080"/>
      </w:pPr>
      <w:rPr>
        <w:rFonts w:hint="default"/>
        <w:b w:val="0"/>
      </w:rPr>
    </w:lvl>
    <w:lvl w:ilvl="6">
      <w:start w:val="1"/>
      <w:numFmt w:val="decimal"/>
      <w:lvlText w:val="%1.%2.%3.%4.%5.%6.%7"/>
      <w:lvlJc w:val="left"/>
      <w:pPr>
        <w:ind w:left="3600" w:hanging="1440"/>
      </w:pPr>
      <w:rPr>
        <w:rFonts w:hint="default"/>
        <w:b w:val="0"/>
      </w:rPr>
    </w:lvl>
    <w:lvl w:ilvl="7">
      <w:start w:val="1"/>
      <w:numFmt w:val="decimal"/>
      <w:lvlText w:val="%1.%2.%3.%4.%5.%6.%7.%8"/>
      <w:lvlJc w:val="left"/>
      <w:pPr>
        <w:ind w:left="3960" w:hanging="1440"/>
      </w:pPr>
      <w:rPr>
        <w:rFonts w:hint="default"/>
        <w:b w:val="0"/>
      </w:rPr>
    </w:lvl>
    <w:lvl w:ilvl="8">
      <w:start w:val="1"/>
      <w:numFmt w:val="decimal"/>
      <w:lvlText w:val="%1.%2.%3.%4.%5.%6.%7.%8.%9"/>
      <w:lvlJc w:val="left"/>
      <w:pPr>
        <w:ind w:left="4680" w:hanging="1800"/>
      </w:pPr>
      <w:rPr>
        <w:rFonts w:hint="default"/>
        <w:b w:val="0"/>
      </w:rPr>
    </w:lvl>
  </w:abstractNum>
  <w:abstractNum w:abstractNumId="14" w15:restartNumberingAfterBreak="0">
    <w:nsid w:val="7F262B7B"/>
    <w:multiLevelType w:val="hybridMultilevel"/>
    <w:tmpl w:val="6F323F0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13"/>
  </w:num>
  <w:num w:numId="4">
    <w:abstractNumId w:val="2"/>
  </w:num>
  <w:num w:numId="5">
    <w:abstractNumId w:val="3"/>
  </w:num>
  <w:num w:numId="6">
    <w:abstractNumId w:val="14"/>
  </w:num>
  <w:num w:numId="7">
    <w:abstractNumId w:val="11"/>
  </w:num>
  <w:num w:numId="8">
    <w:abstractNumId w:val="4"/>
  </w:num>
  <w:num w:numId="9">
    <w:abstractNumId w:val="8"/>
  </w:num>
  <w:num w:numId="10">
    <w:abstractNumId w:val="5"/>
  </w:num>
  <w:num w:numId="11">
    <w:abstractNumId w:val="6"/>
  </w:num>
  <w:num w:numId="12">
    <w:abstractNumId w:val="12"/>
  </w:num>
  <w:num w:numId="13">
    <w:abstractNumId w:val="9"/>
  </w:num>
  <w:num w:numId="14">
    <w:abstractNumId w:val="10"/>
  </w:num>
  <w:num w:numId="15">
    <w:abstractNumId w:val="7"/>
  </w:num>
  <w:numIdMacAtCleanup w:val="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activeWritingStyle w:appName="MSWord" w:lang="en-US" w:vendorID="64" w:dllVersion="4096" w:nlCheck="1" w:checkStyle="0"/>
  <w:activeWritingStyle w:appName="MSWord" w:lang="de-DE" w:vendorID="64" w:dllVersion="4096" w:nlCheck="1" w:checkStyle="0"/>
  <w:activeWritingStyle w:appName="MSWord" w:lang="en-US" w:vendorID="64" w:dllVersion="6" w:nlCheck="1" w:checkStyle="1"/>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08"/>
  <w:hyphenationZone w:val="425"/>
  <w:characterSpacingControl w:val="doNotCompress"/>
  <w:hdrShapeDefaults>
    <o:shapedefaults v:ext="edit" spidmax="6145"/>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53E26"/>
    <w:rsid w:val="00000024"/>
    <w:rsid w:val="00000A36"/>
    <w:rsid w:val="00000B3A"/>
    <w:rsid w:val="000016CF"/>
    <w:rsid w:val="00001816"/>
    <w:rsid w:val="00001DFC"/>
    <w:rsid w:val="0000247E"/>
    <w:rsid w:val="00002662"/>
    <w:rsid w:val="000026AD"/>
    <w:rsid w:val="00002FC3"/>
    <w:rsid w:val="00003A0A"/>
    <w:rsid w:val="00003C31"/>
    <w:rsid w:val="00003CAC"/>
    <w:rsid w:val="00003F75"/>
    <w:rsid w:val="000047A0"/>
    <w:rsid w:val="00004D42"/>
    <w:rsid w:val="00004EAE"/>
    <w:rsid w:val="000050D0"/>
    <w:rsid w:val="000056FD"/>
    <w:rsid w:val="00005D1D"/>
    <w:rsid w:val="000064CF"/>
    <w:rsid w:val="0000663A"/>
    <w:rsid w:val="00006734"/>
    <w:rsid w:val="00006827"/>
    <w:rsid w:val="00006899"/>
    <w:rsid w:val="0000699D"/>
    <w:rsid w:val="00006B7F"/>
    <w:rsid w:val="00006FD4"/>
    <w:rsid w:val="00007099"/>
    <w:rsid w:val="000074C5"/>
    <w:rsid w:val="00007ECB"/>
    <w:rsid w:val="00007F79"/>
    <w:rsid w:val="00010372"/>
    <w:rsid w:val="00010DE5"/>
    <w:rsid w:val="00010E88"/>
    <w:rsid w:val="00010F43"/>
    <w:rsid w:val="00010FF6"/>
    <w:rsid w:val="000110A4"/>
    <w:rsid w:val="00011D64"/>
    <w:rsid w:val="0001245F"/>
    <w:rsid w:val="00012601"/>
    <w:rsid w:val="0001307B"/>
    <w:rsid w:val="00013171"/>
    <w:rsid w:val="0001329E"/>
    <w:rsid w:val="0001342B"/>
    <w:rsid w:val="000134B6"/>
    <w:rsid w:val="000135AD"/>
    <w:rsid w:val="00013C76"/>
    <w:rsid w:val="00013D98"/>
    <w:rsid w:val="00013F2A"/>
    <w:rsid w:val="00014502"/>
    <w:rsid w:val="00014634"/>
    <w:rsid w:val="00014B05"/>
    <w:rsid w:val="00015299"/>
    <w:rsid w:val="00016057"/>
    <w:rsid w:val="00016598"/>
    <w:rsid w:val="000169B9"/>
    <w:rsid w:val="00016F63"/>
    <w:rsid w:val="00017322"/>
    <w:rsid w:val="00017849"/>
    <w:rsid w:val="00017C38"/>
    <w:rsid w:val="00017CFB"/>
    <w:rsid w:val="000206AF"/>
    <w:rsid w:val="0002092B"/>
    <w:rsid w:val="00020B3C"/>
    <w:rsid w:val="00020D83"/>
    <w:rsid w:val="00021014"/>
    <w:rsid w:val="000210AB"/>
    <w:rsid w:val="000210B1"/>
    <w:rsid w:val="0002120F"/>
    <w:rsid w:val="000213E9"/>
    <w:rsid w:val="0002166F"/>
    <w:rsid w:val="00021976"/>
    <w:rsid w:val="00021B87"/>
    <w:rsid w:val="00021DB8"/>
    <w:rsid w:val="00021F0A"/>
    <w:rsid w:val="0002285E"/>
    <w:rsid w:val="000229DB"/>
    <w:rsid w:val="00022DEB"/>
    <w:rsid w:val="00022F51"/>
    <w:rsid w:val="0002308B"/>
    <w:rsid w:val="00023445"/>
    <w:rsid w:val="000234B1"/>
    <w:rsid w:val="000235F3"/>
    <w:rsid w:val="00023603"/>
    <w:rsid w:val="000238AC"/>
    <w:rsid w:val="00023A60"/>
    <w:rsid w:val="00023E05"/>
    <w:rsid w:val="00023E8E"/>
    <w:rsid w:val="00025DE5"/>
    <w:rsid w:val="0002623E"/>
    <w:rsid w:val="00026C1F"/>
    <w:rsid w:val="000277B5"/>
    <w:rsid w:val="00027BE9"/>
    <w:rsid w:val="000306F8"/>
    <w:rsid w:val="00030C75"/>
    <w:rsid w:val="00030D9E"/>
    <w:rsid w:val="00030DA4"/>
    <w:rsid w:val="000323C1"/>
    <w:rsid w:val="00032703"/>
    <w:rsid w:val="00032872"/>
    <w:rsid w:val="00032A95"/>
    <w:rsid w:val="00032B49"/>
    <w:rsid w:val="000330EC"/>
    <w:rsid w:val="000331E4"/>
    <w:rsid w:val="0003324F"/>
    <w:rsid w:val="000337F2"/>
    <w:rsid w:val="00033A43"/>
    <w:rsid w:val="00033F99"/>
    <w:rsid w:val="0003404B"/>
    <w:rsid w:val="000356C1"/>
    <w:rsid w:val="00035793"/>
    <w:rsid w:val="000358C9"/>
    <w:rsid w:val="00036260"/>
    <w:rsid w:val="000362F3"/>
    <w:rsid w:val="00036558"/>
    <w:rsid w:val="000365A7"/>
    <w:rsid w:val="0003663A"/>
    <w:rsid w:val="00036839"/>
    <w:rsid w:val="00036C3C"/>
    <w:rsid w:val="00036DD8"/>
    <w:rsid w:val="00036F27"/>
    <w:rsid w:val="000370D0"/>
    <w:rsid w:val="00037409"/>
    <w:rsid w:val="00037604"/>
    <w:rsid w:val="0003781F"/>
    <w:rsid w:val="000378A6"/>
    <w:rsid w:val="00037A07"/>
    <w:rsid w:val="00037BFD"/>
    <w:rsid w:val="00037DDC"/>
    <w:rsid w:val="0004032E"/>
    <w:rsid w:val="0004098C"/>
    <w:rsid w:val="000409D8"/>
    <w:rsid w:val="00040B07"/>
    <w:rsid w:val="00040F7E"/>
    <w:rsid w:val="0004110F"/>
    <w:rsid w:val="000413FF"/>
    <w:rsid w:val="00041466"/>
    <w:rsid w:val="000423AB"/>
    <w:rsid w:val="00043900"/>
    <w:rsid w:val="00043D21"/>
    <w:rsid w:val="00043EB4"/>
    <w:rsid w:val="000449EA"/>
    <w:rsid w:val="00044BE0"/>
    <w:rsid w:val="00044D0B"/>
    <w:rsid w:val="0004552B"/>
    <w:rsid w:val="00045AAE"/>
    <w:rsid w:val="00045E22"/>
    <w:rsid w:val="00045EB1"/>
    <w:rsid w:val="00046047"/>
    <w:rsid w:val="000462D8"/>
    <w:rsid w:val="00046BBD"/>
    <w:rsid w:val="00046FAC"/>
    <w:rsid w:val="00047032"/>
    <w:rsid w:val="000473E9"/>
    <w:rsid w:val="0004781F"/>
    <w:rsid w:val="000479E2"/>
    <w:rsid w:val="00047D8B"/>
    <w:rsid w:val="0005009A"/>
    <w:rsid w:val="00050107"/>
    <w:rsid w:val="00050356"/>
    <w:rsid w:val="0005089A"/>
    <w:rsid w:val="00050E6F"/>
    <w:rsid w:val="00051028"/>
    <w:rsid w:val="000514E4"/>
    <w:rsid w:val="00051558"/>
    <w:rsid w:val="000515FD"/>
    <w:rsid w:val="00051BA9"/>
    <w:rsid w:val="00051E91"/>
    <w:rsid w:val="0005207B"/>
    <w:rsid w:val="0005242E"/>
    <w:rsid w:val="0005259A"/>
    <w:rsid w:val="000527A3"/>
    <w:rsid w:val="000528E0"/>
    <w:rsid w:val="000528ED"/>
    <w:rsid w:val="00052A21"/>
    <w:rsid w:val="00052B7E"/>
    <w:rsid w:val="000533D9"/>
    <w:rsid w:val="000535D4"/>
    <w:rsid w:val="00053647"/>
    <w:rsid w:val="00053D6E"/>
    <w:rsid w:val="00053FB4"/>
    <w:rsid w:val="00054496"/>
    <w:rsid w:val="00054638"/>
    <w:rsid w:val="00054758"/>
    <w:rsid w:val="0005497D"/>
    <w:rsid w:val="00054F3F"/>
    <w:rsid w:val="000551B2"/>
    <w:rsid w:val="000551D2"/>
    <w:rsid w:val="000559FD"/>
    <w:rsid w:val="00055CB9"/>
    <w:rsid w:val="0005680C"/>
    <w:rsid w:val="00056942"/>
    <w:rsid w:val="00056D96"/>
    <w:rsid w:val="00057038"/>
    <w:rsid w:val="00057146"/>
    <w:rsid w:val="00057C49"/>
    <w:rsid w:val="0006001E"/>
    <w:rsid w:val="00060191"/>
    <w:rsid w:val="000605EB"/>
    <w:rsid w:val="00060757"/>
    <w:rsid w:val="00060A77"/>
    <w:rsid w:val="00061019"/>
    <w:rsid w:val="0006123B"/>
    <w:rsid w:val="00061734"/>
    <w:rsid w:val="0006236D"/>
    <w:rsid w:val="00062729"/>
    <w:rsid w:val="00063969"/>
    <w:rsid w:val="00063B1F"/>
    <w:rsid w:val="0006401E"/>
    <w:rsid w:val="000641A4"/>
    <w:rsid w:val="00064317"/>
    <w:rsid w:val="00064598"/>
    <w:rsid w:val="0006485F"/>
    <w:rsid w:val="00064A8C"/>
    <w:rsid w:val="00064DC6"/>
    <w:rsid w:val="00064FEE"/>
    <w:rsid w:val="0006515F"/>
    <w:rsid w:val="0006567A"/>
    <w:rsid w:val="000656D0"/>
    <w:rsid w:val="000657B0"/>
    <w:rsid w:val="000662F9"/>
    <w:rsid w:val="00066327"/>
    <w:rsid w:val="000663D1"/>
    <w:rsid w:val="0006643A"/>
    <w:rsid w:val="00066A35"/>
    <w:rsid w:val="00066C21"/>
    <w:rsid w:val="00066C92"/>
    <w:rsid w:val="00066E70"/>
    <w:rsid w:val="00066ED8"/>
    <w:rsid w:val="00067478"/>
    <w:rsid w:val="00067501"/>
    <w:rsid w:val="00070189"/>
    <w:rsid w:val="0007026D"/>
    <w:rsid w:val="00070943"/>
    <w:rsid w:val="00070CF6"/>
    <w:rsid w:val="00070DE2"/>
    <w:rsid w:val="0007198E"/>
    <w:rsid w:val="00071D50"/>
    <w:rsid w:val="00071D58"/>
    <w:rsid w:val="00071FFE"/>
    <w:rsid w:val="00072011"/>
    <w:rsid w:val="0007215F"/>
    <w:rsid w:val="000724A4"/>
    <w:rsid w:val="0007254F"/>
    <w:rsid w:val="00072649"/>
    <w:rsid w:val="0007292A"/>
    <w:rsid w:val="0007302F"/>
    <w:rsid w:val="0007342E"/>
    <w:rsid w:val="00073527"/>
    <w:rsid w:val="0007368E"/>
    <w:rsid w:val="00073B27"/>
    <w:rsid w:val="00073B7D"/>
    <w:rsid w:val="000741DE"/>
    <w:rsid w:val="000742C8"/>
    <w:rsid w:val="00074529"/>
    <w:rsid w:val="00074609"/>
    <w:rsid w:val="000748B4"/>
    <w:rsid w:val="000751C1"/>
    <w:rsid w:val="00076007"/>
    <w:rsid w:val="00076310"/>
    <w:rsid w:val="00076C40"/>
    <w:rsid w:val="00076C7F"/>
    <w:rsid w:val="00076CA7"/>
    <w:rsid w:val="00076ED3"/>
    <w:rsid w:val="00076F47"/>
    <w:rsid w:val="00077496"/>
    <w:rsid w:val="00077A00"/>
    <w:rsid w:val="00077F1B"/>
    <w:rsid w:val="00080020"/>
    <w:rsid w:val="000802DC"/>
    <w:rsid w:val="00080679"/>
    <w:rsid w:val="00080EC3"/>
    <w:rsid w:val="0008172E"/>
    <w:rsid w:val="000817F8"/>
    <w:rsid w:val="00082118"/>
    <w:rsid w:val="00082130"/>
    <w:rsid w:val="00082222"/>
    <w:rsid w:val="000822DD"/>
    <w:rsid w:val="00082539"/>
    <w:rsid w:val="000827A9"/>
    <w:rsid w:val="00082E94"/>
    <w:rsid w:val="00082FBE"/>
    <w:rsid w:val="00083966"/>
    <w:rsid w:val="00083982"/>
    <w:rsid w:val="00083EA8"/>
    <w:rsid w:val="00084508"/>
    <w:rsid w:val="00084886"/>
    <w:rsid w:val="000848A2"/>
    <w:rsid w:val="00084B8D"/>
    <w:rsid w:val="000851F6"/>
    <w:rsid w:val="0008525D"/>
    <w:rsid w:val="0008565B"/>
    <w:rsid w:val="000857E1"/>
    <w:rsid w:val="00086258"/>
    <w:rsid w:val="000862E2"/>
    <w:rsid w:val="00086571"/>
    <w:rsid w:val="00086F9A"/>
    <w:rsid w:val="00087121"/>
    <w:rsid w:val="0008780E"/>
    <w:rsid w:val="00087992"/>
    <w:rsid w:val="00087F53"/>
    <w:rsid w:val="00090277"/>
    <w:rsid w:val="000903C0"/>
    <w:rsid w:val="00090B89"/>
    <w:rsid w:val="0009114D"/>
    <w:rsid w:val="000912BD"/>
    <w:rsid w:val="0009134C"/>
    <w:rsid w:val="00091C61"/>
    <w:rsid w:val="00091E4C"/>
    <w:rsid w:val="000921D1"/>
    <w:rsid w:val="0009221D"/>
    <w:rsid w:val="00092279"/>
    <w:rsid w:val="0009230D"/>
    <w:rsid w:val="000924BA"/>
    <w:rsid w:val="00092685"/>
    <w:rsid w:val="00092C76"/>
    <w:rsid w:val="00092D84"/>
    <w:rsid w:val="00093622"/>
    <w:rsid w:val="00093C4D"/>
    <w:rsid w:val="0009416B"/>
    <w:rsid w:val="0009482B"/>
    <w:rsid w:val="00094CE4"/>
    <w:rsid w:val="00095391"/>
    <w:rsid w:val="00095DF3"/>
    <w:rsid w:val="00096002"/>
    <w:rsid w:val="00096367"/>
    <w:rsid w:val="0009646B"/>
    <w:rsid w:val="0009679F"/>
    <w:rsid w:val="000969BC"/>
    <w:rsid w:val="00096A72"/>
    <w:rsid w:val="00096ABB"/>
    <w:rsid w:val="00096ED0"/>
    <w:rsid w:val="00097195"/>
    <w:rsid w:val="000971A0"/>
    <w:rsid w:val="00097933"/>
    <w:rsid w:val="00097A6E"/>
    <w:rsid w:val="00097A77"/>
    <w:rsid w:val="00097D1A"/>
    <w:rsid w:val="00097EC3"/>
    <w:rsid w:val="000A08B0"/>
    <w:rsid w:val="000A0B28"/>
    <w:rsid w:val="000A152A"/>
    <w:rsid w:val="000A157B"/>
    <w:rsid w:val="000A1766"/>
    <w:rsid w:val="000A194A"/>
    <w:rsid w:val="000A1A1C"/>
    <w:rsid w:val="000A1B2E"/>
    <w:rsid w:val="000A1D94"/>
    <w:rsid w:val="000A1FB0"/>
    <w:rsid w:val="000A20E2"/>
    <w:rsid w:val="000A2706"/>
    <w:rsid w:val="000A27F8"/>
    <w:rsid w:val="000A2A1A"/>
    <w:rsid w:val="000A2EDF"/>
    <w:rsid w:val="000A302B"/>
    <w:rsid w:val="000A3047"/>
    <w:rsid w:val="000A3656"/>
    <w:rsid w:val="000A3C95"/>
    <w:rsid w:val="000A4948"/>
    <w:rsid w:val="000A4CE6"/>
    <w:rsid w:val="000A4F46"/>
    <w:rsid w:val="000A5713"/>
    <w:rsid w:val="000A5841"/>
    <w:rsid w:val="000A602D"/>
    <w:rsid w:val="000A642F"/>
    <w:rsid w:val="000A645E"/>
    <w:rsid w:val="000A66EE"/>
    <w:rsid w:val="000A6A15"/>
    <w:rsid w:val="000A7746"/>
    <w:rsid w:val="000A7A2C"/>
    <w:rsid w:val="000A7E3F"/>
    <w:rsid w:val="000B00B1"/>
    <w:rsid w:val="000B01FC"/>
    <w:rsid w:val="000B0659"/>
    <w:rsid w:val="000B0A72"/>
    <w:rsid w:val="000B1121"/>
    <w:rsid w:val="000B1624"/>
    <w:rsid w:val="000B1A71"/>
    <w:rsid w:val="000B2152"/>
    <w:rsid w:val="000B2A7A"/>
    <w:rsid w:val="000B2C51"/>
    <w:rsid w:val="000B33E2"/>
    <w:rsid w:val="000B3584"/>
    <w:rsid w:val="000B35F9"/>
    <w:rsid w:val="000B36B4"/>
    <w:rsid w:val="000B3BCC"/>
    <w:rsid w:val="000B3CA3"/>
    <w:rsid w:val="000B3E3E"/>
    <w:rsid w:val="000B41E1"/>
    <w:rsid w:val="000B432F"/>
    <w:rsid w:val="000B4A84"/>
    <w:rsid w:val="000B4F68"/>
    <w:rsid w:val="000B4FC7"/>
    <w:rsid w:val="000B566D"/>
    <w:rsid w:val="000B5725"/>
    <w:rsid w:val="000B57A4"/>
    <w:rsid w:val="000B585E"/>
    <w:rsid w:val="000B5987"/>
    <w:rsid w:val="000B60A0"/>
    <w:rsid w:val="000B6183"/>
    <w:rsid w:val="000B6460"/>
    <w:rsid w:val="000B6B4C"/>
    <w:rsid w:val="000B719D"/>
    <w:rsid w:val="000B732D"/>
    <w:rsid w:val="000B7A87"/>
    <w:rsid w:val="000B7A9D"/>
    <w:rsid w:val="000B7F28"/>
    <w:rsid w:val="000C0448"/>
    <w:rsid w:val="000C0579"/>
    <w:rsid w:val="000C06A9"/>
    <w:rsid w:val="000C082D"/>
    <w:rsid w:val="000C098D"/>
    <w:rsid w:val="000C181A"/>
    <w:rsid w:val="000C1A5B"/>
    <w:rsid w:val="000C1B2C"/>
    <w:rsid w:val="000C1B52"/>
    <w:rsid w:val="000C1C42"/>
    <w:rsid w:val="000C2337"/>
    <w:rsid w:val="000C2426"/>
    <w:rsid w:val="000C2619"/>
    <w:rsid w:val="000C2F85"/>
    <w:rsid w:val="000C30FF"/>
    <w:rsid w:val="000C310E"/>
    <w:rsid w:val="000C32D5"/>
    <w:rsid w:val="000C360D"/>
    <w:rsid w:val="000C37FB"/>
    <w:rsid w:val="000C410E"/>
    <w:rsid w:val="000C41D7"/>
    <w:rsid w:val="000C476C"/>
    <w:rsid w:val="000C4C3A"/>
    <w:rsid w:val="000C4FE5"/>
    <w:rsid w:val="000C5CD0"/>
    <w:rsid w:val="000C6092"/>
    <w:rsid w:val="000C6286"/>
    <w:rsid w:val="000C64BF"/>
    <w:rsid w:val="000C6786"/>
    <w:rsid w:val="000C69CD"/>
    <w:rsid w:val="000C6DCC"/>
    <w:rsid w:val="000C7135"/>
    <w:rsid w:val="000C79A1"/>
    <w:rsid w:val="000C7A65"/>
    <w:rsid w:val="000C7A68"/>
    <w:rsid w:val="000C7C29"/>
    <w:rsid w:val="000D018F"/>
    <w:rsid w:val="000D021F"/>
    <w:rsid w:val="000D0333"/>
    <w:rsid w:val="000D0C35"/>
    <w:rsid w:val="000D1345"/>
    <w:rsid w:val="000D15B9"/>
    <w:rsid w:val="000D1A32"/>
    <w:rsid w:val="000D2089"/>
    <w:rsid w:val="000D26C9"/>
    <w:rsid w:val="000D2870"/>
    <w:rsid w:val="000D2A2C"/>
    <w:rsid w:val="000D314E"/>
    <w:rsid w:val="000D3199"/>
    <w:rsid w:val="000D321C"/>
    <w:rsid w:val="000D3715"/>
    <w:rsid w:val="000D388F"/>
    <w:rsid w:val="000D3DCC"/>
    <w:rsid w:val="000D4A28"/>
    <w:rsid w:val="000D4D22"/>
    <w:rsid w:val="000D4FAE"/>
    <w:rsid w:val="000D533A"/>
    <w:rsid w:val="000D534D"/>
    <w:rsid w:val="000D568A"/>
    <w:rsid w:val="000D5836"/>
    <w:rsid w:val="000D5BA3"/>
    <w:rsid w:val="000D5F04"/>
    <w:rsid w:val="000D707A"/>
    <w:rsid w:val="000D7FC7"/>
    <w:rsid w:val="000E0785"/>
    <w:rsid w:val="000E09EB"/>
    <w:rsid w:val="000E0A0D"/>
    <w:rsid w:val="000E0B1E"/>
    <w:rsid w:val="000E0E2D"/>
    <w:rsid w:val="000E1908"/>
    <w:rsid w:val="000E1951"/>
    <w:rsid w:val="000E1B0E"/>
    <w:rsid w:val="000E1D80"/>
    <w:rsid w:val="000E22BD"/>
    <w:rsid w:val="000E2475"/>
    <w:rsid w:val="000E2AB8"/>
    <w:rsid w:val="000E2FC3"/>
    <w:rsid w:val="000E300B"/>
    <w:rsid w:val="000E3022"/>
    <w:rsid w:val="000E3495"/>
    <w:rsid w:val="000E37EE"/>
    <w:rsid w:val="000E385B"/>
    <w:rsid w:val="000E38A3"/>
    <w:rsid w:val="000E3D42"/>
    <w:rsid w:val="000E3DC8"/>
    <w:rsid w:val="000E3FDF"/>
    <w:rsid w:val="000E4E74"/>
    <w:rsid w:val="000E4E9D"/>
    <w:rsid w:val="000E5215"/>
    <w:rsid w:val="000E532E"/>
    <w:rsid w:val="000E5466"/>
    <w:rsid w:val="000E5526"/>
    <w:rsid w:val="000E55DD"/>
    <w:rsid w:val="000E56E4"/>
    <w:rsid w:val="000E575F"/>
    <w:rsid w:val="000E5ED6"/>
    <w:rsid w:val="000E5F64"/>
    <w:rsid w:val="000E670B"/>
    <w:rsid w:val="000E683C"/>
    <w:rsid w:val="000E6A46"/>
    <w:rsid w:val="000E6E9E"/>
    <w:rsid w:val="000E6F03"/>
    <w:rsid w:val="000E7589"/>
    <w:rsid w:val="000E7601"/>
    <w:rsid w:val="000E7694"/>
    <w:rsid w:val="000E7B67"/>
    <w:rsid w:val="000E7D33"/>
    <w:rsid w:val="000F00B0"/>
    <w:rsid w:val="000F06D8"/>
    <w:rsid w:val="000F0D14"/>
    <w:rsid w:val="000F0E23"/>
    <w:rsid w:val="000F0F49"/>
    <w:rsid w:val="000F13E1"/>
    <w:rsid w:val="000F14F0"/>
    <w:rsid w:val="000F15F7"/>
    <w:rsid w:val="000F18EF"/>
    <w:rsid w:val="000F1F0F"/>
    <w:rsid w:val="000F205C"/>
    <w:rsid w:val="000F20C6"/>
    <w:rsid w:val="000F22C6"/>
    <w:rsid w:val="000F26F0"/>
    <w:rsid w:val="000F27E6"/>
    <w:rsid w:val="000F289C"/>
    <w:rsid w:val="000F2B6E"/>
    <w:rsid w:val="000F2C0D"/>
    <w:rsid w:val="000F2D18"/>
    <w:rsid w:val="000F31EC"/>
    <w:rsid w:val="000F3741"/>
    <w:rsid w:val="000F40D5"/>
    <w:rsid w:val="000F4238"/>
    <w:rsid w:val="000F438C"/>
    <w:rsid w:val="000F4685"/>
    <w:rsid w:val="000F48E9"/>
    <w:rsid w:val="000F4F32"/>
    <w:rsid w:val="000F4F47"/>
    <w:rsid w:val="000F4F64"/>
    <w:rsid w:val="000F507F"/>
    <w:rsid w:val="000F5302"/>
    <w:rsid w:val="000F53FE"/>
    <w:rsid w:val="000F54D2"/>
    <w:rsid w:val="000F56B9"/>
    <w:rsid w:val="000F5B97"/>
    <w:rsid w:val="000F5C60"/>
    <w:rsid w:val="000F5ED3"/>
    <w:rsid w:val="000F6449"/>
    <w:rsid w:val="000F654C"/>
    <w:rsid w:val="000F6596"/>
    <w:rsid w:val="000F6771"/>
    <w:rsid w:val="000F6A8B"/>
    <w:rsid w:val="000F6FA9"/>
    <w:rsid w:val="000F70AA"/>
    <w:rsid w:val="000F7360"/>
    <w:rsid w:val="000F7B53"/>
    <w:rsid w:val="000F7F22"/>
    <w:rsid w:val="00100146"/>
    <w:rsid w:val="001008C6"/>
    <w:rsid w:val="00101897"/>
    <w:rsid w:val="00101E54"/>
    <w:rsid w:val="00101F59"/>
    <w:rsid w:val="001020DC"/>
    <w:rsid w:val="00102372"/>
    <w:rsid w:val="00102DE0"/>
    <w:rsid w:val="0010314C"/>
    <w:rsid w:val="00103886"/>
    <w:rsid w:val="00103EC9"/>
    <w:rsid w:val="0010476C"/>
    <w:rsid w:val="00104936"/>
    <w:rsid w:val="00104A31"/>
    <w:rsid w:val="00104DD8"/>
    <w:rsid w:val="00105367"/>
    <w:rsid w:val="001057D8"/>
    <w:rsid w:val="00106652"/>
    <w:rsid w:val="001069E9"/>
    <w:rsid w:val="001069F5"/>
    <w:rsid w:val="00106A74"/>
    <w:rsid w:val="00106C1F"/>
    <w:rsid w:val="00106E0E"/>
    <w:rsid w:val="00107143"/>
    <w:rsid w:val="00107719"/>
    <w:rsid w:val="00107B37"/>
    <w:rsid w:val="00107BE3"/>
    <w:rsid w:val="00107C63"/>
    <w:rsid w:val="00110407"/>
    <w:rsid w:val="001104A5"/>
    <w:rsid w:val="001105E2"/>
    <w:rsid w:val="00111627"/>
    <w:rsid w:val="00111811"/>
    <w:rsid w:val="00111F93"/>
    <w:rsid w:val="0011247E"/>
    <w:rsid w:val="001125AD"/>
    <w:rsid w:val="001127A2"/>
    <w:rsid w:val="001129FB"/>
    <w:rsid w:val="00112A86"/>
    <w:rsid w:val="00112C76"/>
    <w:rsid w:val="00112FF2"/>
    <w:rsid w:val="00113D49"/>
    <w:rsid w:val="001140D4"/>
    <w:rsid w:val="001143A7"/>
    <w:rsid w:val="001147AD"/>
    <w:rsid w:val="00114EF3"/>
    <w:rsid w:val="00115A2B"/>
    <w:rsid w:val="00116308"/>
    <w:rsid w:val="00116437"/>
    <w:rsid w:val="001166FD"/>
    <w:rsid w:val="00116A79"/>
    <w:rsid w:val="00116BA1"/>
    <w:rsid w:val="00116F96"/>
    <w:rsid w:val="00117FF8"/>
    <w:rsid w:val="00120891"/>
    <w:rsid w:val="001209D5"/>
    <w:rsid w:val="00120F5D"/>
    <w:rsid w:val="0012106A"/>
    <w:rsid w:val="001210C4"/>
    <w:rsid w:val="001215C1"/>
    <w:rsid w:val="001216FB"/>
    <w:rsid w:val="0012170D"/>
    <w:rsid w:val="0012184E"/>
    <w:rsid w:val="00121C71"/>
    <w:rsid w:val="00121C77"/>
    <w:rsid w:val="00122836"/>
    <w:rsid w:val="00122900"/>
    <w:rsid w:val="00122924"/>
    <w:rsid w:val="00122C7B"/>
    <w:rsid w:val="00123EA3"/>
    <w:rsid w:val="00123FA2"/>
    <w:rsid w:val="00123FBE"/>
    <w:rsid w:val="001240D4"/>
    <w:rsid w:val="00124738"/>
    <w:rsid w:val="0012473E"/>
    <w:rsid w:val="00124A40"/>
    <w:rsid w:val="00125185"/>
    <w:rsid w:val="001253FF"/>
    <w:rsid w:val="00125799"/>
    <w:rsid w:val="001259E0"/>
    <w:rsid w:val="00125ECA"/>
    <w:rsid w:val="001263A7"/>
    <w:rsid w:val="00126563"/>
    <w:rsid w:val="00126791"/>
    <w:rsid w:val="0012691B"/>
    <w:rsid w:val="001269CE"/>
    <w:rsid w:val="00126DD1"/>
    <w:rsid w:val="0013001A"/>
    <w:rsid w:val="001306C6"/>
    <w:rsid w:val="00130925"/>
    <w:rsid w:val="00130B4E"/>
    <w:rsid w:val="00130FD8"/>
    <w:rsid w:val="00131197"/>
    <w:rsid w:val="0013132E"/>
    <w:rsid w:val="001314F7"/>
    <w:rsid w:val="00131D51"/>
    <w:rsid w:val="001322D7"/>
    <w:rsid w:val="00132F6F"/>
    <w:rsid w:val="0013309C"/>
    <w:rsid w:val="001333B6"/>
    <w:rsid w:val="001333E5"/>
    <w:rsid w:val="001339D3"/>
    <w:rsid w:val="00133C5B"/>
    <w:rsid w:val="00133DE7"/>
    <w:rsid w:val="00133F84"/>
    <w:rsid w:val="00134646"/>
    <w:rsid w:val="0013492F"/>
    <w:rsid w:val="00134FBB"/>
    <w:rsid w:val="001358E2"/>
    <w:rsid w:val="00136F89"/>
    <w:rsid w:val="0013728C"/>
    <w:rsid w:val="001373D8"/>
    <w:rsid w:val="0013786A"/>
    <w:rsid w:val="00137E47"/>
    <w:rsid w:val="0014037B"/>
    <w:rsid w:val="0014058E"/>
    <w:rsid w:val="001406D2"/>
    <w:rsid w:val="00140A4E"/>
    <w:rsid w:val="00140FF4"/>
    <w:rsid w:val="00140FF5"/>
    <w:rsid w:val="001411B5"/>
    <w:rsid w:val="0014128D"/>
    <w:rsid w:val="001412F6"/>
    <w:rsid w:val="001413FC"/>
    <w:rsid w:val="00141867"/>
    <w:rsid w:val="00141AF5"/>
    <w:rsid w:val="00141CB7"/>
    <w:rsid w:val="00141D51"/>
    <w:rsid w:val="00142259"/>
    <w:rsid w:val="0014233C"/>
    <w:rsid w:val="001423DD"/>
    <w:rsid w:val="001426A5"/>
    <w:rsid w:val="00142733"/>
    <w:rsid w:val="00143790"/>
    <w:rsid w:val="0014395D"/>
    <w:rsid w:val="00143C30"/>
    <w:rsid w:val="0014440F"/>
    <w:rsid w:val="00144778"/>
    <w:rsid w:val="00144B78"/>
    <w:rsid w:val="00144BE3"/>
    <w:rsid w:val="001452EF"/>
    <w:rsid w:val="00145515"/>
    <w:rsid w:val="00145621"/>
    <w:rsid w:val="0014614D"/>
    <w:rsid w:val="001461B1"/>
    <w:rsid w:val="0014626D"/>
    <w:rsid w:val="001462FA"/>
    <w:rsid w:val="0014675E"/>
    <w:rsid w:val="00146783"/>
    <w:rsid w:val="00146834"/>
    <w:rsid w:val="0014683B"/>
    <w:rsid w:val="00146F47"/>
    <w:rsid w:val="001475FD"/>
    <w:rsid w:val="001477E7"/>
    <w:rsid w:val="00147B43"/>
    <w:rsid w:val="00147CAB"/>
    <w:rsid w:val="00147D79"/>
    <w:rsid w:val="0015010E"/>
    <w:rsid w:val="001502B9"/>
    <w:rsid w:val="00150461"/>
    <w:rsid w:val="001509FA"/>
    <w:rsid w:val="00150DBB"/>
    <w:rsid w:val="0015108C"/>
    <w:rsid w:val="00151353"/>
    <w:rsid w:val="001513A8"/>
    <w:rsid w:val="001513C6"/>
    <w:rsid w:val="00151565"/>
    <w:rsid w:val="0015158A"/>
    <w:rsid w:val="00151593"/>
    <w:rsid w:val="00151650"/>
    <w:rsid w:val="00152868"/>
    <w:rsid w:val="001529E4"/>
    <w:rsid w:val="00152DCB"/>
    <w:rsid w:val="00154134"/>
    <w:rsid w:val="001541BF"/>
    <w:rsid w:val="0015453D"/>
    <w:rsid w:val="00154565"/>
    <w:rsid w:val="00154A35"/>
    <w:rsid w:val="00154D80"/>
    <w:rsid w:val="00155086"/>
    <w:rsid w:val="0015537A"/>
    <w:rsid w:val="001558C0"/>
    <w:rsid w:val="00155B39"/>
    <w:rsid w:val="00156176"/>
    <w:rsid w:val="001562AC"/>
    <w:rsid w:val="001564D2"/>
    <w:rsid w:val="001568CD"/>
    <w:rsid w:val="001570DE"/>
    <w:rsid w:val="00157C01"/>
    <w:rsid w:val="001602F0"/>
    <w:rsid w:val="00160476"/>
    <w:rsid w:val="00160839"/>
    <w:rsid w:val="0016093C"/>
    <w:rsid w:val="00160B92"/>
    <w:rsid w:val="00160CAC"/>
    <w:rsid w:val="00161775"/>
    <w:rsid w:val="00161791"/>
    <w:rsid w:val="00161B3A"/>
    <w:rsid w:val="00161DD0"/>
    <w:rsid w:val="00161EAD"/>
    <w:rsid w:val="0016202D"/>
    <w:rsid w:val="0016211D"/>
    <w:rsid w:val="0016222E"/>
    <w:rsid w:val="00162BA2"/>
    <w:rsid w:val="00162CB7"/>
    <w:rsid w:val="00162DD0"/>
    <w:rsid w:val="00162E82"/>
    <w:rsid w:val="00162EBC"/>
    <w:rsid w:val="0016325D"/>
    <w:rsid w:val="00163454"/>
    <w:rsid w:val="0016376B"/>
    <w:rsid w:val="00163B5D"/>
    <w:rsid w:val="00164162"/>
    <w:rsid w:val="0016425B"/>
    <w:rsid w:val="00164468"/>
    <w:rsid w:val="001645A2"/>
    <w:rsid w:val="001646B0"/>
    <w:rsid w:val="00164853"/>
    <w:rsid w:val="0016488D"/>
    <w:rsid w:val="00164B29"/>
    <w:rsid w:val="00164B6C"/>
    <w:rsid w:val="00164B90"/>
    <w:rsid w:val="00164C04"/>
    <w:rsid w:val="00164D31"/>
    <w:rsid w:val="00164E72"/>
    <w:rsid w:val="00165059"/>
    <w:rsid w:val="00165545"/>
    <w:rsid w:val="001657EC"/>
    <w:rsid w:val="00165A6A"/>
    <w:rsid w:val="001661A4"/>
    <w:rsid w:val="00166C2C"/>
    <w:rsid w:val="0016704D"/>
    <w:rsid w:val="001671F6"/>
    <w:rsid w:val="001678F9"/>
    <w:rsid w:val="00167C6B"/>
    <w:rsid w:val="00167C7D"/>
    <w:rsid w:val="001709F3"/>
    <w:rsid w:val="00170D2F"/>
    <w:rsid w:val="001711F8"/>
    <w:rsid w:val="001717CE"/>
    <w:rsid w:val="00171DBD"/>
    <w:rsid w:val="001721A6"/>
    <w:rsid w:val="0017232C"/>
    <w:rsid w:val="0017246B"/>
    <w:rsid w:val="00172804"/>
    <w:rsid w:val="00172919"/>
    <w:rsid w:val="00173053"/>
    <w:rsid w:val="0017313D"/>
    <w:rsid w:val="00173ABD"/>
    <w:rsid w:val="00173B94"/>
    <w:rsid w:val="00174288"/>
    <w:rsid w:val="0017445A"/>
    <w:rsid w:val="00174792"/>
    <w:rsid w:val="001749DC"/>
    <w:rsid w:val="00174AE4"/>
    <w:rsid w:val="00174FC0"/>
    <w:rsid w:val="001750C9"/>
    <w:rsid w:val="001760F0"/>
    <w:rsid w:val="00176703"/>
    <w:rsid w:val="0017679F"/>
    <w:rsid w:val="00176856"/>
    <w:rsid w:val="00176A05"/>
    <w:rsid w:val="00176FCC"/>
    <w:rsid w:val="00177678"/>
    <w:rsid w:val="001777B8"/>
    <w:rsid w:val="001778C8"/>
    <w:rsid w:val="00177D11"/>
    <w:rsid w:val="00180278"/>
    <w:rsid w:val="001806AD"/>
    <w:rsid w:val="001808AC"/>
    <w:rsid w:val="001808D8"/>
    <w:rsid w:val="001809C4"/>
    <w:rsid w:val="00180E58"/>
    <w:rsid w:val="00180F94"/>
    <w:rsid w:val="00181099"/>
    <w:rsid w:val="00181544"/>
    <w:rsid w:val="0018185C"/>
    <w:rsid w:val="00181B04"/>
    <w:rsid w:val="00181B2E"/>
    <w:rsid w:val="00181B7A"/>
    <w:rsid w:val="00181B7E"/>
    <w:rsid w:val="00181F54"/>
    <w:rsid w:val="001830A4"/>
    <w:rsid w:val="001833B3"/>
    <w:rsid w:val="00183691"/>
    <w:rsid w:val="001838ED"/>
    <w:rsid w:val="0018392E"/>
    <w:rsid w:val="00183F8B"/>
    <w:rsid w:val="00183FC2"/>
    <w:rsid w:val="0018427D"/>
    <w:rsid w:val="00184AAD"/>
    <w:rsid w:val="001851AF"/>
    <w:rsid w:val="00185569"/>
    <w:rsid w:val="00185FEC"/>
    <w:rsid w:val="001860B6"/>
    <w:rsid w:val="00186895"/>
    <w:rsid w:val="0018693B"/>
    <w:rsid w:val="00186999"/>
    <w:rsid w:val="00186A76"/>
    <w:rsid w:val="00186C3A"/>
    <w:rsid w:val="00186CBC"/>
    <w:rsid w:val="0018729A"/>
    <w:rsid w:val="001873F5"/>
    <w:rsid w:val="001877EB"/>
    <w:rsid w:val="00187D74"/>
    <w:rsid w:val="00187FCF"/>
    <w:rsid w:val="00190BCA"/>
    <w:rsid w:val="00191212"/>
    <w:rsid w:val="00191719"/>
    <w:rsid w:val="0019172A"/>
    <w:rsid w:val="00191A90"/>
    <w:rsid w:val="00191F63"/>
    <w:rsid w:val="00192266"/>
    <w:rsid w:val="00192283"/>
    <w:rsid w:val="00192805"/>
    <w:rsid w:val="0019284B"/>
    <w:rsid w:val="001931A5"/>
    <w:rsid w:val="00193211"/>
    <w:rsid w:val="001939CA"/>
    <w:rsid w:val="00193B70"/>
    <w:rsid w:val="00193C9F"/>
    <w:rsid w:val="001940D1"/>
    <w:rsid w:val="00194126"/>
    <w:rsid w:val="00194525"/>
    <w:rsid w:val="001946EC"/>
    <w:rsid w:val="00194B4E"/>
    <w:rsid w:val="00194C5A"/>
    <w:rsid w:val="00194CD8"/>
    <w:rsid w:val="00195523"/>
    <w:rsid w:val="00195831"/>
    <w:rsid w:val="00195840"/>
    <w:rsid w:val="00195A35"/>
    <w:rsid w:val="0019687A"/>
    <w:rsid w:val="0019690E"/>
    <w:rsid w:val="00196E64"/>
    <w:rsid w:val="00196E90"/>
    <w:rsid w:val="00196F9E"/>
    <w:rsid w:val="0019712A"/>
    <w:rsid w:val="00197319"/>
    <w:rsid w:val="00197658"/>
    <w:rsid w:val="001A0519"/>
    <w:rsid w:val="001A0641"/>
    <w:rsid w:val="001A089A"/>
    <w:rsid w:val="001A08F5"/>
    <w:rsid w:val="001A0A48"/>
    <w:rsid w:val="001A0BE1"/>
    <w:rsid w:val="001A0D29"/>
    <w:rsid w:val="001A0D85"/>
    <w:rsid w:val="001A0E9E"/>
    <w:rsid w:val="001A1425"/>
    <w:rsid w:val="001A1599"/>
    <w:rsid w:val="001A19AF"/>
    <w:rsid w:val="001A1C77"/>
    <w:rsid w:val="001A1D34"/>
    <w:rsid w:val="001A28ED"/>
    <w:rsid w:val="001A28F0"/>
    <w:rsid w:val="001A2C7E"/>
    <w:rsid w:val="001A2F69"/>
    <w:rsid w:val="001A3104"/>
    <w:rsid w:val="001A310F"/>
    <w:rsid w:val="001A33C0"/>
    <w:rsid w:val="001A3488"/>
    <w:rsid w:val="001A4141"/>
    <w:rsid w:val="001A4ECF"/>
    <w:rsid w:val="001A52B3"/>
    <w:rsid w:val="001A5395"/>
    <w:rsid w:val="001A56BA"/>
    <w:rsid w:val="001A59FC"/>
    <w:rsid w:val="001A5A1C"/>
    <w:rsid w:val="001A5ABB"/>
    <w:rsid w:val="001A5B92"/>
    <w:rsid w:val="001A5E03"/>
    <w:rsid w:val="001A5E2A"/>
    <w:rsid w:val="001A610F"/>
    <w:rsid w:val="001A61E0"/>
    <w:rsid w:val="001A6510"/>
    <w:rsid w:val="001A6576"/>
    <w:rsid w:val="001A6A2B"/>
    <w:rsid w:val="001A6BE3"/>
    <w:rsid w:val="001A6EBF"/>
    <w:rsid w:val="001A6EDF"/>
    <w:rsid w:val="001A7096"/>
    <w:rsid w:val="001A7C61"/>
    <w:rsid w:val="001B00BD"/>
    <w:rsid w:val="001B07B8"/>
    <w:rsid w:val="001B0946"/>
    <w:rsid w:val="001B09BA"/>
    <w:rsid w:val="001B1114"/>
    <w:rsid w:val="001B11E7"/>
    <w:rsid w:val="001B1380"/>
    <w:rsid w:val="001B13DF"/>
    <w:rsid w:val="001B147C"/>
    <w:rsid w:val="001B15D2"/>
    <w:rsid w:val="001B15E4"/>
    <w:rsid w:val="001B1603"/>
    <w:rsid w:val="001B1672"/>
    <w:rsid w:val="001B1BCB"/>
    <w:rsid w:val="001B1DE2"/>
    <w:rsid w:val="001B2081"/>
    <w:rsid w:val="001B2482"/>
    <w:rsid w:val="001B2992"/>
    <w:rsid w:val="001B3084"/>
    <w:rsid w:val="001B30C2"/>
    <w:rsid w:val="001B36C5"/>
    <w:rsid w:val="001B3B43"/>
    <w:rsid w:val="001B3C3F"/>
    <w:rsid w:val="001B3D6F"/>
    <w:rsid w:val="001B4189"/>
    <w:rsid w:val="001B4375"/>
    <w:rsid w:val="001B456C"/>
    <w:rsid w:val="001B4B68"/>
    <w:rsid w:val="001B66A5"/>
    <w:rsid w:val="001B6A31"/>
    <w:rsid w:val="001B7211"/>
    <w:rsid w:val="001B7367"/>
    <w:rsid w:val="001B75D5"/>
    <w:rsid w:val="001B7B45"/>
    <w:rsid w:val="001B7B5B"/>
    <w:rsid w:val="001B7FA8"/>
    <w:rsid w:val="001C0179"/>
    <w:rsid w:val="001C0194"/>
    <w:rsid w:val="001C097E"/>
    <w:rsid w:val="001C09BB"/>
    <w:rsid w:val="001C0C32"/>
    <w:rsid w:val="001C0CE0"/>
    <w:rsid w:val="001C1403"/>
    <w:rsid w:val="001C1A37"/>
    <w:rsid w:val="001C1C1A"/>
    <w:rsid w:val="001C1E09"/>
    <w:rsid w:val="001C30A4"/>
    <w:rsid w:val="001C30D1"/>
    <w:rsid w:val="001C3489"/>
    <w:rsid w:val="001C3590"/>
    <w:rsid w:val="001C3A7A"/>
    <w:rsid w:val="001C4055"/>
    <w:rsid w:val="001C4256"/>
    <w:rsid w:val="001C42EE"/>
    <w:rsid w:val="001C47F6"/>
    <w:rsid w:val="001C4808"/>
    <w:rsid w:val="001C5030"/>
    <w:rsid w:val="001C5355"/>
    <w:rsid w:val="001C5436"/>
    <w:rsid w:val="001C54E6"/>
    <w:rsid w:val="001C5F4A"/>
    <w:rsid w:val="001C60C2"/>
    <w:rsid w:val="001C6130"/>
    <w:rsid w:val="001C66A5"/>
    <w:rsid w:val="001C66F9"/>
    <w:rsid w:val="001C692D"/>
    <w:rsid w:val="001C69A7"/>
    <w:rsid w:val="001C6C31"/>
    <w:rsid w:val="001C6C87"/>
    <w:rsid w:val="001C718C"/>
    <w:rsid w:val="001C74A5"/>
    <w:rsid w:val="001C7AE0"/>
    <w:rsid w:val="001C7C55"/>
    <w:rsid w:val="001C7F5A"/>
    <w:rsid w:val="001D003C"/>
    <w:rsid w:val="001D007E"/>
    <w:rsid w:val="001D03CD"/>
    <w:rsid w:val="001D05CA"/>
    <w:rsid w:val="001D0AF9"/>
    <w:rsid w:val="001D0D31"/>
    <w:rsid w:val="001D187E"/>
    <w:rsid w:val="001D1C37"/>
    <w:rsid w:val="001D1DBF"/>
    <w:rsid w:val="001D1F3C"/>
    <w:rsid w:val="001D1F9D"/>
    <w:rsid w:val="001D231E"/>
    <w:rsid w:val="001D237C"/>
    <w:rsid w:val="001D24C3"/>
    <w:rsid w:val="001D2712"/>
    <w:rsid w:val="001D2940"/>
    <w:rsid w:val="001D2AAD"/>
    <w:rsid w:val="001D2CDB"/>
    <w:rsid w:val="001D2D41"/>
    <w:rsid w:val="001D308F"/>
    <w:rsid w:val="001D3968"/>
    <w:rsid w:val="001D3A20"/>
    <w:rsid w:val="001D3D54"/>
    <w:rsid w:val="001D4273"/>
    <w:rsid w:val="001D42D4"/>
    <w:rsid w:val="001D4485"/>
    <w:rsid w:val="001D45A6"/>
    <w:rsid w:val="001D4798"/>
    <w:rsid w:val="001D4D22"/>
    <w:rsid w:val="001D56A0"/>
    <w:rsid w:val="001D5C04"/>
    <w:rsid w:val="001D5E2C"/>
    <w:rsid w:val="001D6049"/>
    <w:rsid w:val="001D60C4"/>
    <w:rsid w:val="001D6360"/>
    <w:rsid w:val="001D6570"/>
    <w:rsid w:val="001D67C5"/>
    <w:rsid w:val="001D7175"/>
    <w:rsid w:val="001D72D3"/>
    <w:rsid w:val="001D74F6"/>
    <w:rsid w:val="001D75A7"/>
    <w:rsid w:val="001D7E71"/>
    <w:rsid w:val="001D7E8D"/>
    <w:rsid w:val="001D7EB3"/>
    <w:rsid w:val="001E0228"/>
    <w:rsid w:val="001E0242"/>
    <w:rsid w:val="001E05D1"/>
    <w:rsid w:val="001E0AFF"/>
    <w:rsid w:val="001E0E0A"/>
    <w:rsid w:val="001E1181"/>
    <w:rsid w:val="001E1303"/>
    <w:rsid w:val="001E1E6E"/>
    <w:rsid w:val="001E1FA7"/>
    <w:rsid w:val="001E24B9"/>
    <w:rsid w:val="001E2607"/>
    <w:rsid w:val="001E27C4"/>
    <w:rsid w:val="001E2A32"/>
    <w:rsid w:val="001E2B22"/>
    <w:rsid w:val="001E359B"/>
    <w:rsid w:val="001E370B"/>
    <w:rsid w:val="001E3B92"/>
    <w:rsid w:val="001E453F"/>
    <w:rsid w:val="001E473B"/>
    <w:rsid w:val="001E4B92"/>
    <w:rsid w:val="001E54D7"/>
    <w:rsid w:val="001E570D"/>
    <w:rsid w:val="001E59F1"/>
    <w:rsid w:val="001E5C2F"/>
    <w:rsid w:val="001E654C"/>
    <w:rsid w:val="001E6A9B"/>
    <w:rsid w:val="001E6AC5"/>
    <w:rsid w:val="001E6CE3"/>
    <w:rsid w:val="001E7B11"/>
    <w:rsid w:val="001E7B1F"/>
    <w:rsid w:val="001E7E5C"/>
    <w:rsid w:val="001F0006"/>
    <w:rsid w:val="001F045A"/>
    <w:rsid w:val="001F0FAB"/>
    <w:rsid w:val="001F15BB"/>
    <w:rsid w:val="001F18EF"/>
    <w:rsid w:val="001F1ABC"/>
    <w:rsid w:val="001F1BBC"/>
    <w:rsid w:val="001F1E0B"/>
    <w:rsid w:val="001F1EDA"/>
    <w:rsid w:val="001F20D9"/>
    <w:rsid w:val="001F21F2"/>
    <w:rsid w:val="001F2466"/>
    <w:rsid w:val="001F2F8A"/>
    <w:rsid w:val="001F373A"/>
    <w:rsid w:val="001F39AC"/>
    <w:rsid w:val="001F3D51"/>
    <w:rsid w:val="001F3EAF"/>
    <w:rsid w:val="001F3ED0"/>
    <w:rsid w:val="001F4818"/>
    <w:rsid w:val="001F49D5"/>
    <w:rsid w:val="001F4B0C"/>
    <w:rsid w:val="001F4DDA"/>
    <w:rsid w:val="001F4E0D"/>
    <w:rsid w:val="001F5123"/>
    <w:rsid w:val="001F5287"/>
    <w:rsid w:val="001F57B5"/>
    <w:rsid w:val="001F58D1"/>
    <w:rsid w:val="001F5A53"/>
    <w:rsid w:val="001F5C2C"/>
    <w:rsid w:val="001F60FB"/>
    <w:rsid w:val="001F65EB"/>
    <w:rsid w:val="001F670A"/>
    <w:rsid w:val="001F6BA5"/>
    <w:rsid w:val="001F7167"/>
    <w:rsid w:val="001F72D3"/>
    <w:rsid w:val="001F755D"/>
    <w:rsid w:val="001F7733"/>
    <w:rsid w:val="001F7F32"/>
    <w:rsid w:val="0020012A"/>
    <w:rsid w:val="002003F5"/>
    <w:rsid w:val="0020057E"/>
    <w:rsid w:val="002006B7"/>
    <w:rsid w:val="00200A42"/>
    <w:rsid w:val="00200D94"/>
    <w:rsid w:val="00201146"/>
    <w:rsid w:val="002012B7"/>
    <w:rsid w:val="002014EB"/>
    <w:rsid w:val="002016A3"/>
    <w:rsid w:val="002016E3"/>
    <w:rsid w:val="00201AE2"/>
    <w:rsid w:val="00201D1C"/>
    <w:rsid w:val="00201DB9"/>
    <w:rsid w:val="00202062"/>
    <w:rsid w:val="00202D80"/>
    <w:rsid w:val="00203070"/>
    <w:rsid w:val="0020345B"/>
    <w:rsid w:val="0020390B"/>
    <w:rsid w:val="00203914"/>
    <w:rsid w:val="00203D23"/>
    <w:rsid w:val="002041FB"/>
    <w:rsid w:val="00204682"/>
    <w:rsid w:val="00204BEB"/>
    <w:rsid w:val="00204E17"/>
    <w:rsid w:val="0020505C"/>
    <w:rsid w:val="00205139"/>
    <w:rsid w:val="00205C9A"/>
    <w:rsid w:val="00205D8A"/>
    <w:rsid w:val="00205E8D"/>
    <w:rsid w:val="002062D9"/>
    <w:rsid w:val="00206B52"/>
    <w:rsid w:val="00206D46"/>
    <w:rsid w:val="00206F5C"/>
    <w:rsid w:val="00207131"/>
    <w:rsid w:val="00207257"/>
    <w:rsid w:val="00207312"/>
    <w:rsid w:val="002076BE"/>
    <w:rsid w:val="002078F8"/>
    <w:rsid w:val="0021026D"/>
    <w:rsid w:val="00210360"/>
    <w:rsid w:val="00211C62"/>
    <w:rsid w:val="0021213E"/>
    <w:rsid w:val="0021270D"/>
    <w:rsid w:val="00212E0B"/>
    <w:rsid w:val="00213424"/>
    <w:rsid w:val="00213652"/>
    <w:rsid w:val="00213CDA"/>
    <w:rsid w:val="00214145"/>
    <w:rsid w:val="00214865"/>
    <w:rsid w:val="0021497F"/>
    <w:rsid w:val="00214DA3"/>
    <w:rsid w:val="00214FB2"/>
    <w:rsid w:val="00215018"/>
    <w:rsid w:val="00215150"/>
    <w:rsid w:val="00215259"/>
    <w:rsid w:val="00215454"/>
    <w:rsid w:val="0021566C"/>
    <w:rsid w:val="00216020"/>
    <w:rsid w:val="00216348"/>
    <w:rsid w:val="002163D8"/>
    <w:rsid w:val="00216A94"/>
    <w:rsid w:val="00216B72"/>
    <w:rsid w:val="002171AD"/>
    <w:rsid w:val="00217AF1"/>
    <w:rsid w:val="00217C50"/>
    <w:rsid w:val="00217CEC"/>
    <w:rsid w:val="00217DD3"/>
    <w:rsid w:val="0022029D"/>
    <w:rsid w:val="00220561"/>
    <w:rsid w:val="00220777"/>
    <w:rsid w:val="00220900"/>
    <w:rsid w:val="002218D0"/>
    <w:rsid w:val="00221B6A"/>
    <w:rsid w:val="00222223"/>
    <w:rsid w:val="00222514"/>
    <w:rsid w:val="0022263F"/>
    <w:rsid w:val="002229A2"/>
    <w:rsid w:val="002229D2"/>
    <w:rsid w:val="00222C01"/>
    <w:rsid w:val="00222D88"/>
    <w:rsid w:val="00223301"/>
    <w:rsid w:val="00223833"/>
    <w:rsid w:val="00223A80"/>
    <w:rsid w:val="00223DD6"/>
    <w:rsid w:val="00223E4C"/>
    <w:rsid w:val="00224354"/>
    <w:rsid w:val="00224A2D"/>
    <w:rsid w:val="0022551B"/>
    <w:rsid w:val="002256EB"/>
    <w:rsid w:val="00225950"/>
    <w:rsid w:val="002259A7"/>
    <w:rsid w:val="00225C54"/>
    <w:rsid w:val="00225CAD"/>
    <w:rsid w:val="0022622E"/>
    <w:rsid w:val="00226CC4"/>
    <w:rsid w:val="00226CE6"/>
    <w:rsid w:val="00226D75"/>
    <w:rsid w:val="002272B6"/>
    <w:rsid w:val="0022732A"/>
    <w:rsid w:val="0022772E"/>
    <w:rsid w:val="00227CC7"/>
    <w:rsid w:val="00227D65"/>
    <w:rsid w:val="00230883"/>
    <w:rsid w:val="00230E5C"/>
    <w:rsid w:val="0023127F"/>
    <w:rsid w:val="0023136F"/>
    <w:rsid w:val="00231693"/>
    <w:rsid w:val="0023187D"/>
    <w:rsid w:val="00231888"/>
    <w:rsid w:val="00231916"/>
    <w:rsid w:val="002319E2"/>
    <w:rsid w:val="00231D42"/>
    <w:rsid w:val="00232554"/>
    <w:rsid w:val="00232677"/>
    <w:rsid w:val="002326BF"/>
    <w:rsid w:val="002328F8"/>
    <w:rsid w:val="002330E0"/>
    <w:rsid w:val="00233368"/>
    <w:rsid w:val="00233428"/>
    <w:rsid w:val="002339A0"/>
    <w:rsid w:val="002339E1"/>
    <w:rsid w:val="00233C2A"/>
    <w:rsid w:val="00233C70"/>
    <w:rsid w:val="00234481"/>
    <w:rsid w:val="00234549"/>
    <w:rsid w:val="00234709"/>
    <w:rsid w:val="002347B4"/>
    <w:rsid w:val="002347BE"/>
    <w:rsid w:val="0023482A"/>
    <w:rsid w:val="00234B01"/>
    <w:rsid w:val="00234C20"/>
    <w:rsid w:val="00234D1D"/>
    <w:rsid w:val="00234E5A"/>
    <w:rsid w:val="0023513F"/>
    <w:rsid w:val="002355C6"/>
    <w:rsid w:val="00235676"/>
    <w:rsid w:val="002359F5"/>
    <w:rsid w:val="00236740"/>
    <w:rsid w:val="00236B18"/>
    <w:rsid w:val="00236B4A"/>
    <w:rsid w:val="00236E78"/>
    <w:rsid w:val="0023738D"/>
    <w:rsid w:val="00237C5C"/>
    <w:rsid w:val="0024037B"/>
    <w:rsid w:val="00240D45"/>
    <w:rsid w:val="00240D93"/>
    <w:rsid w:val="00241600"/>
    <w:rsid w:val="00241AA7"/>
    <w:rsid w:val="00242416"/>
    <w:rsid w:val="0024245C"/>
    <w:rsid w:val="00242B22"/>
    <w:rsid w:val="002432FE"/>
    <w:rsid w:val="0024334C"/>
    <w:rsid w:val="00243387"/>
    <w:rsid w:val="002434D8"/>
    <w:rsid w:val="00243677"/>
    <w:rsid w:val="00243722"/>
    <w:rsid w:val="00243F5A"/>
    <w:rsid w:val="00243FA5"/>
    <w:rsid w:val="00244136"/>
    <w:rsid w:val="00244257"/>
    <w:rsid w:val="00244449"/>
    <w:rsid w:val="00244748"/>
    <w:rsid w:val="00244A8A"/>
    <w:rsid w:val="00244ADF"/>
    <w:rsid w:val="00244C51"/>
    <w:rsid w:val="00244DAB"/>
    <w:rsid w:val="00244FF5"/>
    <w:rsid w:val="002450F7"/>
    <w:rsid w:val="0024522F"/>
    <w:rsid w:val="00245397"/>
    <w:rsid w:val="0024545B"/>
    <w:rsid w:val="0024557C"/>
    <w:rsid w:val="00245784"/>
    <w:rsid w:val="002459CA"/>
    <w:rsid w:val="00245B65"/>
    <w:rsid w:val="00245C20"/>
    <w:rsid w:val="00246958"/>
    <w:rsid w:val="00246D86"/>
    <w:rsid w:val="00247833"/>
    <w:rsid w:val="0024784F"/>
    <w:rsid w:val="002478A4"/>
    <w:rsid w:val="00247AB9"/>
    <w:rsid w:val="00247DAF"/>
    <w:rsid w:val="00250414"/>
    <w:rsid w:val="00250465"/>
    <w:rsid w:val="00250C75"/>
    <w:rsid w:val="002517C2"/>
    <w:rsid w:val="00251B1A"/>
    <w:rsid w:val="00251EDF"/>
    <w:rsid w:val="002521A6"/>
    <w:rsid w:val="00252670"/>
    <w:rsid w:val="002528F7"/>
    <w:rsid w:val="00252B9B"/>
    <w:rsid w:val="00253094"/>
    <w:rsid w:val="00254585"/>
    <w:rsid w:val="0025469C"/>
    <w:rsid w:val="0025482E"/>
    <w:rsid w:val="00254DB8"/>
    <w:rsid w:val="00255456"/>
    <w:rsid w:val="002555E5"/>
    <w:rsid w:val="00255813"/>
    <w:rsid w:val="00256348"/>
    <w:rsid w:val="002565DA"/>
    <w:rsid w:val="00256B1A"/>
    <w:rsid w:val="00256F2B"/>
    <w:rsid w:val="002572F6"/>
    <w:rsid w:val="0025787B"/>
    <w:rsid w:val="00257A0A"/>
    <w:rsid w:val="00257BBE"/>
    <w:rsid w:val="00257C1E"/>
    <w:rsid w:val="002601FD"/>
    <w:rsid w:val="0026020D"/>
    <w:rsid w:val="00260A2B"/>
    <w:rsid w:val="00260AE4"/>
    <w:rsid w:val="00260C39"/>
    <w:rsid w:val="00260CB8"/>
    <w:rsid w:val="002613EB"/>
    <w:rsid w:val="00261E24"/>
    <w:rsid w:val="0026206C"/>
    <w:rsid w:val="00262087"/>
    <w:rsid w:val="002620E4"/>
    <w:rsid w:val="002620ED"/>
    <w:rsid w:val="0026294D"/>
    <w:rsid w:val="00262B84"/>
    <w:rsid w:val="00263794"/>
    <w:rsid w:val="00263A8D"/>
    <w:rsid w:val="00263B0B"/>
    <w:rsid w:val="00263C11"/>
    <w:rsid w:val="00264354"/>
    <w:rsid w:val="0026488A"/>
    <w:rsid w:val="00264DBE"/>
    <w:rsid w:val="00265352"/>
    <w:rsid w:val="0026545B"/>
    <w:rsid w:val="002655E5"/>
    <w:rsid w:val="00265ADA"/>
    <w:rsid w:val="002662BA"/>
    <w:rsid w:val="00266431"/>
    <w:rsid w:val="002665EC"/>
    <w:rsid w:val="002666C7"/>
    <w:rsid w:val="0026670C"/>
    <w:rsid w:val="00266846"/>
    <w:rsid w:val="00267292"/>
    <w:rsid w:val="002677CD"/>
    <w:rsid w:val="002678EC"/>
    <w:rsid w:val="00267980"/>
    <w:rsid w:val="00270182"/>
    <w:rsid w:val="00270672"/>
    <w:rsid w:val="00270836"/>
    <w:rsid w:val="00271022"/>
    <w:rsid w:val="00271271"/>
    <w:rsid w:val="002712C1"/>
    <w:rsid w:val="00271E4B"/>
    <w:rsid w:val="002724FB"/>
    <w:rsid w:val="00272838"/>
    <w:rsid w:val="00272B88"/>
    <w:rsid w:val="00272F8F"/>
    <w:rsid w:val="00272FF1"/>
    <w:rsid w:val="0027319A"/>
    <w:rsid w:val="00273795"/>
    <w:rsid w:val="002738BB"/>
    <w:rsid w:val="00273976"/>
    <w:rsid w:val="00273CA4"/>
    <w:rsid w:val="0027454F"/>
    <w:rsid w:val="002753D1"/>
    <w:rsid w:val="0027559C"/>
    <w:rsid w:val="00275705"/>
    <w:rsid w:val="00275720"/>
    <w:rsid w:val="00275760"/>
    <w:rsid w:val="002759F9"/>
    <w:rsid w:val="00275D44"/>
    <w:rsid w:val="00275E8E"/>
    <w:rsid w:val="002760C3"/>
    <w:rsid w:val="00276537"/>
    <w:rsid w:val="00276A1F"/>
    <w:rsid w:val="00276DC2"/>
    <w:rsid w:val="00276F27"/>
    <w:rsid w:val="0027722D"/>
    <w:rsid w:val="002774F0"/>
    <w:rsid w:val="00277766"/>
    <w:rsid w:val="00277C71"/>
    <w:rsid w:val="00277DAF"/>
    <w:rsid w:val="00277E3C"/>
    <w:rsid w:val="00280602"/>
    <w:rsid w:val="00280628"/>
    <w:rsid w:val="0028087F"/>
    <w:rsid w:val="0028088C"/>
    <w:rsid w:val="00280918"/>
    <w:rsid w:val="002810F5"/>
    <w:rsid w:val="00281284"/>
    <w:rsid w:val="0028130B"/>
    <w:rsid w:val="00281402"/>
    <w:rsid w:val="00281811"/>
    <w:rsid w:val="00281899"/>
    <w:rsid w:val="00281CE4"/>
    <w:rsid w:val="00281EE8"/>
    <w:rsid w:val="00282160"/>
    <w:rsid w:val="002822C6"/>
    <w:rsid w:val="002825A9"/>
    <w:rsid w:val="00283831"/>
    <w:rsid w:val="00283ADB"/>
    <w:rsid w:val="00283BE3"/>
    <w:rsid w:val="00284089"/>
    <w:rsid w:val="0028439D"/>
    <w:rsid w:val="00284A4C"/>
    <w:rsid w:val="00284CAE"/>
    <w:rsid w:val="00285219"/>
    <w:rsid w:val="002852B8"/>
    <w:rsid w:val="00285370"/>
    <w:rsid w:val="0028550E"/>
    <w:rsid w:val="00285D17"/>
    <w:rsid w:val="002863F0"/>
    <w:rsid w:val="00286411"/>
    <w:rsid w:val="002864BD"/>
    <w:rsid w:val="00287594"/>
    <w:rsid w:val="00287DB2"/>
    <w:rsid w:val="00287FD0"/>
    <w:rsid w:val="00290871"/>
    <w:rsid w:val="00290874"/>
    <w:rsid w:val="0029090A"/>
    <w:rsid w:val="00290D42"/>
    <w:rsid w:val="00290FA2"/>
    <w:rsid w:val="00291356"/>
    <w:rsid w:val="00291762"/>
    <w:rsid w:val="00291A88"/>
    <w:rsid w:val="00291B40"/>
    <w:rsid w:val="00291C6C"/>
    <w:rsid w:val="00291F04"/>
    <w:rsid w:val="002920E2"/>
    <w:rsid w:val="0029230C"/>
    <w:rsid w:val="0029255B"/>
    <w:rsid w:val="00292586"/>
    <w:rsid w:val="00292933"/>
    <w:rsid w:val="00292B88"/>
    <w:rsid w:val="00293922"/>
    <w:rsid w:val="00293DF1"/>
    <w:rsid w:val="0029467A"/>
    <w:rsid w:val="002948B2"/>
    <w:rsid w:val="002949D1"/>
    <w:rsid w:val="0029590F"/>
    <w:rsid w:val="00296331"/>
    <w:rsid w:val="00296459"/>
    <w:rsid w:val="00296729"/>
    <w:rsid w:val="00296A60"/>
    <w:rsid w:val="00296BD8"/>
    <w:rsid w:val="00296DA5"/>
    <w:rsid w:val="00297328"/>
    <w:rsid w:val="00297D28"/>
    <w:rsid w:val="002A01E5"/>
    <w:rsid w:val="002A0266"/>
    <w:rsid w:val="002A0700"/>
    <w:rsid w:val="002A07F4"/>
    <w:rsid w:val="002A0866"/>
    <w:rsid w:val="002A0A71"/>
    <w:rsid w:val="002A12D7"/>
    <w:rsid w:val="002A1BAD"/>
    <w:rsid w:val="002A1DE1"/>
    <w:rsid w:val="002A264D"/>
    <w:rsid w:val="002A2854"/>
    <w:rsid w:val="002A2A96"/>
    <w:rsid w:val="002A3400"/>
    <w:rsid w:val="002A358E"/>
    <w:rsid w:val="002A3FA8"/>
    <w:rsid w:val="002A4296"/>
    <w:rsid w:val="002A481E"/>
    <w:rsid w:val="002A4A2D"/>
    <w:rsid w:val="002A52EF"/>
    <w:rsid w:val="002A539C"/>
    <w:rsid w:val="002A5D21"/>
    <w:rsid w:val="002A5DF6"/>
    <w:rsid w:val="002A60AB"/>
    <w:rsid w:val="002A618E"/>
    <w:rsid w:val="002A6972"/>
    <w:rsid w:val="002A725F"/>
    <w:rsid w:val="002A72D2"/>
    <w:rsid w:val="002A798F"/>
    <w:rsid w:val="002B0081"/>
    <w:rsid w:val="002B013A"/>
    <w:rsid w:val="002B0495"/>
    <w:rsid w:val="002B04F1"/>
    <w:rsid w:val="002B0AEC"/>
    <w:rsid w:val="002B0E3D"/>
    <w:rsid w:val="002B0EB8"/>
    <w:rsid w:val="002B0F52"/>
    <w:rsid w:val="002B133A"/>
    <w:rsid w:val="002B13EA"/>
    <w:rsid w:val="002B27F6"/>
    <w:rsid w:val="002B3E40"/>
    <w:rsid w:val="002B411E"/>
    <w:rsid w:val="002B4822"/>
    <w:rsid w:val="002B56CE"/>
    <w:rsid w:val="002B57A5"/>
    <w:rsid w:val="002B5C3F"/>
    <w:rsid w:val="002B6133"/>
    <w:rsid w:val="002B61F7"/>
    <w:rsid w:val="002B70B4"/>
    <w:rsid w:val="002B7694"/>
    <w:rsid w:val="002B7733"/>
    <w:rsid w:val="002B7C4F"/>
    <w:rsid w:val="002B7F9B"/>
    <w:rsid w:val="002B7FCE"/>
    <w:rsid w:val="002C0318"/>
    <w:rsid w:val="002C0C74"/>
    <w:rsid w:val="002C0DEE"/>
    <w:rsid w:val="002C0DF2"/>
    <w:rsid w:val="002C16D5"/>
    <w:rsid w:val="002C1729"/>
    <w:rsid w:val="002C1A34"/>
    <w:rsid w:val="002C1A3B"/>
    <w:rsid w:val="002C1FE3"/>
    <w:rsid w:val="002C215C"/>
    <w:rsid w:val="002C2389"/>
    <w:rsid w:val="002C241F"/>
    <w:rsid w:val="002C245A"/>
    <w:rsid w:val="002C2979"/>
    <w:rsid w:val="002C34B1"/>
    <w:rsid w:val="002C3CB0"/>
    <w:rsid w:val="002C3E77"/>
    <w:rsid w:val="002C3EFC"/>
    <w:rsid w:val="002C4109"/>
    <w:rsid w:val="002C4C67"/>
    <w:rsid w:val="002C53C2"/>
    <w:rsid w:val="002C5492"/>
    <w:rsid w:val="002C5503"/>
    <w:rsid w:val="002C576F"/>
    <w:rsid w:val="002C5A5B"/>
    <w:rsid w:val="002C5F11"/>
    <w:rsid w:val="002C628A"/>
    <w:rsid w:val="002C6C32"/>
    <w:rsid w:val="002C6EBA"/>
    <w:rsid w:val="002C73CC"/>
    <w:rsid w:val="002C7823"/>
    <w:rsid w:val="002C7969"/>
    <w:rsid w:val="002C7B96"/>
    <w:rsid w:val="002C7E7F"/>
    <w:rsid w:val="002D076F"/>
    <w:rsid w:val="002D07BF"/>
    <w:rsid w:val="002D0BD2"/>
    <w:rsid w:val="002D0D0D"/>
    <w:rsid w:val="002D1453"/>
    <w:rsid w:val="002D16C2"/>
    <w:rsid w:val="002D24F9"/>
    <w:rsid w:val="002D2656"/>
    <w:rsid w:val="002D2ACA"/>
    <w:rsid w:val="002D2F51"/>
    <w:rsid w:val="002D2FF6"/>
    <w:rsid w:val="002D33F9"/>
    <w:rsid w:val="002D3F74"/>
    <w:rsid w:val="002D4499"/>
    <w:rsid w:val="002D44FA"/>
    <w:rsid w:val="002D51B4"/>
    <w:rsid w:val="002D5950"/>
    <w:rsid w:val="002D5F12"/>
    <w:rsid w:val="002D627D"/>
    <w:rsid w:val="002D661F"/>
    <w:rsid w:val="002D6D5E"/>
    <w:rsid w:val="002D6F4A"/>
    <w:rsid w:val="002D719C"/>
    <w:rsid w:val="002D7777"/>
    <w:rsid w:val="002D7A7F"/>
    <w:rsid w:val="002D7CA9"/>
    <w:rsid w:val="002D7CAE"/>
    <w:rsid w:val="002D7D55"/>
    <w:rsid w:val="002D7E4D"/>
    <w:rsid w:val="002E0061"/>
    <w:rsid w:val="002E0397"/>
    <w:rsid w:val="002E0399"/>
    <w:rsid w:val="002E05D2"/>
    <w:rsid w:val="002E0F6C"/>
    <w:rsid w:val="002E0F9B"/>
    <w:rsid w:val="002E1568"/>
    <w:rsid w:val="002E169C"/>
    <w:rsid w:val="002E1787"/>
    <w:rsid w:val="002E1B33"/>
    <w:rsid w:val="002E1F55"/>
    <w:rsid w:val="002E1F58"/>
    <w:rsid w:val="002E237F"/>
    <w:rsid w:val="002E28F0"/>
    <w:rsid w:val="002E2F02"/>
    <w:rsid w:val="002E31C0"/>
    <w:rsid w:val="002E396A"/>
    <w:rsid w:val="002E3D05"/>
    <w:rsid w:val="002E43AA"/>
    <w:rsid w:val="002E45DB"/>
    <w:rsid w:val="002E5BBD"/>
    <w:rsid w:val="002E6093"/>
    <w:rsid w:val="002E6308"/>
    <w:rsid w:val="002E64A9"/>
    <w:rsid w:val="002E64E7"/>
    <w:rsid w:val="002E661D"/>
    <w:rsid w:val="002E663D"/>
    <w:rsid w:val="002E6A8F"/>
    <w:rsid w:val="002E6FB2"/>
    <w:rsid w:val="002E73A9"/>
    <w:rsid w:val="002E73CE"/>
    <w:rsid w:val="002E75CB"/>
    <w:rsid w:val="002E7CCB"/>
    <w:rsid w:val="002E7D70"/>
    <w:rsid w:val="002F0123"/>
    <w:rsid w:val="002F0C58"/>
    <w:rsid w:val="002F0EB5"/>
    <w:rsid w:val="002F178E"/>
    <w:rsid w:val="002F1BFB"/>
    <w:rsid w:val="002F1FBE"/>
    <w:rsid w:val="002F23BD"/>
    <w:rsid w:val="002F263F"/>
    <w:rsid w:val="002F2819"/>
    <w:rsid w:val="002F2B87"/>
    <w:rsid w:val="002F2EBC"/>
    <w:rsid w:val="002F3983"/>
    <w:rsid w:val="002F3A70"/>
    <w:rsid w:val="002F3AE5"/>
    <w:rsid w:val="002F404C"/>
    <w:rsid w:val="002F44B3"/>
    <w:rsid w:val="002F44FE"/>
    <w:rsid w:val="002F4801"/>
    <w:rsid w:val="002F5923"/>
    <w:rsid w:val="002F5AA3"/>
    <w:rsid w:val="002F5B70"/>
    <w:rsid w:val="002F60E9"/>
    <w:rsid w:val="002F709C"/>
    <w:rsid w:val="002F7305"/>
    <w:rsid w:val="002F760B"/>
    <w:rsid w:val="002F76D6"/>
    <w:rsid w:val="002F773A"/>
    <w:rsid w:val="002F7AF0"/>
    <w:rsid w:val="002F7B50"/>
    <w:rsid w:val="002F7E44"/>
    <w:rsid w:val="002F7EEA"/>
    <w:rsid w:val="003002F4"/>
    <w:rsid w:val="00300A3A"/>
    <w:rsid w:val="00300AA2"/>
    <w:rsid w:val="00300BFE"/>
    <w:rsid w:val="00301279"/>
    <w:rsid w:val="00301283"/>
    <w:rsid w:val="0030141B"/>
    <w:rsid w:val="00301433"/>
    <w:rsid w:val="0030154B"/>
    <w:rsid w:val="00301C03"/>
    <w:rsid w:val="00301C16"/>
    <w:rsid w:val="00301C86"/>
    <w:rsid w:val="00301D42"/>
    <w:rsid w:val="0030207E"/>
    <w:rsid w:val="00302097"/>
    <w:rsid w:val="003022E3"/>
    <w:rsid w:val="003024AC"/>
    <w:rsid w:val="00302883"/>
    <w:rsid w:val="00302957"/>
    <w:rsid w:val="00302FA2"/>
    <w:rsid w:val="0030319F"/>
    <w:rsid w:val="00303719"/>
    <w:rsid w:val="00303760"/>
    <w:rsid w:val="003039C2"/>
    <w:rsid w:val="003039CE"/>
    <w:rsid w:val="003041ED"/>
    <w:rsid w:val="00304517"/>
    <w:rsid w:val="003047D1"/>
    <w:rsid w:val="003056F7"/>
    <w:rsid w:val="0030595A"/>
    <w:rsid w:val="00305CC4"/>
    <w:rsid w:val="00305F08"/>
    <w:rsid w:val="00306477"/>
    <w:rsid w:val="00306A96"/>
    <w:rsid w:val="00306D39"/>
    <w:rsid w:val="00306DB6"/>
    <w:rsid w:val="003076BE"/>
    <w:rsid w:val="00307A20"/>
    <w:rsid w:val="00310409"/>
    <w:rsid w:val="003104C2"/>
    <w:rsid w:val="00310941"/>
    <w:rsid w:val="00310E53"/>
    <w:rsid w:val="003116A5"/>
    <w:rsid w:val="00311A04"/>
    <w:rsid w:val="00311FCE"/>
    <w:rsid w:val="0031212A"/>
    <w:rsid w:val="00312AD3"/>
    <w:rsid w:val="00312D39"/>
    <w:rsid w:val="00312DB0"/>
    <w:rsid w:val="0031324C"/>
    <w:rsid w:val="00313479"/>
    <w:rsid w:val="00313691"/>
    <w:rsid w:val="003138B0"/>
    <w:rsid w:val="00313AB0"/>
    <w:rsid w:val="00313DD0"/>
    <w:rsid w:val="00315267"/>
    <w:rsid w:val="003153DD"/>
    <w:rsid w:val="0031544B"/>
    <w:rsid w:val="003159F1"/>
    <w:rsid w:val="0031635D"/>
    <w:rsid w:val="00316670"/>
    <w:rsid w:val="00316857"/>
    <w:rsid w:val="003169DF"/>
    <w:rsid w:val="00316B00"/>
    <w:rsid w:val="00316EA3"/>
    <w:rsid w:val="0031728A"/>
    <w:rsid w:val="00317659"/>
    <w:rsid w:val="00317854"/>
    <w:rsid w:val="003178F1"/>
    <w:rsid w:val="00317B55"/>
    <w:rsid w:val="00317CE7"/>
    <w:rsid w:val="0032010B"/>
    <w:rsid w:val="003202D4"/>
    <w:rsid w:val="00320CC5"/>
    <w:rsid w:val="00320F0F"/>
    <w:rsid w:val="00320FAA"/>
    <w:rsid w:val="00321255"/>
    <w:rsid w:val="00321339"/>
    <w:rsid w:val="00321456"/>
    <w:rsid w:val="003217EA"/>
    <w:rsid w:val="00321D5E"/>
    <w:rsid w:val="00321E01"/>
    <w:rsid w:val="003220BF"/>
    <w:rsid w:val="0032211F"/>
    <w:rsid w:val="0032271A"/>
    <w:rsid w:val="00322740"/>
    <w:rsid w:val="003228B1"/>
    <w:rsid w:val="003228CE"/>
    <w:rsid w:val="00322998"/>
    <w:rsid w:val="00323F62"/>
    <w:rsid w:val="003241E7"/>
    <w:rsid w:val="003244D6"/>
    <w:rsid w:val="003248B7"/>
    <w:rsid w:val="00324FFA"/>
    <w:rsid w:val="00325463"/>
    <w:rsid w:val="0032570B"/>
    <w:rsid w:val="0032643A"/>
    <w:rsid w:val="00326473"/>
    <w:rsid w:val="00326733"/>
    <w:rsid w:val="0032684C"/>
    <w:rsid w:val="0032686C"/>
    <w:rsid w:val="00326920"/>
    <w:rsid w:val="00326B07"/>
    <w:rsid w:val="00326F0A"/>
    <w:rsid w:val="0032727C"/>
    <w:rsid w:val="003272A4"/>
    <w:rsid w:val="00327569"/>
    <w:rsid w:val="0032768D"/>
    <w:rsid w:val="0032771C"/>
    <w:rsid w:val="00327B4D"/>
    <w:rsid w:val="0033004B"/>
    <w:rsid w:val="0033114D"/>
    <w:rsid w:val="00331677"/>
    <w:rsid w:val="003317A4"/>
    <w:rsid w:val="00331B88"/>
    <w:rsid w:val="00332A4B"/>
    <w:rsid w:val="00332D75"/>
    <w:rsid w:val="0033336A"/>
    <w:rsid w:val="00333AEA"/>
    <w:rsid w:val="0033407D"/>
    <w:rsid w:val="0033476B"/>
    <w:rsid w:val="00334B1C"/>
    <w:rsid w:val="00334F48"/>
    <w:rsid w:val="0033583B"/>
    <w:rsid w:val="00335C13"/>
    <w:rsid w:val="00335CAA"/>
    <w:rsid w:val="00335ED7"/>
    <w:rsid w:val="00336E1E"/>
    <w:rsid w:val="003370CC"/>
    <w:rsid w:val="003371D1"/>
    <w:rsid w:val="003373CD"/>
    <w:rsid w:val="00337608"/>
    <w:rsid w:val="0033799C"/>
    <w:rsid w:val="00337AD7"/>
    <w:rsid w:val="003405B9"/>
    <w:rsid w:val="00340695"/>
    <w:rsid w:val="00340E8C"/>
    <w:rsid w:val="00341095"/>
    <w:rsid w:val="00341290"/>
    <w:rsid w:val="00341416"/>
    <w:rsid w:val="00341A52"/>
    <w:rsid w:val="00341FEE"/>
    <w:rsid w:val="00342012"/>
    <w:rsid w:val="00342131"/>
    <w:rsid w:val="003422BE"/>
    <w:rsid w:val="0034241E"/>
    <w:rsid w:val="0034281B"/>
    <w:rsid w:val="003428EC"/>
    <w:rsid w:val="00342C49"/>
    <w:rsid w:val="00342D72"/>
    <w:rsid w:val="00343593"/>
    <w:rsid w:val="00343A19"/>
    <w:rsid w:val="003446DA"/>
    <w:rsid w:val="00344852"/>
    <w:rsid w:val="00344C8E"/>
    <w:rsid w:val="00344E9B"/>
    <w:rsid w:val="003453B7"/>
    <w:rsid w:val="00345495"/>
    <w:rsid w:val="00345995"/>
    <w:rsid w:val="00345BBD"/>
    <w:rsid w:val="00345C91"/>
    <w:rsid w:val="00345D6F"/>
    <w:rsid w:val="00346109"/>
    <w:rsid w:val="003465C1"/>
    <w:rsid w:val="00346717"/>
    <w:rsid w:val="003467F6"/>
    <w:rsid w:val="003468FA"/>
    <w:rsid w:val="00346E16"/>
    <w:rsid w:val="00346E40"/>
    <w:rsid w:val="00347676"/>
    <w:rsid w:val="00347DE9"/>
    <w:rsid w:val="00347E05"/>
    <w:rsid w:val="003502E8"/>
    <w:rsid w:val="00350AFA"/>
    <w:rsid w:val="00350BE5"/>
    <w:rsid w:val="00350E71"/>
    <w:rsid w:val="003510E9"/>
    <w:rsid w:val="0035187A"/>
    <w:rsid w:val="00351AC2"/>
    <w:rsid w:val="00351D4F"/>
    <w:rsid w:val="00351EF3"/>
    <w:rsid w:val="00352324"/>
    <w:rsid w:val="0035262D"/>
    <w:rsid w:val="0035281F"/>
    <w:rsid w:val="00352A04"/>
    <w:rsid w:val="00353309"/>
    <w:rsid w:val="00353342"/>
    <w:rsid w:val="0035353A"/>
    <w:rsid w:val="0035393F"/>
    <w:rsid w:val="00353C2D"/>
    <w:rsid w:val="00353DA6"/>
    <w:rsid w:val="003541E7"/>
    <w:rsid w:val="0035432E"/>
    <w:rsid w:val="003543C4"/>
    <w:rsid w:val="0035453B"/>
    <w:rsid w:val="0035480F"/>
    <w:rsid w:val="00354C81"/>
    <w:rsid w:val="00355278"/>
    <w:rsid w:val="00355360"/>
    <w:rsid w:val="00355834"/>
    <w:rsid w:val="00355A09"/>
    <w:rsid w:val="00355ACD"/>
    <w:rsid w:val="00355D6A"/>
    <w:rsid w:val="00355E9D"/>
    <w:rsid w:val="00356062"/>
    <w:rsid w:val="00356382"/>
    <w:rsid w:val="00356A8A"/>
    <w:rsid w:val="00356E54"/>
    <w:rsid w:val="003570C8"/>
    <w:rsid w:val="003574EA"/>
    <w:rsid w:val="003576CC"/>
    <w:rsid w:val="003578FB"/>
    <w:rsid w:val="00357A7E"/>
    <w:rsid w:val="00357F04"/>
    <w:rsid w:val="003601B7"/>
    <w:rsid w:val="0036048E"/>
    <w:rsid w:val="0036073B"/>
    <w:rsid w:val="00360796"/>
    <w:rsid w:val="00360CE6"/>
    <w:rsid w:val="00360D83"/>
    <w:rsid w:val="00361115"/>
    <w:rsid w:val="0036126E"/>
    <w:rsid w:val="00361824"/>
    <w:rsid w:val="00361E89"/>
    <w:rsid w:val="00362BA3"/>
    <w:rsid w:val="00362E76"/>
    <w:rsid w:val="003636B0"/>
    <w:rsid w:val="00364237"/>
    <w:rsid w:val="003643D4"/>
    <w:rsid w:val="00364501"/>
    <w:rsid w:val="003647DC"/>
    <w:rsid w:val="00364900"/>
    <w:rsid w:val="00364B63"/>
    <w:rsid w:val="00364DF3"/>
    <w:rsid w:val="00364E12"/>
    <w:rsid w:val="00365895"/>
    <w:rsid w:val="00365D7D"/>
    <w:rsid w:val="00365E01"/>
    <w:rsid w:val="003660DF"/>
    <w:rsid w:val="00366471"/>
    <w:rsid w:val="00366488"/>
    <w:rsid w:val="003668A4"/>
    <w:rsid w:val="00366D9E"/>
    <w:rsid w:val="00366F90"/>
    <w:rsid w:val="00366FA7"/>
    <w:rsid w:val="00367181"/>
    <w:rsid w:val="003675CD"/>
    <w:rsid w:val="00367613"/>
    <w:rsid w:val="00367633"/>
    <w:rsid w:val="00367732"/>
    <w:rsid w:val="0036773F"/>
    <w:rsid w:val="00367814"/>
    <w:rsid w:val="00367A0B"/>
    <w:rsid w:val="00370065"/>
    <w:rsid w:val="003708C8"/>
    <w:rsid w:val="00370940"/>
    <w:rsid w:val="003714F4"/>
    <w:rsid w:val="003719F8"/>
    <w:rsid w:val="00371B97"/>
    <w:rsid w:val="00371C1D"/>
    <w:rsid w:val="00371D17"/>
    <w:rsid w:val="00371F81"/>
    <w:rsid w:val="00372D03"/>
    <w:rsid w:val="003733A2"/>
    <w:rsid w:val="0037392A"/>
    <w:rsid w:val="00374A0D"/>
    <w:rsid w:val="00375BAA"/>
    <w:rsid w:val="003764C1"/>
    <w:rsid w:val="00376533"/>
    <w:rsid w:val="00376B80"/>
    <w:rsid w:val="00377031"/>
    <w:rsid w:val="003771FD"/>
    <w:rsid w:val="00380E42"/>
    <w:rsid w:val="00380E73"/>
    <w:rsid w:val="0038153F"/>
    <w:rsid w:val="00381930"/>
    <w:rsid w:val="00381B53"/>
    <w:rsid w:val="0038316F"/>
    <w:rsid w:val="0038342C"/>
    <w:rsid w:val="00383DDE"/>
    <w:rsid w:val="00383E92"/>
    <w:rsid w:val="003850FA"/>
    <w:rsid w:val="0038520F"/>
    <w:rsid w:val="0038526B"/>
    <w:rsid w:val="0038678E"/>
    <w:rsid w:val="003869B1"/>
    <w:rsid w:val="003872AE"/>
    <w:rsid w:val="00387523"/>
    <w:rsid w:val="0038793A"/>
    <w:rsid w:val="003879C5"/>
    <w:rsid w:val="00387BA2"/>
    <w:rsid w:val="00387E01"/>
    <w:rsid w:val="003900E6"/>
    <w:rsid w:val="003903F1"/>
    <w:rsid w:val="0039055B"/>
    <w:rsid w:val="00391519"/>
    <w:rsid w:val="00391667"/>
    <w:rsid w:val="0039188A"/>
    <w:rsid w:val="00391982"/>
    <w:rsid w:val="00391E72"/>
    <w:rsid w:val="00391E9E"/>
    <w:rsid w:val="00392404"/>
    <w:rsid w:val="00392658"/>
    <w:rsid w:val="003928A8"/>
    <w:rsid w:val="00392C5A"/>
    <w:rsid w:val="00392C64"/>
    <w:rsid w:val="00393051"/>
    <w:rsid w:val="003931A8"/>
    <w:rsid w:val="0039323B"/>
    <w:rsid w:val="00393BC0"/>
    <w:rsid w:val="00393F8C"/>
    <w:rsid w:val="00394409"/>
    <w:rsid w:val="00394CA6"/>
    <w:rsid w:val="00394E4E"/>
    <w:rsid w:val="00395249"/>
    <w:rsid w:val="0039573F"/>
    <w:rsid w:val="00395A64"/>
    <w:rsid w:val="00395B54"/>
    <w:rsid w:val="00395BE6"/>
    <w:rsid w:val="00396003"/>
    <w:rsid w:val="003964EB"/>
    <w:rsid w:val="00397231"/>
    <w:rsid w:val="003973C3"/>
    <w:rsid w:val="003973F5"/>
    <w:rsid w:val="00397445"/>
    <w:rsid w:val="00397625"/>
    <w:rsid w:val="003A020C"/>
    <w:rsid w:val="003A05B6"/>
    <w:rsid w:val="003A071B"/>
    <w:rsid w:val="003A0819"/>
    <w:rsid w:val="003A0865"/>
    <w:rsid w:val="003A0ADD"/>
    <w:rsid w:val="003A0AFE"/>
    <w:rsid w:val="003A0B39"/>
    <w:rsid w:val="003A14B0"/>
    <w:rsid w:val="003A151C"/>
    <w:rsid w:val="003A1822"/>
    <w:rsid w:val="003A2105"/>
    <w:rsid w:val="003A2142"/>
    <w:rsid w:val="003A229D"/>
    <w:rsid w:val="003A2F1E"/>
    <w:rsid w:val="003A3E19"/>
    <w:rsid w:val="003A3E3A"/>
    <w:rsid w:val="003A3F02"/>
    <w:rsid w:val="003A455C"/>
    <w:rsid w:val="003A493D"/>
    <w:rsid w:val="003A5425"/>
    <w:rsid w:val="003A56C3"/>
    <w:rsid w:val="003A5A35"/>
    <w:rsid w:val="003A6291"/>
    <w:rsid w:val="003A6762"/>
    <w:rsid w:val="003A688E"/>
    <w:rsid w:val="003A6A09"/>
    <w:rsid w:val="003A6C57"/>
    <w:rsid w:val="003A6D68"/>
    <w:rsid w:val="003A75C7"/>
    <w:rsid w:val="003A76A0"/>
    <w:rsid w:val="003A7B2D"/>
    <w:rsid w:val="003A7EE4"/>
    <w:rsid w:val="003A7FF6"/>
    <w:rsid w:val="003B03BF"/>
    <w:rsid w:val="003B0418"/>
    <w:rsid w:val="003B0B76"/>
    <w:rsid w:val="003B0EF7"/>
    <w:rsid w:val="003B1595"/>
    <w:rsid w:val="003B17CC"/>
    <w:rsid w:val="003B2303"/>
    <w:rsid w:val="003B23C0"/>
    <w:rsid w:val="003B274E"/>
    <w:rsid w:val="003B29BF"/>
    <w:rsid w:val="003B2AE7"/>
    <w:rsid w:val="003B2C17"/>
    <w:rsid w:val="003B2F55"/>
    <w:rsid w:val="003B30F6"/>
    <w:rsid w:val="003B39A2"/>
    <w:rsid w:val="003B4057"/>
    <w:rsid w:val="003B40D5"/>
    <w:rsid w:val="003B4EB1"/>
    <w:rsid w:val="003B4ECB"/>
    <w:rsid w:val="003B5686"/>
    <w:rsid w:val="003B594B"/>
    <w:rsid w:val="003B5C90"/>
    <w:rsid w:val="003B5D36"/>
    <w:rsid w:val="003B6104"/>
    <w:rsid w:val="003B6A2E"/>
    <w:rsid w:val="003B6C8D"/>
    <w:rsid w:val="003B7C44"/>
    <w:rsid w:val="003B7C8E"/>
    <w:rsid w:val="003B7E77"/>
    <w:rsid w:val="003C0069"/>
    <w:rsid w:val="003C01C7"/>
    <w:rsid w:val="003C031B"/>
    <w:rsid w:val="003C03B0"/>
    <w:rsid w:val="003C079C"/>
    <w:rsid w:val="003C0B71"/>
    <w:rsid w:val="003C0C9B"/>
    <w:rsid w:val="003C0EE4"/>
    <w:rsid w:val="003C1091"/>
    <w:rsid w:val="003C1171"/>
    <w:rsid w:val="003C1659"/>
    <w:rsid w:val="003C16A7"/>
    <w:rsid w:val="003C1875"/>
    <w:rsid w:val="003C19D9"/>
    <w:rsid w:val="003C1EAC"/>
    <w:rsid w:val="003C1EDB"/>
    <w:rsid w:val="003C20DB"/>
    <w:rsid w:val="003C2731"/>
    <w:rsid w:val="003C2914"/>
    <w:rsid w:val="003C31E5"/>
    <w:rsid w:val="003C36D7"/>
    <w:rsid w:val="003C39B2"/>
    <w:rsid w:val="003C4254"/>
    <w:rsid w:val="003C46D6"/>
    <w:rsid w:val="003C47CE"/>
    <w:rsid w:val="003C4E65"/>
    <w:rsid w:val="003C4EFD"/>
    <w:rsid w:val="003C5A16"/>
    <w:rsid w:val="003C6080"/>
    <w:rsid w:val="003C62EA"/>
    <w:rsid w:val="003C66ED"/>
    <w:rsid w:val="003C6D7A"/>
    <w:rsid w:val="003C72D2"/>
    <w:rsid w:val="003C76AD"/>
    <w:rsid w:val="003C76B0"/>
    <w:rsid w:val="003C7CCB"/>
    <w:rsid w:val="003C7E52"/>
    <w:rsid w:val="003D0871"/>
    <w:rsid w:val="003D08CA"/>
    <w:rsid w:val="003D13EF"/>
    <w:rsid w:val="003D18D2"/>
    <w:rsid w:val="003D1A55"/>
    <w:rsid w:val="003D1AD0"/>
    <w:rsid w:val="003D1ED5"/>
    <w:rsid w:val="003D1FED"/>
    <w:rsid w:val="003D27E5"/>
    <w:rsid w:val="003D284F"/>
    <w:rsid w:val="003D2C8A"/>
    <w:rsid w:val="003D3396"/>
    <w:rsid w:val="003D33FC"/>
    <w:rsid w:val="003D343F"/>
    <w:rsid w:val="003D3743"/>
    <w:rsid w:val="003D446C"/>
    <w:rsid w:val="003D5010"/>
    <w:rsid w:val="003D52A2"/>
    <w:rsid w:val="003D5839"/>
    <w:rsid w:val="003D5DB1"/>
    <w:rsid w:val="003D5E32"/>
    <w:rsid w:val="003D6321"/>
    <w:rsid w:val="003D65D7"/>
    <w:rsid w:val="003D68A6"/>
    <w:rsid w:val="003D6A74"/>
    <w:rsid w:val="003D6CEF"/>
    <w:rsid w:val="003D715A"/>
    <w:rsid w:val="003D7930"/>
    <w:rsid w:val="003D7C84"/>
    <w:rsid w:val="003E04C3"/>
    <w:rsid w:val="003E0559"/>
    <w:rsid w:val="003E0655"/>
    <w:rsid w:val="003E0EB9"/>
    <w:rsid w:val="003E101D"/>
    <w:rsid w:val="003E106E"/>
    <w:rsid w:val="003E1944"/>
    <w:rsid w:val="003E1A2F"/>
    <w:rsid w:val="003E2751"/>
    <w:rsid w:val="003E2EAE"/>
    <w:rsid w:val="003E2FDD"/>
    <w:rsid w:val="003E3020"/>
    <w:rsid w:val="003E30D7"/>
    <w:rsid w:val="003E3151"/>
    <w:rsid w:val="003E32C1"/>
    <w:rsid w:val="003E3D88"/>
    <w:rsid w:val="003E41A9"/>
    <w:rsid w:val="003E427D"/>
    <w:rsid w:val="003E429A"/>
    <w:rsid w:val="003E4878"/>
    <w:rsid w:val="003E48D9"/>
    <w:rsid w:val="003E50C9"/>
    <w:rsid w:val="003E56DA"/>
    <w:rsid w:val="003E5AB4"/>
    <w:rsid w:val="003E5C4A"/>
    <w:rsid w:val="003E6407"/>
    <w:rsid w:val="003E6F4F"/>
    <w:rsid w:val="003E739C"/>
    <w:rsid w:val="003E73CB"/>
    <w:rsid w:val="003E75D0"/>
    <w:rsid w:val="003F0299"/>
    <w:rsid w:val="003F074E"/>
    <w:rsid w:val="003F08BF"/>
    <w:rsid w:val="003F09B2"/>
    <w:rsid w:val="003F0A45"/>
    <w:rsid w:val="003F0A9E"/>
    <w:rsid w:val="003F0C67"/>
    <w:rsid w:val="003F13FE"/>
    <w:rsid w:val="003F1AA4"/>
    <w:rsid w:val="003F1BAA"/>
    <w:rsid w:val="003F1DDC"/>
    <w:rsid w:val="003F1F03"/>
    <w:rsid w:val="003F2AAF"/>
    <w:rsid w:val="003F2DD5"/>
    <w:rsid w:val="003F33E3"/>
    <w:rsid w:val="003F3578"/>
    <w:rsid w:val="003F3851"/>
    <w:rsid w:val="003F391E"/>
    <w:rsid w:val="003F3E98"/>
    <w:rsid w:val="003F4183"/>
    <w:rsid w:val="003F4296"/>
    <w:rsid w:val="003F43BE"/>
    <w:rsid w:val="003F4B01"/>
    <w:rsid w:val="003F4D24"/>
    <w:rsid w:val="003F4F8C"/>
    <w:rsid w:val="003F4FEE"/>
    <w:rsid w:val="003F500B"/>
    <w:rsid w:val="003F524B"/>
    <w:rsid w:val="003F5474"/>
    <w:rsid w:val="003F5906"/>
    <w:rsid w:val="003F5A0B"/>
    <w:rsid w:val="003F5C85"/>
    <w:rsid w:val="003F5DB0"/>
    <w:rsid w:val="003F6E91"/>
    <w:rsid w:val="003F6EE5"/>
    <w:rsid w:val="003F7E46"/>
    <w:rsid w:val="0040056C"/>
    <w:rsid w:val="004006FD"/>
    <w:rsid w:val="004014A8"/>
    <w:rsid w:val="004014F6"/>
    <w:rsid w:val="00401678"/>
    <w:rsid w:val="00401A29"/>
    <w:rsid w:val="00401E55"/>
    <w:rsid w:val="004020D4"/>
    <w:rsid w:val="004023D4"/>
    <w:rsid w:val="00402610"/>
    <w:rsid w:val="00402673"/>
    <w:rsid w:val="00402748"/>
    <w:rsid w:val="004028E9"/>
    <w:rsid w:val="00402937"/>
    <w:rsid w:val="0040296A"/>
    <w:rsid w:val="004030B9"/>
    <w:rsid w:val="004036A1"/>
    <w:rsid w:val="004037C3"/>
    <w:rsid w:val="004038DF"/>
    <w:rsid w:val="00403B05"/>
    <w:rsid w:val="00403D8E"/>
    <w:rsid w:val="0040403B"/>
    <w:rsid w:val="00404C10"/>
    <w:rsid w:val="004051B8"/>
    <w:rsid w:val="004055E9"/>
    <w:rsid w:val="00405751"/>
    <w:rsid w:val="00405BC7"/>
    <w:rsid w:val="0040697A"/>
    <w:rsid w:val="00406AF9"/>
    <w:rsid w:val="004075EC"/>
    <w:rsid w:val="00407847"/>
    <w:rsid w:val="00407AC9"/>
    <w:rsid w:val="00407C58"/>
    <w:rsid w:val="00407DCB"/>
    <w:rsid w:val="00410192"/>
    <w:rsid w:val="0041024B"/>
    <w:rsid w:val="00410330"/>
    <w:rsid w:val="00410463"/>
    <w:rsid w:val="004104FC"/>
    <w:rsid w:val="00410559"/>
    <w:rsid w:val="004105C0"/>
    <w:rsid w:val="00411444"/>
    <w:rsid w:val="00411786"/>
    <w:rsid w:val="00411D54"/>
    <w:rsid w:val="00411DA5"/>
    <w:rsid w:val="00412072"/>
    <w:rsid w:val="00412ACD"/>
    <w:rsid w:val="00413363"/>
    <w:rsid w:val="0041355D"/>
    <w:rsid w:val="00413573"/>
    <w:rsid w:val="00413AE4"/>
    <w:rsid w:val="00414204"/>
    <w:rsid w:val="00414815"/>
    <w:rsid w:val="00414BAF"/>
    <w:rsid w:val="00414CB1"/>
    <w:rsid w:val="00414D66"/>
    <w:rsid w:val="00415B2C"/>
    <w:rsid w:val="00415B78"/>
    <w:rsid w:val="00416515"/>
    <w:rsid w:val="00416905"/>
    <w:rsid w:val="00416F25"/>
    <w:rsid w:val="004174E9"/>
    <w:rsid w:val="004177EC"/>
    <w:rsid w:val="004178DF"/>
    <w:rsid w:val="0042057F"/>
    <w:rsid w:val="00420825"/>
    <w:rsid w:val="00420EA9"/>
    <w:rsid w:val="004213E4"/>
    <w:rsid w:val="00421637"/>
    <w:rsid w:val="00421746"/>
    <w:rsid w:val="00421B18"/>
    <w:rsid w:val="00421B5F"/>
    <w:rsid w:val="00422999"/>
    <w:rsid w:val="00422CB5"/>
    <w:rsid w:val="00422CE7"/>
    <w:rsid w:val="00422F60"/>
    <w:rsid w:val="00423412"/>
    <w:rsid w:val="00423452"/>
    <w:rsid w:val="004234E5"/>
    <w:rsid w:val="00423BC9"/>
    <w:rsid w:val="00423EF0"/>
    <w:rsid w:val="00424425"/>
    <w:rsid w:val="0042452A"/>
    <w:rsid w:val="00424A83"/>
    <w:rsid w:val="00425004"/>
    <w:rsid w:val="0042567A"/>
    <w:rsid w:val="00425914"/>
    <w:rsid w:val="004259EA"/>
    <w:rsid w:val="00425A5A"/>
    <w:rsid w:val="00425CCB"/>
    <w:rsid w:val="0042607E"/>
    <w:rsid w:val="00426A40"/>
    <w:rsid w:val="0042711C"/>
    <w:rsid w:val="00427AA6"/>
    <w:rsid w:val="00427E32"/>
    <w:rsid w:val="004300AF"/>
    <w:rsid w:val="0043026A"/>
    <w:rsid w:val="00430458"/>
    <w:rsid w:val="0043069A"/>
    <w:rsid w:val="0043081F"/>
    <w:rsid w:val="00430A53"/>
    <w:rsid w:val="00430ED4"/>
    <w:rsid w:val="004310BB"/>
    <w:rsid w:val="00431671"/>
    <w:rsid w:val="00431A93"/>
    <w:rsid w:val="004321E8"/>
    <w:rsid w:val="00432223"/>
    <w:rsid w:val="004323DC"/>
    <w:rsid w:val="00432483"/>
    <w:rsid w:val="00432960"/>
    <w:rsid w:val="00433330"/>
    <w:rsid w:val="004336AB"/>
    <w:rsid w:val="00433E86"/>
    <w:rsid w:val="004341A8"/>
    <w:rsid w:val="004349F8"/>
    <w:rsid w:val="00434B34"/>
    <w:rsid w:val="00434DF9"/>
    <w:rsid w:val="00434EBE"/>
    <w:rsid w:val="004350E4"/>
    <w:rsid w:val="00435AAC"/>
    <w:rsid w:val="00435B59"/>
    <w:rsid w:val="00435BF7"/>
    <w:rsid w:val="00435C8D"/>
    <w:rsid w:val="00436198"/>
    <w:rsid w:val="0043629F"/>
    <w:rsid w:val="00436569"/>
    <w:rsid w:val="00436681"/>
    <w:rsid w:val="00437655"/>
    <w:rsid w:val="0043780D"/>
    <w:rsid w:val="00437D2B"/>
    <w:rsid w:val="0044026F"/>
    <w:rsid w:val="004402AD"/>
    <w:rsid w:val="00440438"/>
    <w:rsid w:val="00440E1D"/>
    <w:rsid w:val="004410F9"/>
    <w:rsid w:val="004411F5"/>
    <w:rsid w:val="00441B4F"/>
    <w:rsid w:val="00441C9F"/>
    <w:rsid w:val="00441E06"/>
    <w:rsid w:val="00442226"/>
    <w:rsid w:val="00442353"/>
    <w:rsid w:val="0044261C"/>
    <w:rsid w:val="00442E97"/>
    <w:rsid w:val="00442FE7"/>
    <w:rsid w:val="00443120"/>
    <w:rsid w:val="004432B2"/>
    <w:rsid w:val="00443515"/>
    <w:rsid w:val="00443542"/>
    <w:rsid w:val="0044354C"/>
    <w:rsid w:val="00443643"/>
    <w:rsid w:val="00443998"/>
    <w:rsid w:val="00443A8B"/>
    <w:rsid w:val="00443C5C"/>
    <w:rsid w:val="00443FBA"/>
    <w:rsid w:val="00444218"/>
    <w:rsid w:val="004445A2"/>
    <w:rsid w:val="00444A44"/>
    <w:rsid w:val="00445777"/>
    <w:rsid w:val="00445930"/>
    <w:rsid w:val="00445B3A"/>
    <w:rsid w:val="00445CA1"/>
    <w:rsid w:val="004464C9"/>
    <w:rsid w:val="00446502"/>
    <w:rsid w:val="00446619"/>
    <w:rsid w:val="004469E2"/>
    <w:rsid w:val="00446B51"/>
    <w:rsid w:val="00446B90"/>
    <w:rsid w:val="00446F3B"/>
    <w:rsid w:val="00446FAD"/>
    <w:rsid w:val="00447336"/>
    <w:rsid w:val="004479DC"/>
    <w:rsid w:val="00447BA0"/>
    <w:rsid w:val="004501AE"/>
    <w:rsid w:val="00450613"/>
    <w:rsid w:val="004507F2"/>
    <w:rsid w:val="004507FE"/>
    <w:rsid w:val="00450989"/>
    <w:rsid w:val="004516A0"/>
    <w:rsid w:val="00451B62"/>
    <w:rsid w:val="00451EB7"/>
    <w:rsid w:val="00451FB1"/>
    <w:rsid w:val="00452316"/>
    <w:rsid w:val="00452ACB"/>
    <w:rsid w:val="00452EE6"/>
    <w:rsid w:val="00452FA5"/>
    <w:rsid w:val="00452FB1"/>
    <w:rsid w:val="00453452"/>
    <w:rsid w:val="004535C5"/>
    <w:rsid w:val="00453672"/>
    <w:rsid w:val="00453B6F"/>
    <w:rsid w:val="00453C5A"/>
    <w:rsid w:val="00454147"/>
    <w:rsid w:val="00454454"/>
    <w:rsid w:val="00454AC1"/>
    <w:rsid w:val="00454E29"/>
    <w:rsid w:val="00455107"/>
    <w:rsid w:val="00455247"/>
    <w:rsid w:val="004552DD"/>
    <w:rsid w:val="00455C01"/>
    <w:rsid w:val="00455E0A"/>
    <w:rsid w:val="004560F8"/>
    <w:rsid w:val="004565A2"/>
    <w:rsid w:val="00456C2B"/>
    <w:rsid w:val="004570A4"/>
    <w:rsid w:val="00457866"/>
    <w:rsid w:val="004579A6"/>
    <w:rsid w:val="00457B62"/>
    <w:rsid w:val="004600AE"/>
    <w:rsid w:val="004600BC"/>
    <w:rsid w:val="0046048E"/>
    <w:rsid w:val="00460690"/>
    <w:rsid w:val="00460810"/>
    <w:rsid w:val="004609B6"/>
    <w:rsid w:val="00460D6B"/>
    <w:rsid w:val="00460FAB"/>
    <w:rsid w:val="0046165F"/>
    <w:rsid w:val="004616F0"/>
    <w:rsid w:val="004619B2"/>
    <w:rsid w:val="004622DF"/>
    <w:rsid w:val="00462342"/>
    <w:rsid w:val="00462467"/>
    <w:rsid w:val="00462565"/>
    <w:rsid w:val="00462D8F"/>
    <w:rsid w:val="004631EF"/>
    <w:rsid w:val="004633AB"/>
    <w:rsid w:val="004636AF"/>
    <w:rsid w:val="00463955"/>
    <w:rsid w:val="00463CA2"/>
    <w:rsid w:val="00464010"/>
    <w:rsid w:val="00464057"/>
    <w:rsid w:val="00464663"/>
    <w:rsid w:val="00464840"/>
    <w:rsid w:val="00464B35"/>
    <w:rsid w:val="00464F2E"/>
    <w:rsid w:val="0046566C"/>
    <w:rsid w:val="004657F1"/>
    <w:rsid w:val="00465A51"/>
    <w:rsid w:val="0046680E"/>
    <w:rsid w:val="00466F63"/>
    <w:rsid w:val="0046716D"/>
    <w:rsid w:val="00467222"/>
    <w:rsid w:val="0046793D"/>
    <w:rsid w:val="00470091"/>
    <w:rsid w:val="00471A9E"/>
    <w:rsid w:val="00472036"/>
    <w:rsid w:val="00472135"/>
    <w:rsid w:val="004724AD"/>
    <w:rsid w:val="00472BEE"/>
    <w:rsid w:val="0047408E"/>
    <w:rsid w:val="004746EF"/>
    <w:rsid w:val="00474D54"/>
    <w:rsid w:val="00474EFD"/>
    <w:rsid w:val="004752C3"/>
    <w:rsid w:val="004761E5"/>
    <w:rsid w:val="00476749"/>
    <w:rsid w:val="00476A4D"/>
    <w:rsid w:val="00476D1D"/>
    <w:rsid w:val="00477006"/>
    <w:rsid w:val="00477D4B"/>
    <w:rsid w:val="00477DBC"/>
    <w:rsid w:val="00480014"/>
    <w:rsid w:val="00480201"/>
    <w:rsid w:val="0048031D"/>
    <w:rsid w:val="00480588"/>
    <w:rsid w:val="004809B4"/>
    <w:rsid w:val="00480BBC"/>
    <w:rsid w:val="00480D63"/>
    <w:rsid w:val="00480FE3"/>
    <w:rsid w:val="0048118B"/>
    <w:rsid w:val="00481302"/>
    <w:rsid w:val="004813C5"/>
    <w:rsid w:val="0048168C"/>
    <w:rsid w:val="00481F20"/>
    <w:rsid w:val="00482892"/>
    <w:rsid w:val="00482D1D"/>
    <w:rsid w:val="00482D73"/>
    <w:rsid w:val="00483023"/>
    <w:rsid w:val="00483565"/>
    <w:rsid w:val="00483767"/>
    <w:rsid w:val="004838AA"/>
    <w:rsid w:val="004839EB"/>
    <w:rsid w:val="00483BB2"/>
    <w:rsid w:val="00483C9F"/>
    <w:rsid w:val="00483D70"/>
    <w:rsid w:val="00483F06"/>
    <w:rsid w:val="00484012"/>
    <w:rsid w:val="00484E94"/>
    <w:rsid w:val="00484EED"/>
    <w:rsid w:val="00485739"/>
    <w:rsid w:val="00486241"/>
    <w:rsid w:val="00487266"/>
    <w:rsid w:val="004877BA"/>
    <w:rsid w:val="004878F8"/>
    <w:rsid w:val="00487A31"/>
    <w:rsid w:val="00487D82"/>
    <w:rsid w:val="00490227"/>
    <w:rsid w:val="004906B3"/>
    <w:rsid w:val="00490744"/>
    <w:rsid w:val="00490980"/>
    <w:rsid w:val="00491126"/>
    <w:rsid w:val="0049141F"/>
    <w:rsid w:val="00491BDC"/>
    <w:rsid w:val="00491E93"/>
    <w:rsid w:val="00492DEF"/>
    <w:rsid w:val="00493346"/>
    <w:rsid w:val="0049383A"/>
    <w:rsid w:val="00493DFD"/>
    <w:rsid w:val="00494354"/>
    <w:rsid w:val="004947F3"/>
    <w:rsid w:val="00494814"/>
    <w:rsid w:val="00494E5F"/>
    <w:rsid w:val="00494F25"/>
    <w:rsid w:val="00494FA2"/>
    <w:rsid w:val="004956C4"/>
    <w:rsid w:val="00495BAF"/>
    <w:rsid w:val="00495FB6"/>
    <w:rsid w:val="00496024"/>
    <w:rsid w:val="004966EB"/>
    <w:rsid w:val="0049716A"/>
    <w:rsid w:val="00497742"/>
    <w:rsid w:val="00497967"/>
    <w:rsid w:val="00497E65"/>
    <w:rsid w:val="004A02DA"/>
    <w:rsid w:val="004A03A3"/>
    <w:rsid w:val="004A053F"/>
    <w:rsid w:val="004A0A1A"/>
    <w:rsid w:val="004A1017"/>
    <w:rsid w:val="004A151D"/>
    <w:rsid w:val="004A153F"/>
    <w:rsid w:val="004A1CA6"/>
    <w:rsid w:val="004A228B"/>
    <w:rsid w:val="004A2A28"/>
    <w:rsid w:val="004A2C48"/>
    <w:rsid w:val="004A30BD"/>
    <w:rsid w:val="004A3144"/>
    <w:rsid w:val="004A319A"/>
    <w:rsid w:val="004A31C5"/>
    <w:rsid w:val="004A3726"/>
    <w:rsid w:val="004A3A54"/>
    <w:rsid w:val="004A3C63"/>
    <w:rsid w:val="004A3DEF"/>
    <w:rsid w:val="004A41B8"/>
    <w:rsid w:val="004A4296"/>
    <w:rsid w:val="004A470F"/>
    <w:rsid w:val="004A473D"/>
    <w:rsid w:val="004A4BE0"/>
    <w:rsid w:val="004A4C50"/>
    <w:rsid w:val="004A4D70"/>
    <w:rsid w:val="004A4E74"/>
    <w:rsid w:val="004A4F5F"/>
    <w:rsid w:val="004A5754"/>
    <w:rsid w:val="004A5C82"/>
    <w:rsid w:val="004A655F"/>
    <w:rsid w:val="004A6D84"/>
    <w:rsid w:val="004A74BC"/>
    <w:rsid w:val="004A7830"/>
    <w:rsid w:val="004A789A"/>
    <w:rsid w:val="004A7A78"/>
    <w:rsid w:val="004B0756"/>
    <w:rsid w:val="004B0A1A"/>
    <w:rsid w:val="004B0AD3"/>
    <w:rsid w:val="004B0C4A"/>
    <w:rsid w:val="004B10F6"/>
    <w:rsid w:val="004B1682"/>
    <w:rsid w:val="004B17C4"/>
    <w:rsid w:val="004B1EFD"/>
    <w:rsid w:val="004B1F30"/>
    <w:rsid w:val="004B1F5F"/>
    <w:rsid w:val="004B2064"/>
    <w:rsid w:val="004B23AF"/>
    <w:rsid w:val="004B29A9"/>
    <w:rsid w:val="004B2F29"/>
    <w:rsid w:val="004B2F3A"/>
    <w:rsid w:val="004B2F6C"/>
    <w:rsid w:val="004B3385"/>
    <w:rsid w:val="004B39C3"/>
    <w:rsid w:val="004B39EE"/>
    <w:rsid w:val="004B4EC5"/>
    <w:rsid w:val="004B4F38"/>
    <w:rsid w:val="004B5049"/>
    <w:rsid w:val="004B527D"/>
    <w:rsid w:val="004B548D"/>
    <w:rsid w:val="004B5749"/>
    <w:rsid w:val="004B599E"/>
    <w:rsid w:val="004B5CB5"/>
    <w:rsid w:val="004B5E29"/>
    <w:rsid w:val="004B5F8E"/>
    <w:rsid w:val="004B6839"/>
    <w:rsid w:val="004B69E4"/>
    <w:rsid w:val="004B71B7"/>
    <w:rsid w:val="004B7E88"/>
    <w:rsid w:val="004C009D"/>
    <w:rsid w:val="004C05E8"/>
    <w:rsid w:val="004C0E3E"/>
    <w:rsid w:val="004C14FE"/>
    <w:rsid w:val="004C172F"/>
    <w:rsid w:val="004C17E0"/>
    <w:rsid w:val="004C19AD"/>
    <w:rsid w:val="004C1DBE"/>
    <w:rsid w:val="004C1FDB"/>
    <w:rsid w:val="004C1FF3"/>
    <w:rsid w:val="004C23AB"/>
    <w:rsid w:val="004C2B4C"/>
    <w:rsid w:val="004C2D6A"/>
    <w:rsid w:val="004C3836"/>
    <w:rsid w:val="004C3F60"/>
    <w:rsid w:val="004C45D7"/>
    <w:rsid w:val="004C4A80"/>
    <w:rsid w:val="004C4CD7"/>
    <w:rsid w:val="004C4CE9"/>
    <w:rsid w:val="004C4DC8"/>
    <w:rsid w:val="004C5023"/>
    <w:rsid w:val="004C53DB"/>
    <w:rsid w:val="004C5E4F"/>
    <w:rsid w:val="004C5E96"/>
    <w:rsid w:val="004C682A"/>
    <w:rsid w:val="004C6932"/>
    <w:rsid w:val="004C7A77"/>
    <w:rsid w:val="004C7E4F"/>
    <w:rsid w:val="004D042A"/>
    <w:rsid w:val="004D109A"/>
    <w:rsid w:val="004D11C2"/>
    <w:rsid w:val="004D121D"/>
    <w:rsid w:val="004D16F7"/>
    <w:rsid w:val="004D17F2"/>
    <w:rsid w:val="004D1C90"/>
    <w:rsid w:val="004D1CCA"/>
    <w:rsid w:val="004D1CDF"/>
    <w:rsid w:val="004D1EFE"/>
    <w:rsid w:val="004D2AC9"/>
    <w:rsid w:val="004D2BD8"/>
    <w:rsid w:val="004D3A53"/>
    <w:rsid w:val="004D4937"/>
    <w:rsid w:val="004D4AD3"/>
    <w:rsid w:val="004D4C81"/>
    <w:rsid w:val="004D51D2"/>
    <w:rsid w:val="004D5845"/>
    <w:rsid w:val="004D5969"/>
    <w:rsid w:val="004D59D3"/>
    <w:rsid w:val="004D5A0C"/>
    <w:rsid w:val="004D5AEA"/>
    <w:rsid w:val="004D5BBD"/>
    <w:rsid w:val="004D6C01"/>
    <w:rsid w:val="004D6C7D"/>
    <w:rsid w:val="004D7817"/>
    <w:rsid w:val="004D789B"/>
    <w:rsid w:val="004D7AAC"/>
    <w:rsid w:val="004D7AAD"/>
    <w:rsid w:val="004D7B15"/>
    <w:rsid w:val="004E02E3"/>
    <w:rsid w:val="004E0459"/>
    <w:rsid w:val="004E08D8"/>
    <w:rsid w:val="004E0CC7"/>
    <w:rsid w:val="004E11F2"/>
    <w:rsid w:val="004E14FC"/>
    <w:rsid w:val="004E178E"/>
    <w:rsid w:val="004E19A4"/>
    <w:rsid w:val="004E1A2D"/>
    <w:rsid w:val="004E1A4A"/>
    <w:rsid w:val="004E1C7F"/>
    <w:rsid w:val="004E22BD"/>
    <w:rsid w:val="004E23E5"/>
    <w:rsid w:val="004E2695"/>
    <w:rsid w:val="004E2E45"/>
    <w:rsid w:val="004E2E55"/>
    <w:rsid w:val="004E2E6C"/>
    <w:rsid w:val="004E2F71"/>
    <w:rsid w:val="004E3027"/>
    <w:rsid w:val="004E3493"/>
    <w:rsid w:val="004E349C"/>
    <w:rsid w:val="004E39A7"/>
    <w:rsid w:val="004E3E36"/>
    <w:rsid w:val="004E47A7"/>
    <w:rsid w:val="004E4939"/>
    <w:rsid w:val="004E4B3C"/>
    <w:rsid w:val="004E4E10"/>
    <w:rsid w:val="004E50B6"/>
    <w:rsid w:val="004E514B"/>
    <w:rsid w:val="004E596C"/>
    <w:rsid w:val="004E5A73"/>
    <w:rsid w:val="004E5C22"/>
    <w:rsid w:val="004E5CEA"/>
    <w:rsid w:val="004E5E4D"/>
    <w:rsid w:val="004E5F20"/>
    <w:rsid w:val="004E611C"/>
    <w:rsid w:val="004E7258"/>
    <w:rsid w:val="004E739B"/>
    <w:rsid w:val="004E743D"/>
    <w:rsid w:val="004E7903"/>
    <w:rsid w:val="004E7B2B"/>
    <w:rsid w:val="004E7DB7"/>
    <w:rsid w:val="004E7E21"/>
    <w:rsid w:val="004E7EBB"/>
    <w:rsid w:val="004F0407"/>
    <w:rsid w:val="004F0BF0"/>
    <w:rsid w:val="004F0C71"/>
    <w:rsid w:val="004F108E"/>
    <w:rsid w:val="004F1380"/>
    <w:rsid w:val="004F14F8"/>
    <w:rsid w:val="004F17CD"/>
    <w:rsid w:val="004F219C"/>
    <w:rsid w:val="004F2BC7"/>
    <w:rsid w:val="004F2DB0"/>
    <w:rsid w:val="004F3184"/>
    <w:rsid w:val="004F3595"/>
    <w:rsid w:val="004F3671"/>
    <w:rsid w:val="004F3B25"/>
    <w:rsid w:val="004F3FD3"/>
    <w:rsid w:val="004F41E6"/>
    <w:rsid w:val="004F42E3"/>
    <w:rsid w:val="004F43E6"/>
    <w:rsid w:val="004F48AA"/>
    <w:rsid w:val="004F49B0"/>
    <w:rsid w:val="004F517D"/>
    <w:rsid w:val="004F5311"/>
    <w:rsid w:val="004F595A"/>
    <w:rsid w:val="004F5A6A"/>
    <w:rsid w:val="004F6242"/>
    <w:rsid w:val="004F68F9"/>
    <w:rsid w:val="004F6A58"/>
    <w:rsid w:val="004F6A8F"/>
    <w:rsid w:val="004F6FF7"/>
    <w:rsid w:val="004F71EB"/>
    <w:rsid w:val="004F7B53"/>
    <w:rsid w:val="005002C7"/>
    <w:rsid w:val="00500464"/>
    <w:rsid w:val="00500B57"/>
    <w:rsid w:val="00501122"/>
    <w:rsid w:val="00501331"/>
    <w:rsid w:val="005015E6"/>
    <w:rsid w:val="00501755"/>
    <w:rsid w:val="0050183E"/>
    <w:rsid w:val="00502610"/>
    <w:rsid w:val="005026D3"/>
    <w:rsid w:val="00502C0A"/>
    <w:rsid w:val="00502C92"/>
    <w:rsid w:val="00502CBE"/>
    <w:rsid w:val="00502FA8"/>
    <w:rsid w:val="005032DA"/>
    <w:rsid w:val="0050357A"/>
    <w:rsid w:val="0050369B"/>
    <w:rsid w:val="00503A42"/>
    <w:rsid w:val="00503AAD"/>
    <w:rsid w:val="00503B8C"/>
    <w:rsid w:val="00503FAB"/>
    <w:rsid w:val="00503FE3"/>
    <w:rsid w:val="005040A4"/>
    <w:rsid w:val="00504355"/>
    <w:rsid w:val="005043B7"/>
    <w:rsid w:val="00504656"/>
    <w:rsid w:val="00504964"/>
    <w:rsid w:val="00505E6C"/>
    <w:rsid w:val="00505EDC"/>
    <w:rsid w:val="00506266"/>
    <w:rsid w:val="00506307"/>
    <w:rsid w:val="00506740"/>
    <w:rsid w:val="00506917"/>
    <w:rsid w:val="00506B16"/>
    <w:rsid w:val="00506DF1"/>
    <w:rsid w:val="00507102"/>
    <w:rsid w:val="0050713B"/>
    <w:rsid w:val="0050723A"/>
    <w:rsid w:val="005073AF"/>
    <w:rsid w:val="005076F3"/>
    <w:rsid w:val="00507B51"/>
    <w:rsid w:val="00507C89"/>
    <w:rsid w:val="005105C9"/>
    <w:rsid w:val="005107A0"/>
    <w:rsid w:val="005114AD"/>
    <w:rsid w:val="005118FC"/>
    <w:rsid w:val="00511A4C"/>
    <w:rsid w:val="00511E50"/>
    <w:rsid w:val="00511EC8"/>
    <w:rsid w:val="00511F75"/>
    <w:rsid w:val="0051295E"/>
    <w:rsid w:val="00512ACF"/>
    <w:rsid w:val="00512F34"/>
    <w:rsid w:val="00512F54"/>
    <w:rsid w:val="005130F0"/>
    <w:rsid w:val="00513440"/>
    <w:rsid w:val="005135CA"/>
    <w:rsid w:val="00513620"/>
    <w:rsid w:val="005138B1"/>
    <w:rsid w:val="005139A8"/>
    <w:rsid w:val="00513AE2"/>
    <w:rsid w:val="00513C22"/>
    <w:rsid w:val="00514562"/>
    <w:rsid w:val="0051463F"/>
    <w:rsid w:val="00514676"/>
    <w:rsid w:val="00514A3F"/>
    <w:rsid w:val="00514D0E"/>
    <w:rsid w:val="00515076"/>
    <w:rsid w:val="0051515D"/>
    <w:rsid w:val="005151B5"/>
    <w:rsid w:val="00515907"/>
    <w:rsid w:val="0051593E"/>
    <w:rsid w:val="00515DAD"/>
    <w:rsid w:val="00515E27"/>
    <w:rsid w:val="00516276"/>
    <w:rsid w:val="00516412"/>
    <w:rsid w:val="00516D60"/>
    <w:rsid w:val="00516E87"/>
    <w:rsid w:val="00517504"/>
    <w:rsid w:val="00517567"/>
    <w:rsid w:val="00517FDF"/>
    <w:rsid w:val="005205A5"/>
    <w:rsid w:val="005206AB"/>
    <w:rsid w:val="0052073A"/>
    <w:rsid w:val="00520BE8"/>
    <w:rsid w:val="00520C4B"/>
    <w:rsid w:val="00520C65"/>
    <w:rsid w:val="00520EA4"/>
    <w:rsid w:val="00520F1F"/>
    <w:rsid w:val="00521391"/>
    <w:rsid w:val="005213A9"/>
    <w:rsid w:val="005214BE"/>
    <w:rsid w:val="00521519"/>
    <w:rsid w:val="00521729"/>
    <w:rsid w:val="005217B1"/>
    <w:rsid w:val="005217B4"/>
    <w:rsid w:val="00521E23"/>
    <w:rsid w:val="00521E3B"/>
    <w:rsid w:val="0052217F"/>
    <w:rsid w:val="00522188"/>
    <w:rsid w:val="005224B2"/>
    <w:rsid w:val="00522786"/>
    <w:rsid w:val="00522B6F"/>
    <w:rsid w:val="00522BC6"/>
    <w:rsid w:val="00522F7A"/>
    <w:rsid w:val="005231DC"/>
    <w:rsid w:val="00523C58"/>
    <w:rsid w:val="00524783"/>
    <w:rsid w:val="00524ACE"/>
    <w:rsid w:val="00524C1B"/>
    <w:rsid w:val="00524E9F"/>
    <w:rsid w:val="00525089"/>
    <w:rsid w:val="0052511E"/>
    <w:rsid w:val="0052513A"/>
    <w:rsid w:val="0052519D"/>
    <w:rsid w:val="005254C4"/>
    <w:rsid w:val="005256CB"/>
    <w:rsid w:val="00525901"/>
    <w:rsid w:val="00525915"/>
    <w:rsid w:val="0052603E"/>
    <w:rsid w:val="00526655"/>
    <w:rsid w:val="005266A5"/>
    <w:rsid w:val="0052688D"/>
    <w:rsid w:val="005268EE"/>
    <w:rsid w:val="00526DF3"/>
    <w:rsid w:val="00526F4A"/>
    <w:rsid w:val="00527BB1"/>
    <w:rsid w:val="00530A78"/>
    <w:rsid w:val="00530A8C"/>
    <w:rsid w:val="00531076"/>
    <w:rsid w:val="005310AF"/>
    <w:rsid w:val="005313A9"/>
    <w:rsid w:val="00531A6A"/>
    <w:rsid w:val="00532308"/>
    <w:rsid w:val="00532332"/>
    <w:rsid w:val="0053336F"/>
    <w:rsid w:val="00533CA9"/>
    <w:rsid w:val="0053438F"/>
    <w:rsid w:val="005349D9"/>
    <w:rsid w:val="00535E62"/>
    <w:rsid w:val="00536637"/>
    <w:rsid w:val="00536903"/>
    <w:rsid w:val="00536CDB"/>
    <w:rsid w:val="005373DA"/>
    <w:rsid w:val="005375DD"/>
    <w:rsid w:val="00537806"/>
    <w:rsid w:val="005378E5"/>
    <w:rsid w:val="00537E9B"/>
    <w:rsid w:val="00537F17"/>
    <w:rsid w:val="00540034"/>
    <w:rsid w:val="00540965"/>
    <w:rsid w:val="00541883"/>
    <w:rsid w:val="005419CB"/>
    <w:rsid w:val="00541EA0"/>
    <w:rsid w:val="00542430"/>
    <w:rsid w:val="00542BF5"/>
    <w:rsid w:val="00542BFC"/>
    <w:rsid w:val="00542E20"/>
    <w:rsid w:val="005437A8"/>
    <w:rsid w:val="00543B14"/>
    <w:rsid w:val="00543BE8"/>
    <w:rsid w:val="00543D89"/>
    <w:rsid w:val="00544173"/>
    <w:rsid w:val="005441DF"/>
    <w:rsid w:val="0054474E"/>
    <w:rsid w:val="00545446"/>
    <w:rsid w:val="005458B0"/>
    <w:rsid w:val="00545AE7"/>
    <w:rsid w:val="005460EC"/>
    <w:rsid w:val="005464B2"/>
    <w:rsid w:val="00546AF9"/>
    <w:rsid w:val="00547D3D"/>
    <w:rsid w:val="00547DC6"/>
    <w:rsid w:val="00547DEF"/>
    <w:rsid w:val="00547E46"/>
    <w:rsid w:val="005503CD"/>
    <w:rsid w:val="005507D3"/>
    <w:rsid w:val="00550BC6"/>
    <w:rsid w:val="005510C1"/>
    <w:rsid w:val="00551D2D"/>
    <w:rsid w:val="00551E90"/>
    <w:rsid w:val="00551F17"/>
    <w:rsid w:val="00552157"/>
    <w:rsid w:val="00552A6F"/>
    <w:rsid w:val="0055317E"/>
    <w:rsid w:val="00553389"/>
    <w:rsid w:val="0055338E"/>
    <w:rsid w:val="005535B8"/>
    <w:rsid w:val="00553D09"/>
    <w:rsid w:val="00553DE9"/>
    <w:rsid w:val="00553E26"/>
    <w:rsid w:val="0055437A"/>
    <w:rsid w:val="00554496"/>
    <w:rsid w:val="00554558"/>
    <w:rsid w:val="00554806"/>
    <w:rsid w:val="005549E1"/>
    <w:rsid w:val="00554A90"/>
    <w:rsid w:val="00554B46"/>
    <w:rsid w:val="005551C8"/>
    <w:rsid w:val="00555D05"/>
    <w:rsid w:val="005561F8"/>
    <w:rsid w:val="00556222"/>
    <w:rsid w:val="005564CD"/>
    <w:rsid w:val="005567AF"/>
    <w:rsid w:val="00556967"/>
    <w:rsid w:val="00556B1B"/>
    <w:rsid w:val="00556CFF"/>
    <w:rsid w:val="00556D17"/>
    <w:rsid w:val="005570A8"/>
    <w:rsid w:val="00557102"/>
    <w:rsid w:val="005571C2"/>
    <w:rsid w:val="0055731B"/>
    <w:rsid w:val="005574BD"/>
    <w:rsid w:val="00557E6B"/>
    <w:rsid w:val="005607A9"/>
    <w:rsid w:val="00560C85"/>
    <w:rsid w:val="0056145D"/>
    <w:rsid w:val="00561573"/>
    <w:rsid w:val="00561803"/>
    <w:rsid w:val="0056195B"/>
    <w:rsid w:val="00561AF3"/>
    <w:rsid w:val="00561EB4"/>
    <w:rsid w:val="005622FF"/>
    <w:rsid w:val="00562AAA"/>
    <w:rsid w:val="00562ADF"/>
    <w:rsid w:val="00562C74"/>
    <w:rsid w:val="00562D8A"/>
    <w:rsid w:val="00563459"/>
    <w:rsid w:val="0056369A"/>
    <w:rsid w:val="0056379C"/>
    <w:rsid w:val="00563C1A"/>
    <w:rsid w:val="00563EDC"/>
    <w:rsid w:val="00563F0A"/>
    <w:rsid w:val="00563F5A"/>
    <w:rsid w:val="00564055"/>
    <w:rsid w:val="0056426A"/>
    <w:rsid w:val="0056439E"/>
    <w:rsid w:val="00564421"/>
    <w:rsid w:val="00564A3F"/>
    <w:rsid w:val="00565141"/>
    <w:rsid w:val="0056534E"/>
    <w:rsid w:val="00565800"/>
    <w:rsid w:val="00565C62"/>
    <w:rsid w:val="00565CAB"/>
    <w:rsid w:val="00565F13"/>
    <w:rsid w:val="005660D5"/>
    <w:rsid w:val="00566A1E"/>
    <w:rsid w:val="00567078"/>
    <w:rsid w:val="005678BB"/>
    <w:rsid w:val="00567FD2"/>
    <w:rsid w:val="0057061D"/>
    <w:rsid w:val="005706C5"/>
    <w:rsid w:val="00570705"/>
    <w:rsid w:val="00570D3D"/>
    <w:rsid w:val="00570F55"/>
    <w:rsid w:val="0057122C"/>
    <w:rsid w:val="00571350"/>
    <w:rsid w:val="005714F4"/>
    <w:rsid w:val="00571730"/>
    <w:rsid w:val="00572B92"/>
    <w:rsid w:val="005730B0"/>
    <w:rsid w:val="005732C4"/>
    <w:rsid w:val="005735A2"/>
    <w:rsid w:val="005735AE"/>
    <w:rsid w:val="005737C6"/>
    <w:rsid w:val="005738D9"/>
    <w:rsid w:val="00573B79"/>
    <w:rsid w:val="00573E32"/>
    <w:rsid w:val="00573F83"/>
    <w:rsid w:val="005741A6"/>
    <w:rsid w:val="00574AB9"/>
    <w:rsid w:val="00574B43"/>
    <w:rsid w:val="00574CB2"/>
    <w:rsid w:val="00574F40"/>
    <w:rsid w:val="00575077"/>
    <w:rsid w:val="0057578E"/>
    <w:rsid w:val="00575D58"/>
    <w:rsid w:val="00575F46"/>
    <w:rsid w:val="00576095"/>
    <w:rsid w:val="005760C2"/>
    <w:rsid w:val="00576108"/>
    <w:rsid w:val="00576828"/>
    <w:rsid w:val="00576DB6"/>
    <w:rsid w:val="00576E21"/>
    <w:rsid w:val="005772FB"/>
    <w:rsid w:val="005778C8"/>
    <w:rsid w:val="00577B9B"/>
    <w:rsid w:val="00577EC0"/>
    <w:rsid w:val="00580543"/>
    <w:rsid w:val="00580D94"/>
    <w:rsid w:val="00580E65"/>
    <w:rsid w:val="00581A8A"/>
    <w:rsid w:val="00581FC7"/>
    <w:rsid w:val="005828C6"/>
    <w:rsid w:val="00582AC1"/>
    <w:rsid w:val="00582D7A"/>
    <w:rsid w:val="00582DD7"/>
    <w:rsid w:val="005837DC"/>
    <w:rsid w:val="00583978"/>
    <w:rsid w:val="00584148"/>
    <w:rsid w:val="005841B1"/>
    <w:rsid w:val="00584A2B"/>
    <w:rsid w:val="00584DE6"/>
    <w:rsid w:val="0058503E"/>
    <w:rsid w:val="00585297"/>
    <w:rsid w:val="00585299"/>
    <w:rsid w:val="00585C97"/>
    <w:rsid w:val="00585D49"/>
    <w:rsid w:val="00585D4C"/>
    <w:rsid w:val="0058620D"/>
    <w:rsid w:val="0058631B"/>
    <w:rsid w:val="0058636D"/>
    <w:rsid w:val="00586767"/>
    <w:rsid w:val="00587732"/>
    <w:rsid w:val="0059020B"/>
    <w:rsid w:val="005905F3"/>
    <w:rsid w:val="00591073"/>
    <w:rsid w:val="00591395"/>
    <w:rsid w:val="00591AF7"/>
    <w:rsid w:val="00591EAB"/>
    <w:rsid w:val="005926F8"/>
    <w:rsid w:val="00592756"/>
    <w:rsid w:val="00593220"/>
    <w:rsid w:val="005933C1"/>
    <w:rsid w:val="005934B4"/>
    <w:rsid w:val="0059364A"/>
    <w:rsid w:val="005936EF"/>
    <w:rsid w:val="0059371F"/>
    <w:rsid w:val="00593802"/>
    <w:rsid w:val="005939E1"/>
    <w:rsid w:val="005939E4"/>
    <w:rsid w:val="00593C46"/>
    <w:rsid w:val="00593EC0"/>
    <w:rsid w:val="005942A6"/>
    <w:rsid w:val="0059450F"/>
    <w:rsid w:val="00594E55"/>
    <w:rsid w:val="005957E4"/>
    <w:rsid w:val="00595A11"/>
    <w:rsid w:val="00596288"/>
    <w:rsid w:val="005962A2"/>
    <w:rsid w:val="005965AA"/>
    <w:rsid w:val="00596996"/>
    <w:rsid w:val="00596C76"/>
    <w:rsid w:val="00596D9A"/>
    <w:rsid w:val="00596DB8"/>
    <w:rsid w:val="005970A1"/>
    <w:rsid w:val="00597149"/>
    <w:rsid w:val="00597354"/>
    <w:rsid w:val="00597564"/>
    <w:rsid w:val="00597F8F"/>
    <w:rsid w:val="005A0182"/>
    <w:rsid w:val="005A01CD"/>
    <w:rsid w:val="005A05AE"/>
    <w:rsid w:val="005A070B"/>
    <w:rsid w:val="005A075B"/>
    <w:rsid w:val="005A09C3"/>
    <w:rsid w:val="005A0E3A"/>
    <w:rsid w:val="005A148E"/>
    <w:rsid w:val="005A1771"/>
    <w:rsid w:val="005A1B1A"/>
    <w:rsid w:val="005A1ED6"/>
    <w:rsid w:val="005A1F02"/>
    <w:rsid w:val="005A205A"/>
    <w:rsid w:val="005A237A"/>
    <w:rsid w:val="005A28BD"/>
    <w:rsid w:val="005A2E12"/>
    <w:rsid w:val="005A2F34"/>
    <w:rsid w:val="005A325A"/>
    <w:rsid w:val="005A383F"/>
    <w:rsid w:val="005A3C1E"/>
    <w:rsid w:val="005A430D"/>
    <w:rsid w:val="005A4568"/>
    <w:rsid w:val="005A48B3"/>
    <w:rsid w:val="005A4B42"/>
    <w:rsid w:val="005A5492"/>
    <w:rsid w:val="005A574F"/>
    <w:rsid w:val="005A6C36"/>
    <w:rsid w:val="005A6D52"/>
    <w:rsid w:val="005A7005"/>
    <w:rsid w:val="005A729C"/>
    <w:rsid w:val="005A72EA"/>
    <w:rsid w:val="005A7352"/>
    <w:rsid w:val="005A792C"/>
    <w:rsid w:val="005A7D9B"/>
    <w:rsid w:val="005B01BE"/>
    <w:rsid w:val="005B060D"/>
    <w:rsid w:val="005B0665"/>
    <w:rsid w:val="005B0717"/>
    <w:rsid w:val="005B0954"/>
    <w:rsid w:val="005B0E8B"/>
    <w:rsid w:val="005B10EE"/>
    <w:rsid w:val="005B1341"/>
    <w:rsid w:val="005B14F3"/>
    <w:rsid w:val="005B157D"/>
    <w:rsid w:val="005B1CA9"/>
    <w:rsid w:val="005B1D7A"/>
    <w:rsid w:val="005B1EC3"/>
    <w:rsid w:val="005B1F05"/>
    <w:rsid w:val="005B24EF"/>
    <w:rsid w:val="005B27B8"/>
    <w:rsid w:val="005B2BD1"/>
    <w:rsid w:val="005B30A4"/>
    <w:rsid w:val="005B35DA"/>
    <w:rsid w:val="005B3CCC"/>
    <w:rsid w:val="005B3CF1"/>
    <w:rsid w:val="005B3D0E"/>
    <w:rsid w:val="005B4C50"/>
    <w:rsid w:val="005B4CAD"/>
    <w:rsid w:val="005B4F16"/>
    <w:rsid w:val="005B4FCE"/>
    <w:rsid w:val="005B5BCC"/>
    <w:rsid w:val="005B6231"/>
    <w:rsid w:val="005B6CAE"/>
    <w:rsid w:val="005B75DE"/>
    <w:rsid w:val="005B7A84"/>
    <w:rsid w:val="005B7C79"/>
    <w:rsid w:val="005C0124"/>
    <w:rsid w:val="005C0147"/>
    <w:rsid w:val="005C06F4"/>
    <w:rsid w:val="005C0CDC"/>
    <w:rsid w:val="005C13EF"/>
    <w:rsid w:val="005C167D"/>
    <w:rsid w:val="005C1777"/>
    <w:rsid w:val="005C225B"/>
    <w:rsid w:val="005C22D2"/>
    <w:rsid w:val="005C26F1"/>
    <w:rsid w:val="005C2BB0"/>
    <w:rsid w:val="005C2CD4"/>
    <w:rsid w:val="005C2CE9"/>
    <w:rsid w:val="005C3A7E"/>
    <w:rsid w:val="005C3D02"/>
    <w:rsid w:val="005C41D0"/>
    <w:rsid w:val="005C4E60"/>
    <w:rsid w:val="005C4EA5"/>
    <w:rsid w:val="005C5178"/>
    <w:rsid w:val="005C54C3"/>
    <w:rsid w:val="005C54C5"/>
    <w:rsid w:val="005C5535"/>
    <w:rsid w:val="005C554C"/>
    <w:rsid w:val="005C592F"/>
    <w:rsid w:val="005C5BF9"/>
    <w:rsid w:val="005C6292"/>
    <w:rsid w:val="005C631F"/>
    <w:rsid w:val="005C63E1"/>
    <w:rsid w:val="005C67D4"/>
    <w:rsid w:val="005C6919"/>
    <w:rsid w:val="005C6D27"/>
    <w:rsid w:val="005C6F0E"/>
    <w:rsid w:val="005C77A7"/>
    <w:rsid w:val="005C77DA"/>
    <w:rsid w:val="005C77FA"/>
    <w:rsid w:val="005D00DB"/>
    <w:rsid w:val="005D0345"/>
    <w:rsid w:val="005D05AA"/>
    <w:rsid w:val="005D0A5B"/>
    <w:rsid w:val="005D1604"/>
    <w:rsid w:val="005D1EC1"/>
    <w:rsid w:val="005D2397"/>
    <w:rsid w:val="005D2B46"/>
    <w:rsid w:val="005D2BC3"/>
    <w:rsid w:val="005D2C06"/>
    <w:rsid w:val="005D2C82"/>
    <w:rsid w:val="005D3258"/>
    <w:rsid w:val="005D3AB3"/>
    <w:rsid w:val="005D3C30"/>
    <w:rsid w:val="005D3F98"/>
    <w:rsid w:val="005D4505"/>
    <w:rsid w:val="005D48C2"/>
    <w:rsid w:val="005D49DD"/>
    <w:rsid w:val="005D4FA5"/>
    <w:rsid w:val="005D5062"/>
    <w:rsid w:val="005D52BC"/>
    <w:rsid w:val="005D55B6"/>
    <w:rsid w:val="005D58C6"/>
    <w:rsid w:val="005D5A45"/>
    <w:rsid w:val="005D6360"/>
    <w:rsid w:val="005D6791"/>
    <w:rsid w:val="005D6ADF"/>
    <w:rsid w:val="005D70BF"/>
    <w:rsid w:val="005E04BA"/>
    <w:rsid w:val="005E0684"/>
    <w:rsid w:val="005E0A9E"/>
    <w:rsid w:val="005E0C0E"/>
    <w:rsid w:val="005E118E"/>
    <w:rsid w:val="005E16AE"/>
    <w:rsid w:val="005E1B38"/>
    <w:rsid w:val="005E2079"/>
    <w:rsid w:val="005E214E"/>
    <w:rsid w:val="005E241A"/>
    <w:rsid w:val="005E2622"/>
    <w:rsid w:val="005E2943"/>
    <w:rsid w:val="005E2B0D"/>
    <w:rsid w:val="005E2BDF"/>
    <w:rsid w:val="005E2D9C"/>
    <w:rsid w:val="005E3007"/>
    <w:rsid w:val="005E4352"/>
    <w:rsid w:val="005E453F"/>
    <w:rsid w:val="005E4E63"/>
    <w:rsid w:val="005E518C"/>
    <w:rsid w:val="005E521D"/>
    <w:rsid w:val="005E5346"/>
    <w:rsid w:val="005E55C0"/>
    <w:rsid w:val="005E572E"/>
    <w:rsid w:val="005E5821"/>
    <w:rsid w:val="005E5AAD"/>
    <w:rsid w:val="005E5C4E"/>
    <w:rsid w:val="005E6369"/>
    <w:rsid w:val="005E6E4D"/>
    <w:rsid w:val="005E7067"/>
    <w:rsid w:val="005E7264"/>
    <w:rsid w:val="005E73C4"/>
    <w:rsid w:val="005E7552"/>
    <w:rsid w:val="005E7909"/>
    <w:rsid w:val="005F024D"/>
    <w:rsid w:val="005F093C"/>
    <w:rsid w:val="005F0FBD"/>
    <w:rsid w:val="005F119E"/>
    <w:rsid w:val="005F1315"/>
    <w:rsid w:val="005F1824"/>
    <w:rsid w:val="005F1A21"/>
    <w:rsid w:val="005F1AA4"/>
    <w:rsid w:val="005F2231"/>
    <w:rsid w:val="005F2461"/>
    <w:rsid w:val="005F2582"/>
    <w:rsid w:val="005F2C13"/>
    <w:rsid w:val="005F2CC5"/>
    <w:rsid w:val="005F315E"/>
    <w:rsid w:val="005F3166"/>
    <w:rsid w:val="005F3438"/>
    <w:rsid w:val="005F3571"/>
    <w:rsid w:val="005F4560"/>
    <w:rsid w:val="005F466C"/>
    <w:rsid w:val="005F55F0"/>
    <w:rsid w:val="005F5D77"/>
    <w:rsid w:val="005F61D9"/>
    <w:rsid w:val="005F6382"/>
    <w:rsid w:val="005F65F5"/>
    <w:rsid w:val="005F7815"/>
    <w:rsid w:val="005F7C4A"/>
    <w:rsid w:val="00600177"/>
    <w:rsid w:val="00600204"/>
    <w:rsid w:val="00600265"/>
    <w:rsid w:val="00600624"/>
    <w:rsid w:val="00600980"/>
    <w:rsid w:val="006014EB"/>
    <w:rsid w:val="00601674"/>
    <w:rsid w:val="00601F4E"/>
    <w:rsid w:val="00601F51"/>
    <w:rsid w:val="00602225"/>
    <w:rsid w:val="00602232"/>
    <w:rsid w:val="0060252D"/>
    <w:rsid w:val="006029CD"/>
    <w:rsid w:val="00602B3B"/>
    <w:rsid w:val="00602E2F"/>
    <w:rsid w:val="0060347D"/>
    <w:rsid w:val="00603541"/>
    <w:rsid w:val="0060364D"/>
    <w:rsid w:val="006036F8"/>
    <w:rsid w:val="00603E32"/>
    <w:rsid w:val="00604160"/>
    <w:rsid w:val="00604261"/>
    <w:rsid w:val="006042E4"/>
    <w:rsid w:val="00604647"/>
    <w:rsid w:val="00604A37"/>
    <w:rsid w:val="00604B6A"/>
    <w:rsid w:val="00604BC7"/>
    <w:rsid w:val="00606242"/>
    <w:rsid w:val="00606313"/>
    <w:rsid w:val="0060670B"/>
    <w:rsid w:val="00606728"/>
    <w:rsid w:val="00606868"/>
    <w:rsid w:val="00606C32"/>
    <w:rsid w:val="00606E41"/>
    <w:rsid w:val="00607096"/>
    <w:rsid w:val="0060709C"/>
    <w:rsid w:val="006071F0"/>
    <w:rsid w:val="006075F6"/>
    <w:rsid w:val="00607A3C"/>
    <w:rsid w:val="00607B3A"/>
    <w:rsid w:val="00607D0C"/>
    <w:rsid w:val="00610290"/>
    <w:rsid w:val="006107FF"/>
    <w:rsid w:val="00610A3F"/>
    <w:rsid w:val="00610C21"/>
    <w:rsid w:val="00610D15"/>
    <w:rsid w:val="0061121A"/>
    <w:rsid w:val="00611446"/>
    <w:rsid w:val="0061156A"/>
    <w:rsid w:val="006115C1"/>
    <w:rsid w:val="0061160F"/>
    <w:rsid w:val="00611695"/>
    <w:rsid w:val="006116E9"/>
    <w:rsid w:val="00611CB7"/>
    <w:rsid w:val="00611D45"/>
    <w:rsid w:val="00611ED2"/>
    <w:rsid w:val="00612089"/>
    <w:rsid w:val="00612DF3"/>
    <w:rsid w:val="0061342F"/>
    <w:rsid w:val="00613534"/>
    <w:rsid w:val="006135C1"/>
    <w:rsid w:val="00613834"/>
    <w:rsid w:val="0061384D"/>
    <w:rsid w:val="00613AF3"/>
    <w:rsid w:val="00614053"/>
    <w:rsid w:val="006147DD"/>
    <w:rsid w:val="00614F83"/>
    <w:rsid w:val="006151F3"/>
    <w:rsid w:val="00615734"/>
    <w:rsid w:val="00615C85"/>
    <w:rsid w:val="00615CC2"/>
    <w:rsid w:val="00615E99"/>
    <w:rsid w:val="00616027"/>
    <w:rsid w:val="00616118"/>
    <w:rsid w:val="00616170"/>
    <w:rsid w:val="006165B8"/>
    <w:rsid w:val="0061669C"/>
    <w:rsid w:val="00616874"/>
    <w:rsid w:val="00616CF5"/>
    <w:rsid w:val="00616E73"/>
    <w:rsid w:val="0061707E"/>
    <w:rsid w:val="0061740A"/>
    <w:rsid w:val="0061765F"/>
    <w:rsid w:val="00620117"/>
    <w:rsid w:val="00620452"/>
    <w:rsid w:val="0062084B"/>
    <w:rsid w:val="00620A86"/>
    <w:rsid w:val="00620A88"/>
    <w:rsid w:val="00621316"/>
    <w:rsid w:val="006213A8"/>
    <w:rsid w:val="006219BF"/>
    <w:rsid w:val="00621B17"/>
    <w:rsid w:val="00621BB4"/>
    <w:rsid w:val="00621CE4"/>
    <w:rsid w:val="00621F02"/>
    <w:rsid w:val="006220EC"/>
    <w:rsid w:val="0062248A"/>
    <w:rsid w:val="00622632"/>
    <w:rsid w:val="006226C0"/>
    <w:rsid w:val="00622F11"/>
    <w:rsid w:val="00623B02"/>
    <w:rsid w:val="00623BC6"/>
    <w:rsid w:val="00623D91"/>
    <w:rsid w:val="00623E6A"/>
    <w:rsid w:val="006247C0"/>
    <w:rsid w:val="00624C9D"/>
    <w:rsid w:val="00624F1E"/>
    <w:rsid w:val="0062504F"/>
    <w:rsid w:val="00625506"/>
    <w:rsid w:val="00625619"/>
    <w:rsid w:val="0062588F"/>
    <w:rsid w:val="00625ED5"/>
    <w:rsid w:val="00625F3B"/>
    <w:rsid w:val="006267F3"/>
    <w:rsid w:val="0062684D"/>
    <w:rsid w:val="00627929"/>
    <w:rsid w:val="0063021E"/>
    <w:rsid w:val="00630330"/>
    <w:rsid w:val="0063039A"/>
    <w:rsid w:val="006305F9"/>
    <w:rsid w:val="00630758"/>
    <w:rsid w:val="00630C90"/>
    <w:rsid w:val="00630E60"/>
    <w:rsid w:val="00631176"/>
    <w:rsid w:val="006311F1"/>
    <w:rsid w:val="0063131B"/>
    <w:rsid w:val="00631825"/>
    <w:rsid w:val="006318D5"/>
    <w:rsid w:val="00632186"/>
    <w:rsid w:val="00632929"/>
    <w:rsid w:val="00632A60"/>
    <w:rsid w:val="006337D6"/>
    <w:rsid w:val="006340A0"/>
    <w:rsid w:val="006342C2"/>
    <w:rsid w:val="0063467D"/>
    <w:rsid w:val="00634C2E"/>
    <w:rsid w:val="00634F3A"/>
    <w:rsid w:val="00635240"/>
    <w:rsid w:val="00635376"/>
    <w:rsid w:val="00635510"/>
    <w:rsid w:val="0063585B"/>
    <w:rsid w:val="006359D6"/>
    <w:rsid w:val="00635A57"/>
    <w:rsid w:val="006363A3"/>
    <w:rsid w:val="0063647B"/>
    <w:rsid w:val="00636C6B"/>
    <w:rsid w:val="00636C95"/>
    <w:rsid w:val="00636F0A"/>
    <w:rsid w:val="00637225"/>
    <w:rsid w:val="00637441"/>
    <w:rsid w:val="0063797D"/>
    <w:rsid w:val="006405E8"/>
    <w:rsid w:val="00640C77"/>
    <w:rsid w:val="0064160F"/>
    <w:rsid w:val="00641AD6"/>
    <w:rsid w:val="00642129"/>
    <w:rsid w:val="006421E2"/>
    <w:rsid w:val="00642805"/>
    <w:rsid w:val="00642EAD"/>
    <w:rsid w:val="00642FF8"/>
    <w:rsid w:val="00643194"/>
    <w:rsid w:val="006431F8"/>
    <w:rsid w:val="00643261"/>
    <w:rsid w:val="006435CC"/>
    <w:rsid w:val="00643BED"/>
    <w:rsid w:val="00643E30"/>
    <w:rsid w:val="006450F3"/>
    <w:rsid w:val="006453FC"/>
    <w:rsid w:val="00645688"/>
    <w:rsid w:val="00645936"/>
    <w:rsid w:val="00645965"/>
    <w:rsid w:val="006459FA"/>
    <w:rsid w:val="0064661F"/>
    <w:rsid w:val="00646C72"/>
    <w:rsid w:val="0064742C"/>
    <w:rsid w:val="00647525"/>
    <w:rsid w:val="0064796A"/>
    <w:rsid w:val="00647AC0"/>
    <w:rsid w:val="00647E89"/>
    <w:rsid w:val="00647F55"/>
    <w:rsid w:val="00650F32"/>
    <w:rsid w:val="00650F57"/>
    <w:rsid w:val="00651C48"/>
    <w:rsid w:val="00651DD3"/>
    <w:rsid w:val="00651DFB"/>
    <w:rsid w:val="00651E55"/>
    <w:rsid w:val="00652182"/>
    <w:rsid w:val="00652242"/>
    <w:rsid w:val="006536F1"/>
    <w:rsid w:val="00653B3B"/>
    <w:rsid w:val="00654092"/>
    <w:rsid w:val="006549BB"/>
    <w:rsid w:val="00654C49"/>
    <w:rsid w:val="00654D9B"/>
    <w:rsid w:val="00654FF2"/>
    <w:rsid w:val="006550B0"/>
    <w:rsid w:val="0065573A"/>
    <w:rsid w:val="006559C0"/>
    <w:rsid w:val="00655C8E"/>
    <w:rsid w:val="006564AE"/>
    <w:rsid w:val="00656886"/>
    <w:rsid w:val="006568EA"/>
    <w:rsid w:val="00656B3A"/>
    <w:rsid w:val="00656C2F"/>
    <w:rsid w:val="00656C4A"/>
    <w:rsid w:val="006571CB"/>
    <w:rsid w:val="0065737C"/>
    <w:rsid w:val="006573D9"/>
    <w:rsid w:val="0065773A"/>
    <w:rsid w:val="00657998"/>
    <w:rsid w:val="00657E65"/>
    <w:rsid w:val="00657EB4"/>
    <w:rsid w:val="006600C2"/>
    <w:rsid w:val="0066038B"/>
    <w:rsid w:val="00661019"/>
    <w:rsid w:val="00661162"/>
    <w:rsid w:val="006612BC"/>
    <w:rsid w:val="0066183D"/>
    <w:rsid w:val="00661909"/>
    <w:rsid w:val="00661A66"/>
    <w:rsid w:val="00661AB0"/>
    <w:rsid w:val="00661C22"/>
    <w:rsid w:val="00661F1D"/>
    <w:rsid w:val="00662153"/>
    <w:rsid w:val="00662212"/>
    <w:rsid w:val="006627D6"/>
    <w:rsid w:val="00662ABA"/>
    <w:rsid w:val="0066340C"/>
    <w:rsid w:val="00663563"/>
    <w:rsid w:val="006638C6"/>
    <w:rsid w:val="00663AC3"/>
    <w:rsid w:val="0066405C"/>
    <w:rsid w:val="00664243"/>
    <w:rsid w:val="006643D6"/>
    <w:rsid w:val="006646A9"/>
    <w:rsid w:val="00664728"/>
    <w:rsid w:val="00664D28"/>
    <w:rsid w:val="00664DF2"/>
    <w:rsid w:val="00665460"/>
    <w:rsid w:val="00665583"/>
    <w:rsid w:val="0066597D"/>
    <w:rsid w:val="00665D24"/>
    <w:rsid w:val="0066613D"/>
    <w:rsid w:val="006662E2"/>
    <w:rsid w:val="0066635B"/>
    <w:rsid w:val="00666738"/>
    <w:rsid w:val="006667A6"/>
    <w:rsid w:val="00666B13"/>
    <w:rsid w:val="00666BB2"/>
    <w:rsid w:val="00666D10"/>
    <w:rsid w:val="00667361"/>
    <w:rsid w:val="00667644"/>
    <w:rsid w:val="00667A21"/>
    <w:rsid w:val="00667A92"/>
    <w:rsid w:val="00667D6A"/>
    <w:rsid w:val="0067004F"/>
    <w:rsid w:val="0067022F"/>
    <w:rsid w:val="006704E9"/>
    <w:rsid w:val="0067088B"/>
    <w:rsid w:val="0067094A"/>
    <w:rsid w:val="006715D8"/>
    <w:rsid w:val="00671765"/>
    <w:rsid w:val="00671D66"/>
    <w:rsid w:val="00672047"/>
    <w:rsid w:val="0067295B"/>
    <w:rsid w:val="006729DE"/>
    <w:rsid w:val="006729F2"/>
    <w:rsid w:val="00673780"/>
    <w:rsid w:val="00673A14"/>
    <w:rsid w:val="00673DCA"/>
    <w:rsid w:val="00674586"/>
    <w:rsid w:val="00674828"/>
    <w:rsid w:val="00674A27"/>
    <w:rsid w:val="00674ADC"/>
    <w:rsid w:val="00674CB4"/>
    <w:rsid w:val="00674E28"/>
    <w:rsid w:val="006750A1"/>
    <w:rsid w:val="00675584"/>
    <w:rsid w:val="006758BC"/>
    <w:rsid w:val="00675912"/>
    <w:rsid w:val="00675A15"/>
    <w:rsid w:val="006763A4"/>
    <w:rsid w:val="00676805"/>
    <w:rsid w:val="00676B5B"/>
    <w:rsid w:val="00676C02"/>
    <w:rsid w:val="00676C27"/>
    <w:rsid w:val="00677563"/>
    <w:rsid w:val="00677632"/>
    <w:rsid w:val="00677755"/>
    <w:rsid w:val="0067797F"/>
    <w:rsid w:val="006779D3"/>
    <w:rsid w:val="00677D37"/>
    <w:rsid w:val="00677DDC"/>
    <w:rsid w:val="0068035E"/>
    <w:rsid w:val="00680532"/>
    <w:rsid w:val="00680B08"/>
    <w:rsid w:val="00680B55"/>
    <w:rsid w:val="00680D6F"/>
    <w:rsid w:val="00680E80"/>
    <w:rsid w:val="0068137E"/>
    <w:rsid w:val="00681B15"/>
    <w:rsid w:val="00681D76"/>
    <w:rsid w:val="006820BB"/>
    <w:rsid w:val="0068226A"/>
    <w:rsid w:val="006822F8"/>
    <w:rsid w:val="006825EC"/>
    <w:rsid w:val="00682731"/>
    <w:rsid w:val="006829F9"/>
    <w:rsid w:val="006832BE"/>
    <w:rsid w:val="006832EE"/>
    <w:rsid w:val="0068333D"/>
    <w:rsid w:val="00683693"/>
    <w:rsid w:val="0068391A"/>
    <w:rsid w:val="00683A23"/>
    <w:rsid w:val="00684784"/>
    <w:rsid w:val="00684793"/>
    <w:rsid w:val="006847B7"/>
    <w:rsid w:val="006849F3"/>
    <w:rsid w:val="00684D94"/>
    <w:rsid w:val="006856A2"/>
    <w:rsid w:val="006857AD"/>
    <w:rsid w:val="00685B4B"/>
    <w:rsid w:val="00686205"/>
    <w:rsid w:val="0068686D"/>
    <w:rsid w:val="006868F9"/>
    <w:rsid w:val="0068695D"/>
    <w:rsid w:val="006872F2"/>
    <w:rsid w:val="006879C3"/>
    <w:rsid w:val="00687B1D"/>
    <w:rsid w:val="00687E45"/>
    <w:rsid w:val="00690B58"/>
    <w:rsid w:val="00691128"/>
    <w:rsid w:val="0069133D"/>
    <w:rsid w:val="006913C7"/>
    <w:rsid w:val="00691712"/>
    <w:rsid w:val="0069182C"/>
    <w:rsid w:val="0069196A"/>
    <w:rsid w:val="0069250E"/>
    <w:rsid w:val="006932E2"/>
    <w:rsid w:val="006933E6"/>
    <w:rsid w:val="0069388B"/>
    <w:rsid w:val="00693BDD"/>
    <w:rsid w:val="00694A37"/>
    <w:rsid w:val="006953F9"/>
    <w:rsid w:val="0069549A"/>
    <w:rsid w:val="00695915"/>
    <w:rsid w:val="00695F77"/>
    <w:rsid w:val="00696025"/>
    <w:rsid w:val="0069638B"/>
    <w:rsid w:val="00696598"/>
    <w:rsid w:val="006968C5"/>
    <w:rsid w:val="006968F5"/>
    <w:rsid w:val="00696A12"/>
    <w:rsid w:val="00696D1A"/>
    <w:rsid w:val="00696DFB"/>
    <w:rsid w:val="00696F7F"/>
    <w:rsid w:val="006971D3"/>
    <w:rsid w:val="00697284"/>
    <w:rsid w:val="00697729"/>
    <w:rsid w:val="006A0C7D"/>
    <w:rsid w:val="006A0E06"/>
    <w:rsid w:val="006A0F25"/>
    <w:rsid w:val="006A12AE"/>
    <w:rsid w:val="006A15E0"/>
    <w:rsid w:val="006A1699"/>
    <w:rsid w:val="006A1D50"/>
    <w:rsid w:val="006A1F13"/>
    <w:rsid w:val="006A212A"/>
    <w:rsid w:val="006A2741"/>
    <w:rsid w:val="006A2CE5"/>
    <w:rsid w:val="006A3687"/>
    <w:rsid w:val="006A39F6"/>
    <w:rsid w:val="006A3AB4"/>
    <w:rsid w:val="006A4A74"/>
    <w:rsid w:val="006A4CE1"/>
    <w:rsid w:val="006A5189"/>
    <w:rsid w:val="006A518D"/>
    <w:rsid w:val="006A55C4"/>
    <w:rsid w:val="006A58F9"/>
    <w:rsid w:val="006A5910"/>
    <w:rsid w:val="006A5B81"/>
    <w:rsid w:val="006A5C32"/>
    <w:rsid w:val="006A612C"/>
    <w:rsid w:val="006A622F"/>
    <w:rsid w:val="006A64B9"/>
    <w:rsid w:val="006A6AE8"/>
    <w:rsid w:val="006A6E3F"/>
    <w:rsid w:val="006A7777"/>
    <w:rsid w:val="006A7C18"/>
    <w:rsid w:val="006A7DE0"/>
    <w:rsid w:val="006B0A93"/>
    <w:rsid w:val="006B0C07"/>
    <w:rsid w:val="006B111E"/>
    <w:rsid w:val="006B1573"/>
    <w:rsid w:val="006B198D"/>
    <w:rsid w:val="006B1B76"/>
    <w:rsid w:val="006B1D7A"/>
    <w:rsid w:val="006B21C0"/>
    <w:rsid w:val="006B23DF"/>
    <w:rsid w:val="006B25CC"/>
    <w:rsid w:val="006B2A23"/>
    <w:rsid w:val="006B2B63"/>
    <w:rsid w:val="006B3396"/>
    <w:rsid w:val="006B35D5"/>
    <w:rsid w:val="006B3AD8"/>
    <w:rsid w:val="006B40FE"/>
    <w:rsid w:val="006B420C"/>
    <w:rsid w:val="006B42DD"/>
    <w:rsid w:val="006B4465"/>
    <w:rsid w:val="006B509D"/>
    <w:rsid w:val="006B5CF3"/>
    <w:rsid w:val="006B5D0C"/>
    <w:rsid w:val="006B5DA1"/>
    <w:rsid w:val="006B66A6"/>
    <w:rsid w:val="006B6700"/>
    <w:rsid w:val="006B6BF9"/>
    <w:rsid w:val="006B6DBB"/>
    <w:rsid w:val="006B702D"/>
    <w:rsid w:val="006B7BED"/>
    <w:rsid w:val="006B7D76"/>
    <w:rsid w:val="006C02FB"/>
    <w:rsid w:val="006C030E"/>
    <w:rsid w:val="006C0536"/>
    <w:rsid w:val="006C0729"/>
    <w:rsid w:val="006C0CC2"/>
    <w:rsid w:val="006C0E60"/>
    <w:rsid w:val="006C0F30"/>
    <w:rsid w:val="006C13AC"/>
    <w:rsid w:val="006C1662"/>
    <w:rsid w:val="006C186C"/>
    <w:rsid w:val="006C223B"/>
    <w:rsid w:val="006C22CB"/>
    <w:rsid w:val="006C233B"/>
    <w:rsid w:val="006C2AFC"/>
    <w:rsid w:val="006C2C64"/>
    <w:rsid w:val="006C2C73"/>
    <w:rsid w:val="006C2DD4"/>
    <w:rsid w:val="006C3087"/>
    <w:rsid w:val="006C3655"/>
    <w:rsid w:val="006C369C"/>
    <w:rsid w:val="006C3E0A"/>
    <w:rsid w:val="006C45B0"/>
    <w:rsid w:val="006C467F"/>
    <w:rsid w:val="006C4869"/>
    <w:rsid w:val="006C4A1D"/>
    <w:rsid w:val="006C4C99"/>
    <w:rsid w:val="006C4C9A"/>
    <w:rsid w:val="006C4F19"/>
    <w:rsid w:val="006C5EBF"/>
    <w:rsid w:val="006C6552"/>
    <w:rsid w:val="006C6B64"/>
    <w:rsid w:val="006C6B81"/>
    <w:rsid w:val="006C72DB"/>
    <w:rsid w:val="006C7355"/>
    <w:rsid w:val="006C798E"/>
    <w:rsid w:val="006D00E5"/>
    <w:rsid w:val="006D0258"/>
    <w:rsid w:val="006D0310"/>
    <w:rsid w:val="006D0767"/>
    <w:rsid w:val="006D0B1A"/>
    <w:rsid w:val="006D1051"/>
    <w:rsid w:val="006D16AB"/>
    <w:rsid w:val="006D1B6B"/>
    <w:rsid w:val="006D2090"/>
    <w:rsid w:val="006D2441"/>
    <w:rsid w:val="006D25F4"/>
    <w:rsid w:val="006D2C48"/>
    <w:rsid w:val="006D2D76"/>
    <w:rsid w:val="006D3178"/>
    <w:rsid w:val="006D328E"/>
    <w:rsid w:val="006D3966"/>
    <w:rsid w:val="006D3C31"/>
    <w:rsid w:val="006D3D48"/>
    <w:rsid w:val="006D3DD3"/>
    <w:rsid w:val="006D3DE0"/>
    <w:rsid w:val="006D3FB5"/>
    <w:rsid w:val="006D4109"/>
    <w:rsid w:val="006D44AE"/>
    <w:rsid w:val="006D4599"/>
    <w:rsid w:val="006D4725"/>
    <w:rsid w:val="006D48F9"/>
    <w:rsid w:val="006D4E10"/>
    <w:rsid w:val="006D4ED1"/>
    <w:rsid w:val="006D5064"/>
    <w:rsid w:val="006D50D7"/>
    <w:rsid w:val="006D5142"/>
    <w:rsid w:val="006D5249"/>
    <w:rsid w:val="006D5447"/>
    <w:rsid w:val="006D55D1"/>
    <w:rsid w:val="006D5604"/>
    <w:rsid w:val="006D5A42"/>
    <w:rsid w:val="006D5FC8"/>
    <w:rsid w:val="006D5FEE"/>
    <w:rsid w:val="006D608C"/>
    <w:rsid w:val="006D6105"/>
    <w:rsid w:val="006D6348"/>
    <w:rsid w:val="006D6460"/>
    <w:rsid w:val="006D6531"/>
    <w:rsid w:val="006D6631"/>
    <w:rsid w:val="006D66E8"/>
    <w:rsid w:val="006D68D8"/>
    <w:rsid w:val="006D6905"/>
    <w:rsid w:val="006D6A6C"/>
    <w:rsid w:val="006D7F22"/>
    <w:rsid w:val="006E0434"/>
    <w:rsid w:val="006E0DC7"/>
    <w:rsid w:val="006E0F37"/>
    <w:rsid w:val="006E1168"/>
    <w:rsid w:val="006E1191"/>
    <w:rsid w:val="006E13E2"/>
    <w:rsid w:val="006E18A7"/>
    <w:rsid w:val="006E1A87"/>
    <w:rsid w:val="006E1D2F"/>
    <w:rsid w:val="006E25D3"/>
    <w:rsid w:val="006E3BF0"/>
    <w:rsid w:val="006E3D39"/>
    <w:rsid w:val="006E4469"/>
    <w:rsid w:val="006E44BF"/>
    <w:rsid w:val="006E472F"/>
    <w:rsid w:val="006E48AF"/>
    <w:rsid w:val="006E4C7A"/>
    <w:rsid w:val="006E4E18"/>
    <w:rsid w:val="006E528E"/>
    <w:rsid w:val="006E5495"/>
    <w:rsid w:val="006E5741"/>
    <w:rsid w:val="006E58EE"/>
    <w:rsid w:val="006E5AEA"/>
    <w:rsid w:val="006E5C0F"/>
    <w:rsid w:val="006E6085"/>
    <w:rsid w:val="006E651A"/>
    <w:rsid w:val="006E6618"/>
    <w:rsid w:val="006E66F6"/>
    <w:rsid w:val="006E73DF"/>
    <w:rsid w:val="006E73F8"/>
    <w:rsid w:val="006E7665"/>
    <w:rsid w:val="006E7A08"/>
    <w:rsid w:val="006E7AAF"/>
    <w:rsid w:val="006E7C55"/>
    <w:rsid w:val="006F0291"/>
    <w:rsid w:val="006F04CF"/>
    <w:rsid w:val="006F05DC"/>
    <w:rsid w:val="006F0A2F"/>
    <w:rsid w:val="006F0FCF"/>
    <w:rsid w:val="006F15AD"/>
    <w:rsid w:val="006F18DC"/>
    <w:rsid w:val="006F19B3"/>
    <w:rsid w:val="006F1F4D"/>
    <w:rsid w:val="006F2234"/>
    <w:rsid w:val="006F2263"/>
    <w:rsid w:val="006F22E5"/>
    <w:rsid w:val="006F28C0"/>
    <w:rsid w:val="006F2C81"/>
    <w:rsid w:val="006F31E3"/>
    <w:rsid w:val="006F31FA"/>
    <w:rsid w:val="006F3D45"/>
    <w:rsid w:val="006F4095"/>
    <w:rsid w:val="006F40D2"/>
    <w:rsid w:val="006F439F"/>
    <w:rsid w:val="006F44BD"/>
    <w:rsid w:val="006F4581"/>
    <w:rsid w:val="006F4BE2"/>
    <w:rsid w:val="006F4F90"/>
    <w:rsid w:val="006F50A3"/>
    <w:rsid w:val="006F51CC"/>
    <w:rsid w:val="006F5397"/>
    <w:rsid w:val="006F54B1"/>
    <w:rsid w:val="006F5500"/>
    <w:rsid w:val="006F5D71"/>
    <w:rsid w:val="006F5EEC"/>
    <w:rsid w:val="006F632E"/>
    <w:rsid w:val="006F6453"/>
    <w:rsid w:val="006F6856"/>
    <w:rsid w:val="006F6934"/>
    <w:rsid w:val="006F6BC7"/>
    <w:rsid w:val="006F7556"/>
    <w:rsid w:val="0070043B"/>
    <w:rsid w:val="0070096B"/>
    <w:rsid w:val="00700A1C"/>
    <w:rsid w:val="007020EB"/>
    <w:rsid w:val="007021E0"/>
    <w:rsid w:val="007029A8"/>
    <w:rsid w:val="00702AE3"/>
    <w:rsid w:val="00702C89"/>
    <w:rsid w:val="00702D05"/>
    <w:rsid w:val="00703459"/>
    <w:rsid w:val="0070347C"/>
    <w:rsid w:val="0070372E"/>
    <w:rsid w:val="00703764"/>
    <w:rsid w:val="00704053"/>
    <w:rsid w:val="0070412C"/>
    <w:rsid w:val="007042A4"/>
    <w:rsid w:val="007044E8"/>
    <w:rsid w:val="007046BC"/>
    <w:rsid w:val="00705431"/>
    <w:rsid w:val="0070581D"/>
    <w:rsid w:val="00705BFC"/>
    <w:rsid w:val="00705DD8"/>
    <w:rsid w:val="0070692B"/>
    <w:rsid w:val="00706940"/>
    <w:rsid w:val="00706AC7"/>
    <w:rsid w:val="00706BD9"/>
    <w:rsid w:val="00706C6B"/>
    <w:rsid w:val="00706F1E"/>
    <w:rsid w:val="00706F8D"/>
    <w:rsid w:val="0070778A"/>
    <w:rsid w:val="00707F8D"/>
    <w:rsid w:val="00710286"/>
    <w:rsid w:val="00710343"/>
    <w:rsid w:val="00710540"/>
    <w:rsid w:val="00710AAD"/>
    <w:rsid w:val="00710D84"/>
    <w:rsid w:val="00711099"/>
    <w:rsid w:val="007116E9"/>
    <w:rsid w:val="00711EB6"/>
    <w:rsid w:val="007120C6"/>
    <w:rsid w:val="007121C9"/>
    <w:rsid w:val="007126FB"/>
    <w:rsid w:val="0071286F"/>
    <w:rsid w:val="007128EA"/>
    <w:rsid w:val="007128F8"/>
    <w:rsid w:val="007132E6"/>
    <w:rsid w:val="00713328"/>
    <w:rsid w:val="00713623"/>
    <w:rsid w:val="00713842"/>
    <w:rsid w:val="00713957"/>
    <w:rsid w:val="00713AFB"/>
    <w:rsid w:val="00713C3C"/>
    <w:rsid w:val="00713F66"/>
    <w:rsid w:val="00714595"/>
    <w:rsid w:val="00714A91"/>
    <w:rsid w:val="0071539E"/>
    <w:rsid w:val="007157D9"/>
    <w:rsid w:val="00715C4B"/>
    <w:rsid w:val="00715DAB"/>
    <w:rsid w:val="00715DCC"/>
    <w:rsid w:val="00716472"/>
    <w:rsid w:val="007165E3"/>
    <w:rsid w:val="007167F4"/>
    <w:rsid w:val="00716808"/>
    <w:rsid w:val="00716D8F"/>
    <w:rsid w:val="007178DE"/>
    <w:rsid w:val="00717AEE"/>
    <w:rsid w:val="00720666"/>
    <w:rsid w:val="00720871"/>
    <w:rsid w:val="007209D1"/>
    <w:rsid w:val="007214DC"/>
    <w:rsid w:val="00721940"/>
    <w:rsid w:val="00721CB5"/>
    <w:rsid w:val="00721EB8"/>
    <w:rsid w:val="007220DB"/>
    <w:rsid w:val="007222EA"/>
    <w:rsid w:val="007224BC"/>
    <w:rsid w:val="007227B9"/>
    <w:rsid w:val="00723394"/>
    <w:rsid w:val="0072370E"/>
    <w:rsid w:val="00723E15"/>
    <w:rsid w:val="00724040"/>
    <w:rsid w:val="0072404F"/>
    <w:rsid w:val="0072441D"/>
    <w:rsid w:val="007247AE"/>
    <w:rsid w:val="007248FC"/>
    <w:rsid w:val="00724933"/>
    <w:rsid w:val="00724EB4"/>
    <w:rsid w:val="007252B7"/>
    <w:rsid w:val="0072556D"/>
    <w:rsid w:val="0072559B"/>
    <w:rsid w:val="00725DE1"/>
    <w:rsid w:val="0072659C"/>
    <w:rsid w:val="00726A7F"/>
    <w:rsid w:val="00727116"/>
    <w:rsid w:val="00727B46"/>
    <w:rsid w:val="00727B7D"/>
    <w:rsid w:val="00727BC7"/>
    <w:rsid w:val="00727FA6"/>
    <w:rsid w:val="0073031E"/>
    <w:rsid w:val="00730438"/>
    <w:rsid w:val="00730D9C"/>
    <w:rsid w:val="00730EA9"/>
    <w:rsid w:val="00731216"/>
    <w:rsid w:val="007312A9"/>
    <w:rsid w:val="00731955"/>
    <w:rsid w:val="00732077"/>
    <w:rsid w:val="00732432"/>
    <w:rsid w:val="007324CE"/>
    <w:rsid w:val="00732B1F"/>
    <w:rsid w:val="00732C3D"/>
    <w:rsid w:val="00733545"/>
    <w:rsid w:val="00733572"/>
    <w:rsid w:val="00733748"/>
    <w:rsid w:val="00733B37"/>
    <w:rsid w:val="00733BF1"/>
    <w:rsid w:val="007340C0"/>
    <w:rsid w:val="00734148"/>
    <w:rsid w:val="00734B2F"/>
    <w:rsid w:val="00734BA2"/>
    <w:rsid w:val="00734E8B"/>
    <w:rsid w:val="0073548F"/>
    <w:rsid w:val="00736323"/>
    <w:rsid w:val="007363B2"/>
    <w:rsid w:val="007363C5"/>
    <w:rsid w:val="007363F7"/>
    <w:rsid w:val="007364D0"/>
    <w:rsid w:val="007368AF"/>
    <w:rsid w:val="007368F0"/>
    <w:rsid w:val="007378EE"/>
    <w:rsid w:val="00737945"/>
    <w:rsid w:val="00737BC7"/>
    <w:rsid w:val="00737C7B"/>
    <w:rsid w:val="00737CAE"/>
    <w:rsid w:val="00737D03"/>
    <w:rsid w:val="00737F0D"/>
    <w:rsid w:val="007400AB"/>
    <w:rsid w:val="0074020D"/>
    <w:rsid w:val="0074027B"/>
    <w:rsid w:val="00740749"/>
    <w:rsid w:val="00740E0E"/>
    <w:rsid w:val="0074161C"/>
    <w:rsid w:val="0074197A"/>
    <w:rsid w:val="007419E7"/>
    <w:rsid w:val="007421BB"/>
    <w:rsid w:val="0074298A"/>
    <w:rsid w:val="00742E21"/>
    <w:rsid w:val="00743895"/>
    <w:rsid w:val="00743B61"/>
    <w:rsid w:val="00743D80"/>
    <w:rsid w:val="00743D9A"/>
    <w:rsid w:val="00743E8D"/>
    <w:rsid w:val="00743F11"/>
    <w:rsid w:val="00743FEE"/>
    <w:rsid w:val="00744B95"/>
    <w:rsid w:val="00744C0A"/>
    <w:rsid w:val="007453A9"/>
    <w:rsid w:val="00745453"/>
    <w:rsid w:val="00745D20"/>
    <w:rsid w:val="00746071"/>
    <w:rsid w:val="00746CD6"/>
    <w:rsid w:val="00746D89"/>
    <w:rsid w:val="00746DA3"/>
    <w:rsid w:val="0074704A"/>
    <w:rsid w:val="007475A9"/>
    <w:rsid w:val="0074774F"/>
    <w:rsid w:val="007478E6"/>
    <w:rsid w:val="00747B58"/>
    <w:rsid w:val="00747EDF"/>
    <w:rsid w:val="00750A23"/>
    <w:rsid w:val="00751101"/>
    <w:rsid w:val="00751267"/>
    <w:rsid w:val="00751A4A"/>
    <w:rsid w:val="00751AF7"/>
    <w:rsid w:val="00752690"/>
    <w:rsid w:val="0075284A"/>
    <w:rsid w:val="00752DA1"/>
    <w:rsid w:val="00753728"/>
    <w:rsid w:val="00753DBF"/>
    <w:rsid w:val="007541FF"/>
    <w:rsid w:val="007546F7"/>
    <w:rsid w:val="00754900"/>
    <w:rsid w:val="00754ABB"/>
    <w:rsid w:val="00754B84"/>
    <w:rsid w:val="00754C1D"/>
    <w:rsid w:val="00754CD2"/>
    <w:rsid w:val="00755186"/>
    <w:rsid w:val="0075537E"/>
    <w:rsid w:val="00755574"/>
    <w:rsid w:val="0075578E"/>
    <w:rsid w:val="00755C1B"/>
    <w:rsid w:val="007561B3"/>
    <w:rsid w:val="007569BC"/>
    <w:rsid w:val="00756ABC"/>
    <w:rsid w:val="007570EF"/>
    <w:rsid w:val="00757899"/>
    <w:rsid w:val="007578F9"/>
    <w:rsid w:val="00760264"/>
    <w:rsid w:val="007603A4"/>
    <w:rsid w:val="00760530"/>
    <w:rsid w:val="00760568"/>
    <w:rsid w:val="00760C4E"/>
    <w:rsid w:val="00760E2E"/>
    <w:rsid w:val="00760ED8"/>
    <w:rsid w:val="00761622"/>
    <w:rsid w:val="007616FA"/>
    <w:rsid w:val="0076191B"/>
    <w:rsid w:val="0076239E"/>
    <w:rsid w:val="007624CF"/>
    <w:rsid w:val="007624EB"/>
    <w:rsid w:val="00762919"/>
    <w:rsid w:val="007629F2"/>
    <w:rsid w:val="00762F6D"/>
    <w:rsid w:val="007630B8"/>
    <w:rsid w:val="007631A3"/>
    <w:rsid w:val="00763422"/>
    <w:rsid w:val="00763895"/>
    <w:rsid w:val="007643CC"/>
    <w:rsid w:val="00765661"/>
    <w:rsid w:val="00765818"/>
    <w:rsid w:val="0076664E"/>
    <w:rsid w:val="0076715C"/>
    <w:rsid w:val="007671B2"/>
    <w:rsid w:val="00767D7B"/>
    <w:rsid w:val="0077001F"/>
    <w:rsid w:val="007703A4"/>
    <w:rsid w:val="007703EB"/>
    <w:rsid w:val="00770453"/>
    <w:rsid w:val="007704FB"/>
    <w:rsid w:val="00770722"/>
    <w:rsid w:val="00770BDE"/>
    <w:rsid w:val="00770FEF"/>
    <w:rsid w:val="007716B8"/>
    <w:rsid w:val="00771750"/>
    <w:rsid w:val="00771832"/>
    <w:rsid w:val="00771FA7"/>
    <w:rsid w:val="007728C6"/>
    <w:rsid w:val="00772F77"/>
    <w:rsid w:val="0077303C"/>
    <w:rsid w:val="007730F2"/>
    <w:rsid w:val="0077448B"/>
    <w:rsid w:val="0077466D"/>
    <w:rsid w:val="00774699"/>
    <w:rsid w:val="00774C35"/>
    <w:rsid w:val="00775512"/>
    <w:rsid w:val="0077578C"/>
    <w:rsid w:val="0077591A"/>
    <w:rsid w:val="00775966"/>
    <w:rsid w:val="00775A8E"/>
    <w:rsid w:val="00775E91"/>
    <w:rsid w:val="00775EC5"/>
    <w:rsid w:val="0077699A"/>
    <w:rsid w:val="00776A1D"/>
    <w:rsid w:val="00776EFA"/>
    <w:rsid w:val="00777058"/>
    <w:rsid w:val="00777662"/>
    <w:rsid w:val="007776C7"/>
    <w:rsid w:val="007779F7"/>
    <w:rsid w:val="007806FF"/>
    <w:rsid w:val="0078097C"/>
    <w:rsid w:val="00780A0E"/>
    <w:rsid w:val="00780FF4"/>
    <w:rsid w:val="007815F1"/>
    <w:rsid w:val="00782070"/>
    <w:rsid w:val="00782B51"/>
    <w:rsid w:val="0078312A"/>
    <w:rsid w:val="007831EA"/>
    <w:rsid w:val="00783D4C"/>
    <w:rsid w:val="00783E36"/>
    <w:rsid w:val="00784757"/>
    <w:rsid w:val="0078483E"/>
    <w:rsid w:val="00784A2E"/>
    <w:rsid w:val="00784C8C"/>
    <w:rsid w:val="00784F86"/>
    <w:rsid w:val="00785C3C"/>
    <w:rsid w:val="00785FEF"/>
    <w:rsid w:val="00786065"/>
    <w:rsid w:val="007860BB"/>
    <w:rsid w:val="00786281"/>
    <w:rsid w:val="00786BAC"/>
    <w:rsid w:val="00786E10"/>
    <w:rsid w:val="00786E6C"/>
    <w:rsid w:val="00787099"/>
    <w:rsid w:val="0078718F"/>
    <w:rsid w:val="007872C6"/>
    <w:rsid w:val="00787728"/>
    <w:rsid w:val="00790EBC"/>
    <w:rsid w:val="00790F79"/>
    <w:rsid w:val="00791015"/>
    <w:rsid w:val="00791205"/>
    <w:rsid w:val="00791596"/>
    <w:rsid w:val="00791D85"/>
    <w:rsid w:val="00791FAF"/>
    <w:rsid w:val="007922F3"/>
    <w:rsid w:val="00792D7D"/>
    <w:rsid w:val="00792E28"/>
    <w:rsid w:val="00792FD6"/>
    <w:rsid w:val="00793363"/>
    <w:rsid w:val="0079425F"/>
    <w:rsid w:val="00794417"/>
    <w:rsid w:val="00794580"/>
    <w:rsid w:val="00794A63"/>
    <w:rsid w:val="00794B62"/>
    <w:rsid w:val="00794D43"/>
    <w:rsid w:val="00794EEB"/>
    <w:rsid w:val="007954D8"/>
    <w:rsid w:val="00795C9A"/>
    <w:rsid w:val="00796266"/>
    <w:rsid w:val="007962DD"/>
    <w:rsid w:val="00796EF5"/>
    <w:rsid w:val="00796F29"/>
    <w:rsid w:val="00796F30"/>
    <w:rsid w:val="00796F33"/>
    <w:rsid w:val="007972E7"/>
    <w:rsid w:val="00797E35"/>
    <w:rsid w:val="007A00D8"/>
    <w:rsid w:val="007A07D0"/>
    <w:rsid w:val="007A0940"/>
    <w:rsid w:val="007A09A6"/>
    <w:rsid w:val="007A0A0F"/>
    <w:rsid w:val="007A0CDC"/>
    <w:rsid w:val="007A1938"/>
    <w:rsid w:val="007A1D8F"/>
    <w:rsid w:val="007A1DFC"/>
    <w:rsid w:val="007A1F5C"/>
    <w:rsid w:val="007A27C6"/>
    <w:rsid w:val="007A2889"/>
    <w:rsid w:val="007A3A16"/>
    <w:rsid w:val="007A404F"/>
    <w:rsid w:val="007A4157"/>
    <w:rsid w:val="007A473C"/>
    <w:rsid w:val="007A496D"/>
    <w:rsid w:val="007A4B61"/>
    <w:rsid w:val="007A4DCF"/>
    <w:rsid w:val="007A54CE"/>
    <w:rsid w:val="007A560D"/>
    <w:rsid w:val="007A571A"/>
    <w:rsid w:val="007A5963"/>
    <w:rsid w:val="007A5C2D"/>
    <w:rsid w:val="007A5DDC"/>
    <w:rsid w:val="007A649E"/>
    <w:rsid w:val="007A666E"/>
    <w:rsid w:val="007A6C4E"/>
    <w:rsid w:val="007A6C6F"/>
    <w:rsid w:val="007A6F8C"/>
    <w:rsid w:val="007A722A"/>
    <w:rsid w:val="007A724E"/>
    <w:rsid w:val="007A74A7"/>
    <w:rsid w:val="007A77C5"/>
    <w:rsid w:val="007A792E"/>
    <w:rsid w:val="007B00FE"/>
    <w:rsid w:val="007B083C"/>
    <w:rsid w:val="007B0AA5"/>
    <w:rsid w:val="007B0B84"/>
    <w:rsid w:val="007B0DEB"/>
    <w:rsid w:val="007B10F7"/>
    <w:rsid w:val="007B14AE"/>
    <w:rsid w:val="007B18D4"/>
    <w:rsid w:val="007B1952"/>
    <w:rsid w:val="007B19BF"/>
    <w:rsid w:val="007B31E1"/>
    <w:rsid w:val="007B399F"/>
    <w:rsid w:val="007B3A7B"/>
    <w:rsid w:val="007B44BB"/>
    <w:rsid w:val="007B476A"/>
    <w:rsid w:val="007B4B3F"/>
    <w:rsid w:val="007B4D13"/>
    <w:rsid w:val="007B4F31"/>
    <w:rsid w:val="007B511F"/>
    <w:rsid w:val="007B5121"/>
    <w:rsid w:val="007B54DA"/>
    <w:rsid w:val="007B58BB"/>
    <w:rsid w:val="007B5AC3"/>
    <w:rsid w:val="007B5B58"/>
    <w:rsid w:val="007B5F33"/>
    <w:rsid w:val="007B63B6"/>
    <w:rsid w:val="007B6A01"/>
    <w:rsid w:val="007B6DFB"/>
    <w:rsid w:val="007B7120"/>
    <w:rsid w:val="007B739D"/>
    <w:rsid w:val="007B7A96"/>
    <w:rsid w:val="007B7B6B"/>
    <w:rsid w:val="007B7E81"/>
    <w:rsid w:val="007B7FC2"/>
    <w:rsid w:val="007C0002"/>
    <w:rsid w:val="007C0F36"/>
    <w:rsid w:val="007C0F53"/>
    <w:rsid w:val="007C0FC5"/>
    <w:rsid w:val="007C10FF"/>
    <w:rsid w:val="007C181B"/>
    <w:rsid w:val="007C1851"/>
    <w:rsid w:val="007C1999"/>
    <w:rsid w:val="007C1F74"/>
    <w:rsid w:val="007C2797"/>
    <w:rsid w:val="007C2C57"/>
    <w:rsid w:val="007C2E14"/>
    <w:rsid w:val="007C2F05"/>
    <w:rsid w:val="007C31A8"/>
    <w:rsid w:val="007C31E5"/>
    <w:rsid w:val="007C34CF"/>
    <w:rsid w:val="007C352A"/>
    <w:rsid w:val="007C35A7"/>
    <w:rsid w:val="007C3C76"/>
    <w:rsid w:val="007C3D4B"/>
    <w:rsid w:val="007C4026"/>
    <w:rsid w:val="007C4414"/>
    <w:rsid w:val="007C4AAB"/>
    <w:rsid w:val="007C500A"/>
    <w:rsid w:val="007C5817"/>
    <w:rsid w:val="007C5DD8"/>
    <w:rsid w:val="007C6257"/>
    <w:rsid w:val="007C63BD"/>
    <w:rsid w:val="007C646B"/>
    <w:rsid w:val="007C6A0F"/>
    <w:rsid w:val="007C6CF8"/>
    <w:rsid w:val="007C7255"/>
    <w:rsid w:val="007C7435"/>
    <w:rsid w:val="007C76DF"/>
    <w:rsid w:val="007C77D5"/>
    <w:rsid w:val="007D124F"/>
    <w:rsid w:val="007D1A1C"/>
    <w:rsid w:val="007D272B"/>
    <w:rsid w:val="007D2E25"/>
    <w:rsid w:val="007D323C"/>
    <w:rsid w:val="007D343C"/>
    <w:rsid w:val="007D36D9"/>
    <w:rsid w:val="007D3B42"/>
    <w:rsid w:val="007D4A66"/>
    <w:rsid w:val="007D6126"/>
    <w:rsid w:val="007D647D"/>
    <w:rsid w:val="007D7085"/>
    <w:rsid w:val="007D71A2"/>
    <w:rsid w:val="007D724E"/>
    <w:rsid w:val="007D733E"/>
    <w:rsid w:val="007D740E"/>
    <w:rsid w:val="007D75A3"/>
    <w:rsid w:val="007E042E"/>
    <w:rsid w:val="007E04CC"/>
    <w:rsid w:val="007E0922"/>
    <w:rsid w:val="007E13A0"/>
    <w:rsid w:val="007E16C8"/>
    <w:rsid w:val="007E178A"/>
    <w:rsid w:val="007E19F2"/>
    <w:rsid w:val="007E1D60"/>
    <w:rsid w:val="007E1F8A"/>
    <w:rsid w:val="007E2049"/>
    <w:rsid w:val="007E232B"/>
    <w:rsid w:val="007E2668"/>
    <w:rsid w:val="007E28FE"/>
    <w:rsid w:val="007E2A00"/>
    <w:rsid w:val="007E2E69"/>
    <w:rsid w:val="007E354C"/>
    <w:rsid w:val="007E3814"/>
    <w:rsid w:val="007E3CD6"/>
    <w:rsid w:val="007E4285"/>
    <w:rsid w:val="007E4408"/>
    <w:rsid w:val="007E446C"/>
    <w:rsid w:val="007E4685"/>
    <w:rsid w:val="007E4C05"/>
    <w:rsid w:val="007E51E0"/>
    <w:rsid w:val="007E52E5"/>
    <w:rsid w:val="007E531E"/>
    <w:rsid w:val="007E5706"/>
    <w:rsid w:val="007E576C"/>
    <w:rsid w:val="007E5D76"/>
    <w:rsid w:val="007E5FFC"/>
    <w:rsid w:val="007E6704"/>
    <w:rsid w:val="007E6777"/>
    <w:rsid w:val="007E68C3"/>
    <w:rsid w:val="007E72A0"/>
    <w:rsid w:val="007E7471"/>
    <w:rsid w:val="007E74C0"/>
    <w:rsid w:val="007E7727"/>
    <w:rsid w:val="007E787C"/>
    <w:rsid w:val="007E7B32"/>
    <w:rsid w:val="007F00E2"/>
    <w:rsid w:val="007F074C"/>
    <w:rsid w:val="007F1000"/>
    <w:rsid w:val="007F10F6"/>
    <w:rsid w:val="007F1163"/>
    <w:rsid w:val="007F15D7"/>
    <w:rsid w:val="007F1629"/>
    <w:rsid w:val="007F1722"/>
    <w:rsid w:val="007F183D"/>
    <w:rsid w:val="007F2497"/>
    <w:rsid w:val="007F2569"/>
    <w:rsid w:val="007F2C23"/>
    <w:rsid w:val="007F3159"/>
    <w:rsid w:val="007F3505"/>
    <w:rsid w:val="007F38D4"/>
    <w:rsid w:val="007F3E98"/>
    <w:rsid w:val="007F424F"/>
    <w:rsid w:val="007F44E9"/>
    <w:rsid w:val="007F4608"/>
    <w:rsid w:val="007F4774"/>
    <w:rsid w:val="007F4A67"/>
    <w:rsid w:val="007F4B54"/>
    <w:rsid w:val="007F4D28"/>
    <w:rsid w:val="007F4DDF"/>
    <w:rsid w:val="007F4E54"/>
    <w:rsid w:val="007F4EE0"/>
    <w:rsid w:val="007F5154"/>
    <w:rsid w:val="007F5181"/>
    <w:rsid w:val="007F5192"/>
    <w:rsid w:val="007F5380"/>
    <w:rsid w:val="007F539A"/>
    <w:rsid w:val="007F5F9E"/>
    <w:rsid w:val="007F6274"/>
    <w:rsid w:val="007F65BC"/>
    <w:rsid w:val="007F687A"/>
    <w:rsid w:val="007F68DE"/>
    <w:rsid w:val="007F69FF"/>
    <w:rsid w:val="007F6A55"/>
    <w:rsid w:val="007F6B67"/>
    <w:rsid w:val="007F718A"/>
    <w:rsid w:val="007F73BE"/>
    <w:rsid w:val="007F774E"/>
    <w:rsid w:val="007F7A0D"/>
    <w:rsid w:val="007F7DBF"/>
    <w:rsid w:val="008000AB"/>
    <w:rsid w:val="0080082D"/>
    <w:rsid w:val="008008D8"/>
    <w:rsid w:val="00800C29"/>
    <w:rsid w:val="00801066"/>
    <w:rsid w:val="008015E6"/>
    <w:rsid w:val="00801A59"/>
    <w:rsid w:val="00801F6B"/>
    <w:rsid w:val="00802479"/>
    <w:rsid w:val="008026B0"/>
    <w:rsid w:val="00802748"/>
    <w:rsid w:val="008032CD"/>
    <w:rsid w:val="008033BD"/>
    <w:rsid w:val="008036B6"/>
    <w:rsid w:val="008039CD"/>
    <w:rsid w:val="00803A54"/>
    <w:rsid w:val="00803E3A"/>
    <w:rsid w:val="00803EA7"/>
    <w:rsid w:val="00804E88"/>
    <w:rsid w:val="00804FD3"/>
    <w:rsid w:val="008050E4"/>
    <w:rsid w:val="0080581E"/>
    <w:rsid w:val="00805BC4"/>
    <w:rsid w:val="00805DAB"/>
    <w:rsid w:val="00806335"/>
    <w:rsid w:val="00807717"/>
    <w:rsid w:val="00807B56"/>
    <w:rsid w:val="008100C9"/>
    <w:rsid w:val="008106A2"/>
    <w:rsid w:val="008108C1"/>
    <w:rsid w:val="00810E74"/>
    <w:rsid w:val="00811C93"/>
    <w:rsid w:val="00811EB9"/>
    <w:rsid w:val="008120F4"/>
    <w:rsid w:val="00812235"/>
    <w:rsid w:val="00812728"/>
    <w:rsid w:val="0081282C"/>
    <w:rsid w:val="00812B18"/>
    <w:rsid w:val="00812D25"/>
    <w:rsid w:val="0081318B"/>
    <w:rsid w:val="0081397A"/>
    <w:rsid w:val="00813B51"/>
    <w:rsid w:val="00813F39"/>
    <w:rsid w:val="0081407B"/>
    <w:rsid w:val="0081418E"/>
    <w:rsid w:val="00815065"/>
    <w:rsid w:val="008154E8"/>
    <w:rsid w:val="00815532"/>
    <w:rsid w:val="00815F7E"/>
    <w:rsid w:val="0081603A"/>
    <w:rsid w:val="0081629F"/>
    <w:rsid w:val="008165C8"/>
    <w:rsid w:val="008167FA"/>
    <w:rsid w:val="00816F69"/>
    <w:rsid w:val="008174BF"/>
    <w:rsid w:val="008176A4"/>
    <w:rsid w:val="0081781F"/>
    <w:rsid w:val="00817A6C"/>
    <w:rsid w:val="00817ABD"/>
    <w:rsid w:val="0082024E"/>
    <w:rsid w:val="00820592"/>
    <w:rsid w:val="00820BCF"/>
    <w:rsid w:val="00821281"/>
    <w:rsid w:val="008212E7"/>
    <w:rsid w:val="0082132C"/>
    <w:rsid w:val="00821408"/>
    <w:rsid w:val="00821820"/>
    <w:rsid w:val="00821A5D"/>
    <w:rsid w:val="00821D63"/>
    <w:rsid w:val="00822840"/>
    <w:rsid w:val="00822AC7"/>
    <w:rsid w:val="00822CAF"/>
    <w:rsid w:val="00822EBB"/>
    <w:rsid w:val="00823011"/>
    <w:rsid w:val="0082322B"/>
    <w:rsid w:val="008234C6"/>
    <w:rsid w:val="008235BD"/>
    <w:rsid w:val="00823C27"/>
    <w:rsid w:val="0082424D"/>
    <w:rsid w:val="0082472C"/>
    <w:rsid w:val="008249E5"/>
    <w:rsid w:val="00824A05"/>
    <w:rsid w:val="00824D34"/>
    <w:rsid w:val="00824ECF"/>
    <w:rsid w:val="00825192"/>
    <w:rsid w:val="008253B9"/>
    <w:rsid w:val="008256B3"/>
    <w:rsid w:val="00825887"/>
    <w:rsid w:val="008258E0"/>
    <w:rsid w:val="008264DE"/>
    <w:rsid w:val="00826CFA"/>
    <w:rsid w:val="00826FC8"/>
    <w:rsid w:val="008271DC"/>
    <w:rsid w:val="00827348"/>
    <w:rsid w:val="008278E2"/>
    <w:rsid w:val="00827AFD"/>
    <w:rsid w:val="00830328"/>
    <w:rsid w:val="00830602"/>
    <w:rsid w:val="0083088A"/>
    <w:rsid w:val="00830EE4"/>
    <w:rsid w:val="0083117A"/>
    <w:rsid w:val="0083126E"/>
    <w:rsid w:val="008315A8"/>
    <w:rsid w:val="00832373"/>
    <w:rsid w:val="0083296E"/>
    <w:rsid w:val="008329FD"/>
    <w:rsid w:val="00832ABE"/>
    <w:rsid w:val="008334EA"/>
    <w:rsid w:val="00833598"/>
    <w:rsid w:val="00833609"/>
    <w:rsid w:val="0083374F"/>
    <w:rsid w:val="00833768"/>
    <w:rsid w:val="00833B90"/>
    <w:rsid w:val="00833DF2"/>
    <w:rsid w:val="00833E43"/>
    <w:rsid w:val="00834367"/>
    <w:rsid w:val="00834631"/>
    <w:rsid w:val="0083498E"/>
    <w:rsid w:val="00834D16"/>
    <w:rsid w:val="00834D2F"/>
    <w:rsid w:val="00835036"/>
    <w:rsid w:val="0083523E"/>
    <w:rsid w:val="00835418"/>
    <w:rsid w:val="0083587D"/>
    <w:rsid w:val="00835941"/>
    <w:rsid w:val="00836348"/>
    <w:rsid w:val="008363BA"/>
    <w:rsid w:val="00837230"/>
    <w:rsid w:val="008373E4"/>
    <w:rsid w:val="00837427"/>
    <w:rsid w:val="00837667"/>
    <w:rsid w:val="008379BF"/>
    <w:rsid w:val="00837C9D"/>
    <w:rsid w:val="00840794"/>
    <w:rsid w:val="00840B4F"/>
    <w:rsid w:val="00840D5C"/>
    <w:rsid w:val="00840DB8"/>
    <w:rsid w:val="00841531"/>
    <w:rsid w:val="00841A2A"/>
    <w:rsid w:val="0084287F"/>
    <w:rsid w:val="00842A68"/>
    <w:rsid w:val="008433E0"/>
    <w:rsid w:val="00843934"/>
    <w:rsid w:val="00843BA3"/>
    <w:rsid w:val="00843E7B"/>
    <w:rsid w:val="0084430E"/>
    <w:rsid w:val="0084488A"/>
    <w:rsid w:val="008449CF"/>
    <w:rsid w:val="00844F72"/>
    <w:rsid w:val="0084521E"/>
    <w:rsid w:val="008452FE"/>
    <w:rsid w:val="00845E71"/>
    <w:rsid w:val="00845F35"/>
    <w:rsid w:val="008461A6"/>
    <w:rsid w:val="008463E6"/>
    <w:rsid w:val="00846429"/>
    <w:rsid w:val="00846BD3"/>
    <w:rsid w:val="00847551"/>
    <w:rsid w:val="00847635"/>
    <w:rsid w:val="008478EE"/>
    <w:rsid w:val="00847AC5"/>
    <w:rsid w:val="00847AC6"/>
    <w:rsid w:val="00847B9D"/>
    <w:rsid w:val="00847C89"/>
    <w:rsid w:val="00847CD9"/>
    <w:rsid w:val="0085035F"/>
    <w:rsid w:val="00850B72"/>
    <w:rsid w:val="00851014"/>
    <w:rsid w:val="0085177C"/>
    <w:rsid w:val="008519FE"/>
    <w:rsid w:val="00852FFA"/>
    <w:rsid w:val="00853802"/>
    <w:rsid w:val="00853962"/>
    <w:rsid w:val="008540A5"/>
    <w:rsid w:val="0085449C"/>
    <w:rsid w:val="008544AA"/>
    <w:rsid w:val="00854AD9"/>
    <w:rsid w:val="00854EBF"/>
    <w:rsid w:val="00854EFB"/>
    <w:rsid w:val="00854F3B"/>
    <w:rsid w:val="00854FB8"/>
    <w:rsid w:val="00855062"/>
    <w:rsid w:val="008552C4"/>
    <w:rsid w:val="0085559D"/>
    <w:rsid w:val="00855CAB"/>
    <w:rsid w:val="0085662F"/>
    <w:rsid w:val="00856806"/>
    <w:rsid w:val="00856CC0"/>
    <w:rsid w:val="008570F1"/>
    <w:rsid w:val="0085743D"/>
    <w:rsid w:val="0085769D"/>
    <w:rsid w:val="00857726"/>
    <w:rsid w:val="00857AAD"/>
    <w:rsid w:val="00857DE9"/>
    <w:rsid w:val="00857FE2"/>
    <w:rsid w:val="00860195"/>
    <w:rsid w:val="0086032E"/>
    <w:rsid w:val="0086098D"/>
    <w:rsid w:val="00860FC4"/>
    <w:rsid w:val="0086154A"/>
    <w:rsid w:val="0086182D"/>
    <w:rsid w:val="00861A6D"/>
    <w:rsid w:val="00861A88"/>
    <w:rsid w:val="00861B7B"/>
    <w:rsid w:val="008622B3"/>
    <w:rsid w:val="00862A11"/>
    <w:rsid w:val="00862ECA"/>
    <w:rsid w:val="0086300A"/>
    <w:rsid w:val="008637D2"/>
    <w:rsid w:val="008638B9"/>
    <w:rsid w:val="008638ED"/>
    <w:rsid w:val="00864032"/>
    <w:rsid w:val="0086409B"/>
    <w:rsid w:val="008649F5"/>
    <w:rsid w:val="00864CD6"/>
    <w:rsid w:val="00864F52"/>
    <w:rsid w:val="00865374"/>
    <w:rsid w:val="008657EA"/>
    <w:rsid w:val="00865DBE"/>
    <w:rsid w:val="00866212"/>
    <w:rsid w:val="0086682F"/>
    <w:rsid w:val="00866E42"/>
    <w:rsid w:val="00866F2C"/>
    <w:rsid w:val="0086728A"/>
    <w:rsid w:val="00867425"/>
    <w:rsid w:val="00867997"/>
    <w:rsid w:val="0087013D"/>
    <w:rsid w:val="00870333"/>
    <w:rsid w:val="00870A21"/>
    <w:rsid w:val="00870AAA"/>
    <w:rsid w:val="008712CA"/>
    <w:rsid w:val="0087159B"/>
    <w:rsid w:val="008715D4"/>
    <w:rsid w:val="0087161C"/>
    <w:rsid w:val="008718C7"/>
    <w:rsid w:val="00871984"/>
    <w:rsid w:val="00871CD8"/>
    <w:rsid w:val="008726B5"/>
    <w:rsid w:val="00873145"/>
    <w:rsid w:val="00873213"/>
    <w:rsid w:val="008732F1"/>
    <w:rsid w:val="00873434"/>
    <w:rsid w:val="0087389A"/>
    <w:rsid w:val="00873A75"/>
    <w:rsid w:val="00873E66"/>
    <w:rsid w:val="00874A10"/>
    <w:rsid w:val="00874B3A"/>
    <w:rsid w:val="00874C50"/>
    <w:rsid w:val="0087637E"/>
    <w:rsid w:val="00876AC8"/>
    <w:rsid w:val="00876D33"/>
    <w:rsid w:val="00876F04"/>
    <w:rsid w:val="00876FEB"/>
    <w:rsid w:val="00877045"/>
    <w:rsid w:val="00877956"/>
    <w:rsid w:val="008800DF"/>
    <w:rsid w:val="0088016A"/>
    <w:rsid w:val="008801FC"/>
    <w:rsid w:val="00880936"/>
    <w:rsid w:val="00880A9E"/>
    <w:rsid w:val="00880AC4"/>
    <w:rsid w:val="00880DBE"/>
    <w:rsid w:val="00880DBF"/>
    <w:rsid w:val="0088145A"/>
    <w:rsid w:val="008814D8"/>
    <w:rsid w:val="00882168"/>
    <w:rsid w:val="008828B1"/>
    <w:rsid w:val="0088291E"/>
    <w:rsid w:val="00882CC6"/>
    <w:rsid w:val="008834B3"/>
    <w:rsid w:val="008836B5"/>
    <w:rsid w:val="008836B7"/>
    <w:rsid w:val="00883F98"/>
    <w:rsid w:val="00884825"/>
    <w:rsid w:val="008848B6"/>
    <w:rsid w:val="00884CB6"/>
    <w:rsid w:val="00884FC1"/>
    <w:rsid w:val="0088517C"/>
    <w:rsid w:val="008858E3"/>
    <w:rsid w:val="00885CCE"/>
    <w:rsid w:val="00885F5F"/>
    <w:rsid w:val="00886E29"/>
    <w:rsid w:val="008877EF"/>
    <w:rsid w:val="00887840"/>
    <w:rsid w:val="008878D0"/>
    <w:rsid w:val="00887DEE"/>
    <w:rsid w:val="00887F92"/>
    <w:rsid w:val="008905ED"/>
    <w:rsid w:val="00890743"/>
    <w:rsid w:val="00890962"/>
    <w:rsid w:val="00890B50"/>
    <w:rsid w:val="00890BCD"/>
    <w:rsid w:val="00890C0F"/>
    <w:rsid w:val="00890CAE"/>
    <w:rsid w:val="00890D7C"/>
    <w:rsid w:val="00890E82"/>
    <w:rsid w:val="00890F24"/>
    <w:rsid w:val="00890F2A"/>
    <w:rsid w:val="00890FA4"/>
    <w:rsid w:val="00891689"/>
    <w:rsid w:val="0089180A"/>
    <w:rsid w:val="00891C82"/>
    <w:rsid w:val="00891CB0"/>
    <w:rsid w:val="00891EC8"/>
    <w:rsid w:val="00891F0E"/>
    <w:rsid w:val="008922CA"/>
    <w:rsid w:val="008925A5"/>
    <w:rsid w:val="008932B8"/>
    <w:rsid w:val="00893449"/>
    <w:rsid w:val="00893BAD"/>
    <w:rsid w:val="0089401D"/>
    <w:rsid w:val="008942D2"/>
    <w:rsid w:val="00894B3B"/>
    <w:rsid w:val="00894EAE"/>
    <w:rsid w:val="00894F8B"/>
    <w:rsid w:val="0089533E"/>
    <w:rsid w:val="008957E8"/>
    <w:rsid w:val="00896248"/>
    <w:rsid w:val="008962C7"/>
    <w:rsid w:val="008963B6"/>
    <w:rsid w:val="008963FD"/>
    <w:rsid w:val="008969DD"/>
    <w:rsid w:val="008976DD"/>
    <w:rsid w:val="00897F27"/>
    <w:rsid w:val="008A021F"/>
    <w:rsid w:val="008A0346"/>
    <w:rsid w:val="008A0F2C"/>
    <w:rsid w:val="008A1085"/>
    <w:rsid w:val="008A14E8"/>
    <w:rsid w:val="008A243C"/>
    <w:rsid w:val="008A24F7"/>
    <w:rsid w:val="008A2B9F"/>
    <w:rsid w:val="008A3791"/>
    <w:rsid w:val="008A3799"/>
    <w:rsid w:val="008A3AAC"/>
    <w:rsid w:val="008A3AF0"/>
    <w:rsid w:val="008A3D57"/>
    <w:rsid w:val="008A5483"/>
    <w:rsid w:val="008A5B9E"/>
    <w:rsid w:val="008A5E13"/>
    <w:rsid w:val="008A67DF"/>
    <w:rsid w:val="008B00EF"/>
    <w:rsid w:val="008B0135"/>
    <w:rsid w:val="008B03BB"/>
    <w:rsid w:val="008B08BD"/>
    <w:rsid w:val="008B0BD7"/>
    <w:rsid w:val="008B0CCF"/>
    <w:rsid w:val="008B0E91"/>
    <w:rsid w:val="008B1C21"/>
    <w:rsid w:val="008B2211"/>
    <w:rsid w:val="008B2588"/>
    <w:rsid w:val="008B26A2"/>
    <w:rsid w:val="008B2DC9"/>
    <w:rsid w:val="008B2ECD"/>
    <w:rsid w:val="008B335F"/>
    <w:rsid w:val="008B3420"/>
    <w:rsid w:val="008B3442"/>
    <w:rsid w:val="008B3764"/>
    <w:rsid w:val="008B3C0D"/>
    <w:rsid w:val="008B3C43"/>
    <w:rsid w:val="008B3F28"/>
    <w:rsid w:val="008B4263"/>
    <w:rsid w:val="008B43F6"/>
    <w:rsid w:val="008B4BBC"/>
    <w:rsid w:val="008B52A4"/>
    <w:rsid w:val="008B52D1"/>
    <w:rsid w:val="008B54BE"/>
    <w:rsid w:val="008B5564"/>
    <w:rsid w:val="008B57FF"/>
    <w:rsid w:val="008B5AD1"/>
    <w:rsid w:val="008B5B0A"/>
    <w:rsid w:val="008B5C70"/>
    <w:rsid w:val="008B5F67"/>
    <w:rsid w:val="008B6339"/>
    <w:rsid w:val="008B66B1"/>
    <w:rsid w:val="008B675D"/>
    <w:rsid w:val="008B679E"/>
    <w:rsid w:val="008B692B"/>
    <w:rsid w:val="008B6C8E"/>
    <w:rsid w:val="008B71C8"/>
    <w:rsid w:val="008B7CFE"/>
    <w:rsid w:val="008B7D12"/>
    <w:rsid w:val="008B7F4C"/>
    <w:rsid w:val="008C1600"/>
    <w:rsid w:val="008C197B"/>
    <w:rsid w:val="008C1B08"/>
    <w:rsid w:val="008C1B62"/>
    <w:rsid w:val="008C1E3E"/>
    <w:rsid w:val="008C21EB"/>
    <w:rsid w:val="008C23A0"/>
    <w:rsid w:val="008C250C"/>
    <w:rsid w:val="008C2C99"/>
    <w:rsid w:val="008C2F0A"/>
    <w:rsid w:val="008C30BB"/>
    <w:rsid w:val="008C315B"/>
    <w:rsid w:val="008C34B2"/>
    <w:rsid w:val="008C396D"/>
    <w:rsid w:val="008C3C3B"/>
    <w:rsid w:val="008C40FA"/>
    <w:rsid w:val="008C4855"/>
    <w:rsid w:val="008C4A95"/>
    <w:rsid w:val="008C4B6D"/>
    <w:rsid w:val="008C4C02"/>
    <w:rsid w:val="008C4CBD"/>
    <w:rsid w:val="008C58AB"/>
    <w:rsid w:val="008C6013"/>
    <w:rsid w:val="008C63DC"/>
    <w:rsid w:val="008C6485"/>
    <w:rsid w:val="008C7098"/>
    <w:rsid w:val="008C70A1"/>
    <w:rsid w:val="008C73A9"/>
    <w:rsid w:val="008C73BF"/>
    <w:rsid w:val="008C7650"/>
    <w:rsid w:val="008C790E"/>
    <w:rsid w:val="008C7C45"/>
    <w:rsid w:val="008C7C7C"/>
    <w:rsid w:val="008C7D3B"/>
    <w:rsid w:val="008C7E1E"/>
    <w:rsid w:val="008D00AD"/>
    <w:rsid w:val="008D0208"/>
    <w:rsid w:val="008D0483"/>
    <w:rsid w:val="008D0562"/>
    <w:rsid w:val="008D0587"/>
    <w:rsid w:val="008D05FB"/>
    <w:rsid w:val="008D0FC1"/>
    <w:rsid w:val="008D1595"/>
    <w:rsid w:val="008D196D"/>
    <w:rsid w:val="008D19CA"/>
    <w:rsid w:val="008D241C"/>
    <w:rsid w:val="008D2E07"/>
    <w:rsid w:val="008D340A"/>
    <w:rsid w:val="008D34DE"/>
    <w:rsid w:val="008D4352"/>
    <w:rsid w:val="008D473A"/>
    <w:rsid w:val="008D474C"/>
    <w:rsid w:val="008D4764"/>
    <w:rsid w:val="008D478D"/>
    <w:rsid w:val="008D49DE"/>
    <w:rsid w:val="008D5190"/>
    <w:rsid w:val="008D5377"/>
    <w:rsid w:val="008D5ABA"/>
    <w:rsid w:val="008D6217"/>
    <w:rsid w:val="008D6357"/>
    <w:rsid w:val="008D63AD"/>
    <w:rsid w:val="008D6644"/>
    <w:rsid w:val="008D6734"/>
    <w:rsid w:val="008D678E"/>
    <w:rsid w:val="008D6828"/>
    <w:rsid w:val="008D7525"/>
    <w:rsid w:val="008D7768"/>
    <w:rsid w:val="008D78A0"/>
    <w:rsid w:val="008D7B75"/>
    <w:rsid w:val="008D7BB3"/>
    <w:rsid w:val="008E01D3"/>
    <w:rsid w:val="008E050A"/>
    <w:rsid w:val="008E072D"/>
    <w:rsid w:val="008E08BE"/>
    <w:rsid w:val="008E0E0B"/>
    <w:rsid w:val="008E1365"/>
    <w:rsid w:val="008E1CF8"/>
    <w:rsid w:val="008E2507"/>
    <w:rsid w:val="008E2523"/>
    <w:rsid w:val="008E29AB"/>
    <w:rsid w:val="008E2CC2"/>
    <w:rsid w:val="008E3962"/>
    <w:rsid w:val="008E3CC6"/>
    <w:rsid w:val="008E3CDA"/>
    <w:rsid w:val="008E3D3C"/>
    <w:rsid w:val="008E3F40"/>
    <w:rsid w:val="008E5556"/>
    <w:rsid w:val="008E573C"/>
    <w:rsid w:val="008E5C5B"/>
    <w:rsid w:val="008E5D20"/>
    <w:rsid w:val="008E5DFC"/>
    <w:rsid w:val="008E5F21"/>
    <w:rsid w:val="008E5FE0"/>
    <w:rsid w:val="008E665E"/>
    <w:rsid w:val="008E6E36"/>
    <w:rsid w:val="008E719C"/>
    <w:rsid w:val="008E78B1"/>
    <w:rsid w:val="008E7D66"/>
    <w:rsid w:val="008F0A22"/>
    <w:rsid w:val="008F0CCA"/>
    <w:rsid w:val="008F10D8"/>
    <w:rsid w:val="008F129F"/>
    <w:rsid w:val="008F12DD"/>
    <w:rsid w:val="008F1F00"/>
    <w:rsid w:val="008F2292"/>
    <w:rsid w:val="008F2602"/>
    <w:rsid w:val="008F2AFA"/>
    <w:rsid w:val="008F2D22"/>
    <w:rsid w:val="008F35F9"/>
    <w:rsid w:val="008F3C2B"/>
    <w:rsid w:val="008F3E77"/>
    <w:rsid w:val="008F48E8"/>
    <w:rsid w:val="008F4ADF"/>
    <w:rsid w:val="008F5313"/>
    <w:rsid w:val="008F6295"/>
    <w:rsid w:val="008F65B2"/>
    <w:rsid w:val="008F68BD"/>
    <w:rsid w:val="008F68D8"/>
    <w:rsid w:val="008F6B35"/>
    <w:rsid w:val="008F6DCC"/>
    <w:rsid w:val="008F72E8"/>
    <w:rsid w:val="008F7508"/>
    <w:rsid w:val="00900395"/>
    <w:rsid w:val="0090039D"/>
    <w:rsid w:val="00900708"/>
    <w:rsid w:val="00900A05"/>
    <w:rsid w:val="00900FC9"/>
    <w:rsid w:val="00901296"/>
    <w:rsid w:val="009015C8"/>
    <w:rsid w:val="00901C36"/>
    <w:rsid w:val="00901F79"/>
    <w:rsid w:val="009022C3"/>
    <w:rsid w:val="0090264E"/>
    <w:rsid w:val="009027CA"/>
    <w:rsid w:val="00902D56"/>
    <w:rsid w:val="00903008"/>
    <w:rsid w:val="00903216"/>
    <w:rsid w:val="009032AF"/>
    <w:rsid w:val="00903EA6"/>
    <w:rsid w:val="0090418D"/>
    <w:rsid w:val="0090418E"/>
    <w:rsid w:val="00904268"/>
    <w:rsid w:val="009042A5"/>
    <w:rsid w:val="009044E2"/>
    <w:rsid w:val="00904559"/>
    <w:rsid w:val="0090477C"/>
    <w:rsid w:val="00904942"/>
    <w:rsid w:val="00904A45"/>
    <w:rsid w:val="00904D08"/>
    <w:rsid w:val="00904E28"/>
    <w:rsid w:val="00905796"/>
    <w:rsid w:val="00905BC3"/>
    <w:rsid w:val="00905F23"/>
    <w:rsid w:val="00905F62"/>
    <w:rsid w:val="009060A7"/>
    <w:rsid w:val="009061BD"/>
    <w:rsid w:val="009063C1"/>
    <w:rsid w:val="00907338"/>
    <w:rsid w:val="00907636"/>
    <w:rsid w:val="00907ABB"/>
    <w:rsid w:val="00907B6C"/>
    <w:rsid w:val="00907C1A"/>
    <w:rsid w:val="00907DD0"/>
    <w:rsid w:val="00907ED9"/>
    <w:rsid w:val="0091052F"/>
    <w:rsid w:val="009105C2"/>
    <w:rsid w:val="009105E5"/>
    <w:rsid w:val="00910995"/>
    <w:rsid w:val="00911197"/>
    <w:rsid w:val="0091169A"/>
    <w:rsid w:val="00911BDD"/>
    <w:rsid w:val="00911BED"/>
    <w:rsid w:val="00911F00"/>
    <w:rsid w:val="009120C1"/>
    <w:rsid w:val="009120CE"/>
    <w:rsid w:val="00912582"/>
    <w:rsid w:val="00912727"/>
    <w:rsid w:val="009128E6"/>
    <w:rsid w:val="009130FE"/>
    <w:rsid w:val="00913A13"/>
    <w:rsid w:val="00913C62"/>
    <w:rsid w:val="00914149"/>
    <w:rsid w:val="009145B8"/>
    <w:rsid w:val="009147DC"/>
    <w:rsid w:val="00914944"/>
    <w:rsid w:val="00914BD2"/>
    <w:rsid w:val="00915454"/>
    <w:rsid w:val="0091567E"/>
    <w:rsid w:val="009156B9"/>
    <w:rsid w:val="00915714"/>
    <w:rsid w:val="00915BEC"/>
    <w:rsid w:val="00915D23"/>
    <w:rsid w:val="00916764"/>
    <w:rsid w:val="0091676B"/>
    <w:rsid w:val="00916D21"/>
    <w:rsid w:val="0091728B"/>
    <w:rsid w:val="00917301"/>
    <w:rsid w:val="00917531"/>
    <w:rsid w:val="009201E5"/>
    <w:rsid w:val="00920334"/>
    <w:rsid w:val="00920434"/>
    <w:rsid w:val="00920557"/>
    <w:rsid w:val="009209F6"/>
    <w:rsid w:val="00920D65"/>
    <w:rsid w:val="00920D88"/>
    <w:rsid w:val="00920F9A"/>
    <w:rsid w:val="00920FDA"/>
    <w:rsid w:val="0092110C"/>
    <w:rsid w:val="00921BEC"/>
    <w:rsid w:val="009223D3"/>
    <w:rsid w:val="00922C82"/>
    <w:rsid w:val="00922D12"/>
    <w:rsid w:val="00922E36"/>
    <w:rsid w:val="00922FB8"/>
    <w:rsid w:val="00923363"/>
    <w:rsid w:val="00923D88"/>
    <w:rsid w:val="00923EDD"/>
    <w:rsid w:val="009241DA"/>
    <w:rsid w:val="00924911"/>
    <w:rsid w:val="00924DD6"/>
    <w:rsid w:val="00924EBD"/>
    <w:rsid w:val="00925084"/>
    <w:rsid w:val="009254D6"/>
    <w:rsid w:val="00925754"/>
    <w:rsid w:val="0092597D"/>
    <w:rsid w:val="00925CC9"/>
    <w:rsid w:val="009262B5"/>
    <w:rsid w:val="00926373"/>
    <w:rsid w:val="00926738"/>
    <w:rsid w:val="00926743"/>
    <w:rsid w:val="00926841"/>
    <w:rsid w:val="00926996"/>
    <w:rsid w:val="00926BC9"/>
    <w:rsid w:val="00927751"/>
    <w:rsid w:val="009278D0"/>
    <w:rsid w:val="00930098"/>
    <w:rsid w:val="009301A2"/>
    <w:rsid w:val="009307A7"/>
    <w:rsid w:val="00930C79"/>
    <w:rsid w:val="00930D39"/>
    <w:rsid w:val="00930F92"/>
    <w:rsid w:val="009310D2"/>
    <w:rsid w:val="00931355"/>
    <w:rsid w:val="009313B1"/>
    <w:rsid w:val="009318F9"/>
    <w:rsid w:val="0093190D"/>
    <w:rsid w:val="00931937"/>
    <w:rsid w:val="00931A43"/>
    <w:rsid w:val="00931AEB"/>
    <w:rsid w:val="0093206C"/>
    <w:rsid w:val="00932246"/>
    <w:rsid w:val="009322F7"/>
    <w:rsid w:val="009324DF"/>
    <w:rsid w:val="00932696"/>
    <w:rsid w:val="0093388D"/>
    <w:rsid w:val="00933CD3"/>
    <w:rsid w:val="00933D6E"/>
    <w:rsid w:val="0093431B"/>
    <w:rsid w:val="00934AC7"/>
    <w:rsid w:val="009354CD"/>
    <w:rsid w:val="00935606"/>
    <w:rsid w:val="00936474"/>
    <w:rsid w:val="009366A6"/>
    <w:rsid w:val="00936C61"/>
    <w:rsid w:val="0093701A"/>
    <w:rsid w:val="009372EA"/>
    <w:rsid w:val="009374A1"/>
    <w:rsid w:val="00937825"/>
    <w:rsid w:val="00937B9E"/>
    <w:rsid w:val="00937C0E"/>
    <w:rsid w:val="00937F8A"/>
    <w:rsid w:val="0094031F"/>
    <w:rsid w:val="00941121"/>
    <w:rsid w:val="00941213"/>
    <w:rsid w:val="0094123E"/>
    <w:rsid w:val="009412B7"/>
    <w:rsid w:val="0094146A"/>
    <w:rsid w:val="009415F9"/>
    <w:rsid w:val="009419C7"/>
    <w:rsid w:val="009423A7"/>
    <w:rsid w:val="0094241B"/>
    <w:rsid w:val="0094293B"/>
    <w:rsid w:val="00942AE9"/>
    <w:rsid w:val="00942F9E"/>
    <w:rsid w:val="00943146"/>
    <w:rsid w:val="00943675"/>
    <w:rsid w:val="00943724"/>
    <w:rsid w:val="00943B7C"/>
    <w:rsid w:val="00943D9E"/>
    <w:rsid w:val="00943F43"/>
    <w:rsid w:val="00943FCF"/>
    <w:rsid w:val="009448C7"/>
    <w:rsid w:val="00944B4E"/>
    <w:rsid w:val="00944FD0"/>
    <w:rsid w:val="00945304"/>
    <w:rsid w:val="009459AA"/>
    <w:rsid w:val="00945FFD"/>
    <w:rsid w:val="00946092"/>
    <w:rsid w:val="00946397"/>
    <w:rsid w:val="009466D3"/>
    <w:rsid w:val="009467E6"/>
    <w:rsid w:val="00946A04"/>
    <w:rsid w:val="00946BBF"/>
    <w:rsid w:val="00946CE0"/>
    <w:rsid w:val="00946DDC"/>
    <w:rsid w:val="00946EA3"/>
    <w:rsid w:val="00947419"/>
    <w:rsid w:val="0094742E"/>
    <w:rsid w:val="00947461"/>
    <w:rsid w:val="0094750D"/>
    <w:rsid w:val="009475EE"/>
    <w:rsid w:val="00950048"/>
    <w:rsid w:val="00950BF5"/>
    <w:rsid w:val="00950DDD"/>
    <w:rsid w:val="00950F6A"/>
    <w:rsid w:val="009513FD"/>
    <w:rsid w:val="00951677"/>
    <w:rsid w:val="0095175C"/>
    <w:rsid w:val="00951D83"/>
    <w:rsid w:val="00951FDA"/>
    <w:rsid w:val="0095215A"/>
    <w:rsid w:val="009521AB"/>
    <w:rsid w:val="009524E5"/>
    <w:rsid w:val="0095262C"/>
    <w:rsid w:val="0095279B"/>
    <w:rsid w:val="00952CE6"/>
    <w:rsid w:val="00952DA2"/>
    <w:rsid w:val="00953775"/>
    <w:rsid w:val="009537C8"/>
    <w:rsid w:val="00953817"/>
    <w:rsid w:val="009539A8"/>
    <w:rsid w:val="00953A93"/>
    <w:rsid w:val="00953E21"/>
    <w:rsid w:val="0095475E"/>
    <w:rsid w:val="0095481C"/>
    <w:rsid w:val="00954FF5"/>
    <w:rsid w:val="00955299"/>
    <w:rsid w:val="009556A9"/>
    <w:rsid w:val="00956004"/>
    <w:rsid w:val="009562D9"/>
    <w:rsid w:val="0095649E"/>
    <w:rsid w:val="009567A9"/>
    <w:rsid w:val="00956802"/>
    <w:rsid w:val="009570BE"/>
    <w:rsid w:val="009571E1"/>
    <w:rsid w:val="0095725B"/>
    <w:rsid w:val="009579C6"/>
    <w:rsid w:val="00957CBA"/>
    <w:rsid w:val="00957D45"/>
    <w:rsid w:val="009601E7"/>
    <w:rsid w:val="0096037F"/>
    <w:rsid w:val="009603C7"/>
    <w:rsid w:val="00960694"/>
    <w:rsid w:val="0096082F"/>
    <w:rsid w:val="00960983"/>
    <w:rsid w:val="00960DFC"/>
    <w:rsid w:val="0096119B"/>
    <w:rsid w:val="009616AA"/>
    <w:rsid w:val="0096174D"/>
    <w:rsid w:val="0096187B"/>
    <w:rsid w:val="00961A82"/>
    <w:rsid w:val="00961BB3"/>
    <w:rsid w:val="00961F18"/>
    <w:rsid w:val="0096240F"/>
    <w:rsid w:val="00962574"/>
    <w:rsid w:val="00962788"/>
    <w:rsid w:val="00963A9F"/>
    <w:rsid w:val="00963BB7"/>
    <w:rsid w:val="00964C1F"/>
    <w:rsid w:val="00964EE7"/>
    <w:rsid w:val="00964F56"/>
    <w:rsid w:val="00965411"/>
    <w:rsid w:val="00965797"/>
    <w:rsid w:val="00965B96"/>
    <w:rsid w:val="00965D60"/>
    <w:rsid w:val="00965DE9"/>
    <w:rsid w:val="009664DB"/>
    <w:rsid w:val="00966BC9"/>
    <w:rsid w:val="00966C5E"/>
    <w:rsid w:val="00966D10"/>
    <w:rsid w:val="0096713C"/>
    <w:rsid w:val="00967C87"/>
    <w:rsid w:val="009700EF"/>
    <w:rsid w:val="009704AB"/>
    <w:rsid w:val="00970543"/>
    <w:rsid w:val="00970714"/>
    <w:rsid w:val="0097085F"/>
    <w:rsid w:val="00970D15"/>
    <w:rsid w:val="00970EA0"/>
    <w:rsid w:val="0097102D"/>
    <w:rsid w:val="0097120E"/>
    <w:rsid w:val="009712C3"/>
    <w:rsid w:val="00971528"/>
    <w:rsid w:val="00971B89"/>
    <w:rsid w:val="00972379"/>
    <w:rsid w:val="00972857"/>
    <w:rsid w:val="00972F46"/>
    <w:rsid w:val="00973192"/>
    <w:rsid w:val="009731ED"/>
    <w:rsid w:val="009734CA"/>
    <w:rsid w:val="009736AB"/>
    <w:rsid w:val="009736B6"/>
    <w:rsid w:val="00973AF1"/>
    <w:rsid w:val="0097412D"/>
    <w:rsid w:val="009742B5"/>
    <w:rsid w:val="009743BB"/>
    <w:rsid w:val="009744B8"/>
    <w:rsid w:val="0097471F"/>
    <w:rsid w:val="00974768"/>
    <w:rsid w:val="00974942"/>
    <w:rsid w:val="0097497F"/>
    <w:rsid w:val="00975187"/>
    <w:rsid w:val="00975E86"/>
    <w:rsid w:val="00976112"/>
    <w:rsid w:val="009765B1"/>
    <w:rsid w:val="009767C0"/>
    <w:rsid w:val="009768D2"/>
    <w:rsid w:val="00976AA7"/>
    <w:rsid w:val="00976B28"/>
    <w:rsid w:val="00976BF9"/>
    <w:rsid w:val="00976C89"/>
    <w:rsid w:val="00976D59"/>
    <w:rsid w:val="00977287"/>
    <w:rsid w:val="00977483"/>
    <w:rsid w:val="009777A2"/>
    <w:rsid w:val="009777F3"/>
    <w:rsid w:val="0097781D"/>
    <w:rsid w:val="00977884"/>
    <w:rsid w:val="00977C59"/>
    <w:rsid w:val="00977F10"/>
    <w:rsid w:val="009801C8"/>
    <w:rsid w:val="00980439"/>
    <w:rsid w:val="00980564"/>
    <w:rsid w:val="00980DA3"/>
    <w:rsid w:val="00981287"/>
    <w:rsid w:val="009814C8"/>
    <w:rsid w:val="009817E3"/>
    <w:rsid w:val="00981E87"/>
    <w:rsid w:val="00983992"/>
    <w:rsid w:val="00983DE2"/>
    <w:rsid w:val="009840DF"/>
    <w:rsid w:val="009844C1"/>
    <w:rsid w:val="009849D6"/>
    <w:rsid w:val="00984D07"/>
    <w:rsid w:val="00984E86"/>
    <w:rsid w:val="00984EF4"/>
    <w:rsid w:val="00985362"/>
    <w:rsid w:val="009855B1"/>
    <w:rsid w:val="00985679"/>
    <w:rsid w:val="00985838"/>
    <w:rsid w:val="00985DA0"/>
    <w:rsid w:val="00985E8B"/>
    <w:rsid w:val="00985F2F"/>
    <w:rsid w:val="0098626C"/>
    <w:rsid w:val="009864D4"/>
    <w:rsid w:val="0098691C"/>
    <w:rsid w:val="009869EE"/>
    <w:rsid w:val="00986B20"/>
    <w:rsid w:val="00986CE4"/>
    <w:rsid w:val="00986E2D"/>
    <w:rsid w:val="00986E34"/>
    <w:rsid w:val="00986ECB"/>
    <w:rsid w:val="00986F32"/>
    <w:rsid w:val="009875FF"/>
    <w:rsid w:val="0098769F"/>
    <w:rsid w:val="00987FC0"/>
    <w:rsid w:val="0099033F"/>
    <w:rsid w:val="0099096F"/>
    <w:rsid w:val="00990E41"/>
    <w:rsid w:val="00991C3C"/>
    <w:rsid w:val="00991F68"/>
    <w:rsid w:val="00992042"/>
    <w:rsid w:val="00992105"/>
    <w:rsid w:val="009924A8"/>
    <w:rsid w:val="00992D7E"/>
    <w:rsid w:val="009933F7"/>
    <w:rsid w:val="00993456"/>
    <w:rsid w:val="0099376F"/>
    <w:rsid w:val="00993B1E"/>
    <w:rsid w:val="00993D8A"/>
    <w:rsid w:val="0099403B"/>
    <w:rsid w:val="0099424D"/>
    <w:rsid w:val="00994269"/>
    <w:rsid w:val="00994576"/>
    <w:rsid w:val="00994C36"/>
    <w:rsid w:val="00995357"/>
    <w:rsid w:val="0099558D"/>
    <w:rsid w:val="00995C50"/>
    <w:rsid w:val="00995D01"/>
    <w:rsid w:val="009961AC"/>
    <w:rsid w:val="0099725A"/>
    <w:rsid w:val="009974F9"/>
    <w:rsid w:val="009975D5"/>
    <w:rsid w:val="009977A5"/>
    <w:rsid w:val="00997973"/>
    <w:rsid w:val="00997C82"/>
    <w:rsid w:val="00997F14"/>
    <w:rsid w:val="009A0114"/>
    <w:rsid w:val="009A077B"/>
    <w:rsid w:val="009A0D44"/>
    <w:rsid w:val="009A0D4F"/>
    <w:rsid w:val="009A0F40"/>
    <w:rsid w:val="009A1197"/>
    <w:rsid w:val="009A1376"/>
    <w:rsid w:val="009A1A39"/>
    <w:rsid w:val="009A25E0"/>
    <w:rsid w:val="009A2888"/>
    <w:rsid w:val="009A2A53"/>
    <w:rsid w:val="009A2A5B"/>
    <w:rsid w:val="009A2B6D"/>
    <w:rsid w:val="009A2B90"/>
    <w:rsid w:val="009A2CA7"/>
    <w:rsid w:val="009A33CB"/>
    <w:rsid w:val="009A368A"/>
    <w:rsid w:val="009A39BF"/>
    <w:rsid w:val="009A39EF"/>
    <w:rsid w:val="009A3ECD"/>
    <w:rsid w:val="009A45EE"/>
    <w:rsid w:val="009A5692"/>
    <w:rsid w:val="009A60DE"/>
    <w:rsid w:val="009A681D"/>
    <w:rsid w:val="009A6A90"/>
    <w:rsid w:val="009A6B32"/>
    <w:rsid w:val="009A6C4A"/>
    <w:rsid w:val="009A7704"/>
    <w:rsid w:val="009A7855"/>
    <w:rsid w:val="009A7A98"/>
    <w:rsid w:val="009A7B8B"/>
    <w:rsid w:val="009A7C7D"/>
    <w:rsid w:val="009B0237"/>
    <w:rsid w:val="009B0293"/>
    <w:rsid w:val="009B0694"/>
    <w:rsid w:val="009B092E"/>
    <w:rsid w:val="009B0A20"/>
    <w:rsid w:val="009B0D24"/>
    <w:rsid w:val="009B17C6"/>
    <w:rsid w:val="009B196F"/>
    <w:rsid w:val="009B1A55"/>
    <w:rsid w:val="009B2019"/>
    <w:rsid w:val="009B2524"/>
    <w:rsid w:val="009B257E"/>
    <w:rsid w:val="009B29AB"/>
    <w:rsid w:val="009B29DE"/>
    <w:rsid w:val="009B2EC4"/>
    <w:rsid w:val="009B3436"/>
    <w:rsid w:val="009B3669"/>
    <w:rsid w:val="009B3F01"/>
    <w:rsid w:val="009B40A3"/>
    <w:rsid w:val="009B4885"/>
    <w:rsid w:val="009B48FE"/>
    <w:rsid w:val="009B4B0B"/>
    <w:rsid w:val="009B4EBE"/>
    <w:rsid w:val="009B51FB"/>
    <w:rsid w:val="009B5FCC"/>
    <w:rsid w:val="009B60E6"/>
    <w:rsid w:val="009B633A"/>
    <w:rsid w:val="009B657F"/>
    <w:rsid w:val="009B65EF"/>
    <w:rsid w:val="009B67BF"/>
    <w:rsid w:val="009B67FC"/>
    <w:rsid w:val="009B6917"/>
    <w:rsid w:val="009B69F7"/>
    <w:rsid w:val="009B6B78"/>
    <w:rsid w:val="009B6DAC"/>
    <w:rsid w:val="009B746A"/>
    <w:rsid w:val="009B7557"/>
    <w:rsid w:val="009B76DE"/>
    <w:rsid w:val="009B7BEE"/>
    <w:rsid w:val="009B7C72"/>
    <w:rsid w:val="009B7E1B"/>
    <w:rsid w:val="009C117D"/>
    <w:rsid w:val="009C20E3"/>
    <w:rsid w:val="009C21FF"/>
    <w:rsid w:val="009C252E"/>
    <w:rsid w:val="009C261B"/>
    <w:rsid w:val="009C2636"/>
    <w:rsid w:val="009C2E32"/>
    <w:rsid w:val="009C2EDE"/>
    <w:rsid w:val="009C3258"/>
    <w:rsid w:val="009C3488"/>
    <w:rsid w:val="009C38F7"/>
    <w:rsid w:val="009C39B5"/>
    <w:rsid w:val="009C3AE6"/>
    <w:rsid w:val="009C4026"/>
    <w:rsid w:val="009C4407"/>
    <w:rsid w:val="009C4C8D"/>
    <w:rsid w:val="009C50D6"/>
    <w:rsid w:val="009C5959"/>
    <w:rsid w:val="009C5E77"/>
    <w:rsid w:val="009C614D"/>
    <w:rsid w:val="009C6B42"/>
    <w:rsid w:val="009C6FA9"/>
    <w:rsid w:val="009C731B"/>
    <w:rsid w:val="009C77C8"/>
    <w:rsid w:val="009C7A4A"/>
    <w:rsid w:val="009C7A5C"/>
    <w:rsid w:val="009C7B92"/>
    <w:rsid w:val="009C7EB7"/>
    <w:rsid w:val="009D00DB"/>
    <w:rsid w:val="009D061C"/>
    <w:rsid w:val="009D11A9"/>
    <w:rsid w:val="009D14A5"/>
    <w:rsid w:val="009D15C9"/>
    <w:rsid w:val="009D15E6"/>
    <w:rsid w:val="009D18A2"/>
    <w:rsid w:val="009D2068"/>
    <w:rsid w:val="009D2111"/>
    <w:rsid w:val="009D2BF7"/>
    <w:rsid w:val="009D317A"/>
    <w:rsid w:val="009D3628"/>
    <w:rsid w:val="009D3979"/>
    <w:rsid w:val="009D39EB"/>
    <w:rsid w:val="009D3A40"/>
    <w:rsid w:val="009D3ABC"/>
    <w:rsid w:val="009D3BE4"/>
    <w:rsid w:val="009D3EBE"/>
    <w:rsid w:val="009D3F34"/>
    <w:rsid w:val="009D46C9"/>
    <w:rsid w:val="009D4E79"/>
    <w:rsid w:val="009D4EB3"/>
    <w:rsid w:val="009D539F"/>
    <w:rsid w:val="009D53CE"/>
    <w:rsid w:val="009D5A1C"/>
    <w:rsid w:val="009D5C44"/>
    <w:rsid w:val="009D5DDD"/>
    <w:rsid w:val="009D64DC"/>
    <w:rsid w:val="009D6700"/>
    <w:rsid w:val="009D6B0D"/>
    <w:rsid w:val="009D6FF9"/>
    <w:rsid w:val="009D726F"/>
    <w:rsid w:val="009D7BD2"/>
    <w:rsid w:val="009D7C7E"/>
    <w:rsid w:val="009D7E3B"/>
    <w:rsid w:val="009E03DC"/>
    <w:rsid w:val="009E0442"/>
    <w:rsid w:val="009E1239"/>
    <w:rsid w:val="009E192B"/>
    <w:rsid w:val="009E200A"/>
    <w:rsid w:val="009E2830"/>
    <w:rsid w:val="009E295A"/>
    <w:rsid w:val="009E301F"/>
    <w:rsid w:val="009E30BE"/>
    <w:rsid w:val="009E33B7"/>
    <w:rsid w:val="009E3A81"/>
    <w:rsid w:val="009E3B04"/>
    <w:rsid w:val="009E426A"/>
    <w:rsid w:val="009E45DA"/>
    <w:rsid w:val="009E4C1E"/>
    <w:rsid w:val="009E5085"/>
    <w:rsid w:val="009E51E1"/>
    <w:rsid w:val="009E5204"/>
    <w:rsid w:val="009E56E1"/>
    <w:rsid w:val="009E5BD4"/>
    <w:rsid w:val="009E5E61"/>
    <w:rsid w:val="009E6180"/>
    <w:rsid w:val="009E61C1"/>
    <w:rsid w:val="009E62BE"/>
    <w:rsid w:val="009E69E1"/>
    <w:rsid w:val="009E71B4"/>
    <w:rsid w:val="009E74FF"/>
    <w:rsid w:val="009E7A74"/>
    <w:rsid w:val="009E7AB1"/>
    <w:rsid w:val="009F0719"/>
    <w:rsid w:val="009F08F4"/>
    <w:rsid w:val="009F0B86"/>
    <w:rsid w:val="009F0CCA"/>
    <w:rsid w:val="009F0D15"/>
    <w:rsid w:val="009F0F01"/>
    <w:rsid w:val="009F13A0"/>
    <w:rsid w:val="009F1527"/>
    <w:rsid w:val="009F197C"/>
    <w:rsid w:val="009F2294"/>
    <w:rsid w:val="009F296F"/>
    <w:rsid w:val="009F2AAB"/>
    <w:rsid w:val="009F2B1D"/>
    <w:rsid w:val="009F2BE0"/>
    <w:rsid w:val="009F2C21"/>
    <w:rsid w:val="009F31F3"/>
    <w:rsid w:val="009F351E"/>
    <w:rsid w:val="009F36C7"/>
    <w:rsid w:val="009F37B9"/>
    <w:rsid w:val="009F3A84"/>
    <w:rsid w:val="009F3B69"/>
    <w:rsid w:val="009F3CEA"/>
    <w:rsid w:val="009F3ECB"/>
    <w:rsid w:val="009F42F3"/>
    <w:rsid w:val="009F4346"/>
    <w:rsid w:val="009F4355"/>
    <w:rsid w:val="009F4576"/>
    <w:rsid w:val="009F45B2"/>
    <w:rsid w:val="009F4932"/>
    <w:rsid w:val="009F592D"/>
    <w:rsid w:val="009F5D1B"/>
    <w:rsid w:val="009F5D7F"/>
    <w:rsid w:val="009F5DF5"/>
    <w:rsid w:val="009F5E25"/>
    <w:rsid w:val="009F646D"/>
    <w:rsid w:val="009F65C0"/>
    <w:rsid w:val="009F691D"/>
    <w:rsid w:val="009F6D21"/>
    <w:rsid w:val="009F6E0C"/>
    <w:rsid w:val="009F6E86"/>
    <w:rsid w:val="009F7404"/>
    <w:rsid w:val="009F74AB"/>
    <w:rsid w:val="009F7733"/>
    <w:rsid w:val="009F7860"/>
    <w:rsid w:val="009F79C5"/>
    <w:rsid w:val="009F7EEA"/>
    <w:rsid w:val="00A005B6"/>
    <w:rsid w:val="00A0075B"/>
    <w:rsid w:val="00A00886"/>
    <w:rsid w:val="00A00A94"/>
    <w:rsid w:val="00A00F05"/>
    <w:rsid w:val="00A016BC"/>
    <w:rsid w:val="00A01DBC"/>
    <w:rsid w:val="00A0217D"/>
    <w:rsid w:val="00A023EE"/>
    <w:rsid w:val="00A027A9"/>
    <w:rsid w:val="00A02C1E"/>
    <w:rsid w:val="00A030D4"/>
    <w:rsid w:val="00A03849"/>
    <w:rsid w:val="00A0399B"/>
    <w:rsid w:val="00A03F9D"/>
    <w:rsid w:val="00A04021"/>
    <w:rsid w:val="00A0411F"/>
    <w:rsid w:val="00A04546"/>
    <w:rsid w:val="00A047FC"/>
    <w:rsid w:val="00A048E6"/>
    <w:rsid w:val="00A04B54"/>
    <w:rsid w:val="00A04FD4"/>
    <w:rsid w:val="00A0513E"/>
    <w:rsid w:val="00A05480"/>
    <w:rsid w:val="00A0595D"/>
    <w:rsid w:val="00A05BBB"/>
    <w:rsid w:val="00A06501"/>
    <w:rsid w:val="00A06A4D"/>
    <w:rsid w:val="00A06DB6"/>
    <w:rsid w:val="00A0713E"/>
    <w:rsid w:val="00A07163"/>
    <w:rsid w:val="00A0719D"/>
    <w:rsid w:val="00A07592"/>
    <w:rsid w:val="00A07BF3"/>
    <w:rsid w:val="00A07C99"/>
    <w:rsid w:val="00A07E2C"/>
    <w:rsid w:val="00A10844"/>
    <w:rsid w:val="00A108D2"/>
    <w:rsid w:val="00A11023"/>
    <w:rsid w:val="00A11399"/>
    <w:rsid w:val="00A113F6"/>
    <w:rsid w:val="00A128C6"/>
    <w:rsid w:val="00A12A14"/>
    <w:rsid w:val="00A12DC0"/>
    <w:rsid w:val="00A12FB4"/>
    <w:rsid w:val="00A12FE8"/>
    <w:rsid w:val="00A130E4"/>
    <w:rsid w:val="00A13930"/>
    <w:rsid w:val="00A1402F"/>
    <w:rsid w:val="00A14351"/>
    <w:rsid w:val="00A14CBE"/>
    <w:rsid w:val="00A150D2"/>
    <w:rsid w:val="00A150F4"/>
    <w:rsid w:val="00A15462"/>
    <w:rsid w:val="00A159F5"/>
    <w:rsid w:val="00A15E7C"/>
    <w:rsid w:val="00A160F0"/>
    <w:rsid w:val="00A16522"/>
    <w:rsid w:val="00A169A0"/>
    <w:rsid w:val="00A169E7"/>
    <w:rsid w:val="00A16FFD"/>
    <w:rsid w:val="00A17020"/>
    <w:rsid w:val="00A17276"/>
    <w:rsid w:val="00A17A8C"/>
    <w:rsid w:val="00A17DEF"/>
    <w:rsid w:val="00A204C0"/>
    <w:rsid w:val="00A206D5"/>
    <w:rsid w:val="00A21028"/>
    <w:rsid w:val="00A210C3"/>
    <w:rsid w:val="00A211DB"/>
    <w:rsid w:val="00A21F0C"/>
    <w:rsid w:val="00A225F0"/>
    <w:rsid w:val="00A22641"/>
    <w:rsid w:val="00A228A7"/>
    <w:rsid w:val="00A229F4"/>
    <w:rsid w:val="00A22F6B"/>
    <w:rsid w:val="00A22F70"/>
    <w:rsid w:val="00A23184"/>
    <w:rsid w:val="00A24034"/>
    <w:rsid w:val="00A240D3"/>
    <w:rsid w:val="00A24144"/>
    <w:rsid w:val="00A2419B"/>
    <w:rsid w:val="00A241F4"/>
    <w:rsid w:val="00A24507"/>
    <w:rsid w:val="00A24ABA"/>
    <w:rsid w:val="00A2504A"/>
    <w:rsid w:val="00A25188"/>
    <w:rsid w:val="00A25329"/>
    <w:rsid w:val="00A25524"/>
    <w:rsid w:val="00A255F8"/>
    <w:rsid w:val="00A25A13"/>
    <w:rsid w:val="00A26095"/>
    <w:rsid w:val="00A26465"/>
    <w:rsid w:val="00A26639"/>
    <w:rsid w:val="00A2671A"/>
    <w:rsid w:val="00A26756"/>
    <w:rsid w:val="00A267BE"/>
    <w:rsid w:val="00A2689D"/>
    <w:rsid w:val="00A26A03"/>
    <w:rsid w:val="00A26A54"/>
    <w:rsid w:val="00A26C10"/>
    <w:rsid w:val="00A27269"/>
    <w:rsid w:val="00A27293"/>
    <w:rsid w:val="00A279B6"/>
    <w:rsid w:val="00A27AED"/>
    <w:rsid w:val="00A303EB"/>
    <w:rsid w:val="00A30443"/>
    <w:rsid w:val="00A30618"/>
    <w:rsid w:val="00A306EE"/>
    <w:rsid w:val="00A30A3C"/>
    <w:rsid w:val="00A30D97"/>
    <w:rsid w:val="00A30FE4"/>
    <w:rsid w:val="00A315DE"/>
    <w:rsid w:val="00A3167B"/>
    <w:rsid w:val="00A31C78"/>
    <w:rsid w:val="00A31FAB"/>
    <w:rsid w:val="00A32752"/>
    <w:rsid w:val="00A3308E"/>
    <w:rsid w:val="00A33358"/>
    <w:rsid w:val="00A3358C"/>
    <w:rsid w:val="00A335A6"/>
    <w:rsid w:val="00A33664"/>
    <w:rsid w:val="00A33F10"/>
    <w:rsid w:val="00A3403F"/>
    <w:rsid w:val="00A34585"/>
    <w:rsid w:val="00A349E9"/>
    <w:rsid w:val="00A34B8D"/>
    <w:rsid w:val="00A34B8E"/>
    <w:rsid w:val="00A34BE1"/>
    <w:rsid w:val="00A34DAD"/>
    <w:rsid w:val="00A35039"/>
    <w:rsid w:val="00A3506F"/>
    <w:rsid w:val="00A3519F"/>
    <w:rsid w:val="00A354D2"/>
    <w:rsid w:val="00A35686"/>
    <w:rsid w:val="00A35824"/>
    <w:rsid w:val="00A358A0"/>
    <w:rsid w:val="00A35B91"/>
    <w:rsid w:val="00A363A0"/>
    <w:rsid w:val="00A36881"/>
    <w:rsid w:val="00A3692A"/>
    <w:rsid w:val="00A36B18"/>
    <w:rsid w:val="00A36C41"/>
    <w:rsid w:val="00A36C5E"/>
    <w:rsid w:val="00A36DA2"/>
    <w:rsid w:val="00A377E7"/>
    <w:rsid w:val="00A37969"/>
    <w:rsid w:val="00A37A70"/>
    <w:rsid w:val="00A37CE9"/>
    <w:rsid w:val="00A4007B"/>
    <w:rsid w:val="00A40099"/>
    <w:rsid w:val="00A40410"/>
    <w:rsid w:val="00A40FDE"/>
    <w:rsid w:val="00A4121E"/>
    <w:rsid w:val="00A413CD"/>
    <w:rsid w:val="00A41830"/>
    <w:rsid w:val="00A41EA1"/>
    <w:rsid w:val="00A427EF"/>
    <w:rsid w:val="00A429C5"/>
    <w:rsid w:val="00A42F50"/>
    <w:rsid w:val="00A430CE"/>
    <w:rsid w:val="00A4317F"/>
    <w:rsid w:val="00A43476"/>
    <w:rsid w:val="00A435E2"/>
    <w:rsid w:val="00A4371F"/>
    <w:rsid w:val="00A437AA"/>
    <w:rsid w:val="00A43887"/>
    <w:rsid w:val="00A43EDA"/>
    <w:rsid w:val="00A4439D"/>
    <w:rsid w:val="00A4448F"/>
    <w:rsid w:val="00A44CAB"/>
    <w:rsid w:val="00A44D3D"/>
    <w:rsid w:val="00A44F27"/>
    <w:rsid w:val="00A45060"/>
    <w:rsid w:val="00A451EB"/>
    <w:rsid w:val="00A452F5"/>
    <w:rsid w:val="00A453FA"/>
    <w:rsid w:val="00A45534"/>
    <w:rsid w:val="00A45567"/>
    <w:rsid w:val="00A45FEA"/>
    <w:rsid w:val="00A46233"/>
    <w:rsid w:val="00A46607"/>
    <w:rsid w:val="00A4675A"/>
    <w:rsid w:val="00A4685F"/>
    <w:rsid w:val="00A468D1"/>
    <w:rsid w:val="00A46C33"/>
    <w:rsid w:val="00A46C39"/>
    <w:rsid w:val="00A47032"/>
    <w:rsid w:val="00A47950"/>
    <w:rsid w:val="00A47AFF"/>
    <w:rsid w:val="00A47BEC"/>
    <w:rsid w:val="00A47F26"/>
    <w:rsid w:val="00A50063"/>
    <w:rsid w:val="00A502EC"/>
    <w:rsid w:val="00A506F4"/>
    <w:rsid w:val="00A50C24"/>
    <w:rsid w:val="00A514D8"/>
    <w:rsid w:val="00A5176C"/>
    <w:rsid w:val="00A5180F"/>
    <w:rsid w:val="00A52033"/>
    <w:rsid w:val="00A521C3"/>
    <w:rsid w:val="00A52484"/>
    <w:rsid w:val="00A525B0"/>
    <w:rsid w:val="00A526B4"/>
    <w:rsid w:val="00A529A4"/>
    <w:rsid w:val="00A52C27"/>
    <w:rsid w:val="00A530D8"/>
    <w:rsid w:val="00A532B2"/>
    <w:rsid w:val="00A53480"/>
    <w:rsid w:val="00A5372C"/>
    <w:rsid w:val="00A53786"/>
    <w:rsid w:val="00A53B44"/>
    <w:rsid w:val="00A53D76"/>
    <w:rsid w:val="00A53DB4"/>
    <w:rsid w:val="00A53F06"/>
    <w:rsid w:val="00A543BF"/>
    <w:rsid w:val="00A549B8"/>
    <w:rsid w:val="00A549F0"/>
    <w:rsid w:val="00A54D6E"/>
    <w:rsid w:val="00A54E57"/>
    <w:rsid w:val="00A558B4"/>
    <w:rsid w:val="00A56172"/>
    <w:rsid w:val="00A56334"/>
    <w:rsid w:val="00A56687"/>
    <w:rsid w:val="00A56CD0"/>
    <w:rsid w:val="00A57019"/>
    <w:rsid w:val="00A57496"/>
    <w:rsid w:val="00A57CD1"/>
    <w:rsid w:val="00A57FCB"/>
    <w:rsid w:val="00A604B9"/>
    <w:rsid w:val="00A60AEA"/>
    <w:rsid w:val="00A60B48"/>
    <w:rsid w:val="00A60BF4"/>
    <w:rsid w:val="00A60C25"/>
    <w:rsid w:val="00A60DA5"/>
    <w:rsid w:val="00A612BB"/>
    <w:rsid w:val="00A616EE"/>
    <w:rsid w:val="00A61740"/>
    <w:rsid w:val="00A61EA1"/>
    <w:rsid w:val="00A61FDE"/>
    <w:rsid w:val="00A622CC"/>
    <w:rsid w:val="00A62637"/>
    <w:rsid w:val="00A626D2"/>
    <w:rsid w:val="00A62766"/>
    <w:rsid w:val="00A6296F"/>
    <w:rsid w:val="00A62B4F"/>
    <w:rsid w:val="00A63538"/>
    <w:rsid w:val="00A635DA"/>
    <w:rsid w:val="00A6389F"/>
    <w:rsid w:val="00A639ED"/>
    <w:rsid w:val="00A63B2B"/>
    <w:rsid w:val="00A63CC3"/>
    <w:rsid w:val="00A63FBC"/>
    <w:rsid w:val="00A6415F"/>
    <w:rsid w:val="00A641DA"/>
    <w:rsid w:val="00A64583"/>
    <w:rsid w:val="00A6469E"/>
    <w:rsid w:val="00A64844"/>
    <w:rsid w:val="00A6491D"/>
    <w:rsid w:val="00A64C6A"/>
    <w:rsid w:val="00A64F55"/>
    <w:rsid w:val="00A6547B"/>
    <w:rsid w:val="00A654B1"/>
    <w:rsid w:val="00A659AB"/>
    <w:rsid w:val="00A663DA"/>
    <w:rsid w:val="00A66735"/>
    <w:rsid w:val="00A66836"/>
    <w:rsid w:val="00A66A95"/>
    <w:rsid w:val="00A66E18"/>
    <w:rsid w:val="00A66F5C"/>
    <w:rsid w:val="00A67941"/>
    <w:rsid w:val="00A706C7"/>
    <w:rsid w:val="00A706DB"/>
    <w:rsid w:val="00A7072F"/>
    <w:rsid w:val="00A70FD9"/>
    <w:rsid w:val="00A712A6"/>
    <w:rsid w:val="00A713D4"/>
    <w:rsid w:val="00A7161C"/>
    <w:rsid w:val="00A71E85"/>
    <w:rsid w:val="00A72155"/>
    <w:rsid w:val="00A7230D"/>
    <w:rsid w:val="00A73E5E"/>
    <w:rsid w:val="00A741CA"/>
    <w:rsid w:val="00A741D9"/>
    <w:rsid w:val="00A74487"/>
    <w:rsid w:val="00A74B22"/>
    <w:rsid w:val="00A74E1B"/>
    <w:rsid w:val="00A74F5E"/>
    <w:rsid w:val="00A75AC8"/>
    <w:rsid w:val="00A75D7E"/>
    <w:rsid w:val="00A75D93"/>
    <w:rsid w:val="00A75DFD"/>
    <w:rsid w:val="00A75E79"/>
    <w:rsid w:val="00A7604D"/>
    <w:rsid w:val="00A76348"/>
    <w:rsid w:val="00A7660C"/>
    <w:rsid w:val="00A766DF"/>
    <w:rsid w:val="00A770A0"/>
    <w:rsid w:val="00A7718D"/>
    <w:rsid w:val="00A7754F"/>
    <w:rsid w:val="00A7758C"/>
    <w:rsid w:val="00A77696"/>
    <w:rsid w:val="00A776BA"/>
    <w:rsid w:val="00A77C25"/>
    <w:rsid w:val="00A77FD1"/>
    <w:rsid w:val="00A80257"/>
    <w:rsid w:val="00A804DD"/>
    <w:rsid w:val="00A8057F"/>
    <w:rsid w:val="00A807FB"/>
    <w:rsid w:val="00A80A17"/>
    <w:rsid w:val="00A80D26"/>
    <w:rsid w:val="00A80D8C"/>
    <w:rsid w:val="00A80E08"/>
    <w:rsid w:val="00A81443"/>
    <w:rsid w:val="00A81564"/>
    <w:rsid w:val="00A8198B"/>
    <w:rsid w:val="00A81AF2"/>
    <w:rsid w:val="00A81B48"/>
    <w:rsid w:val="00A81C85"/>
    <w:rsid w:val="00A81F54"/>
    <w:rsid w:val="00A823E9"/>
    <w:rsid w:val="00A82468"/>
    <w:rsid w:val="00A829EC"/>
    <w:rsid w:val="00A82C88"/>
    <w:rsid w:val="00A834A9"/>
    <w:rsid w:val="00A83532"/>
    <w:rsid w:val="00A8423A"/>
    <w:rsid w:val="00A845CB"/>
    <w:rsid w:val="00A8495E"/>
    <w:rsid w:val="00A84A4B"/>
    <w:rsid w:val="00A857F0"/>
    <w:rsid w:val="00A858A6"/>
    <w:rsid w:val="00A85B8B"/>
    <w:rsid w:val="00A86222"/>
    <w:rsid w:val="00A86334"/>
    <w:rsid w:val="00A86447"/>
    <w:rsid w:val="00A86475"/>
    <w:rsid w:val="00A86504"/>
    <w:rsid w:val="00A86DD0"/>
    <w:rsid w:val="00A8740B"/>
    <w:rsid w:val="00A87DF6"/>
    <w:rsid w:val="00A90061"/>
    <w:rsid w:val="00A90077"/>
    <w:rsid w:val="00A9025C"/>
    <w:rsid w:val="00A90305"/>
    <w:rsid w:val="00A90AEF"/>
    <w:rsid w:val="00A90EC2"/>
    <w:rsid w:val="00A91202"/>
    <w:rsid w:val="00A9142C"/>
    <w:rsid w:val="00A91448"/>
    <w:rsid w:val="00A9192A"/>
    <w:rsid w:val="00A9194C"/>
    <w:rsid w:val="00A91A64"/>
    <w:rsid w:val="00A91D51"/>
    <w:rsid w:val="00A92088"/>
    <w:rsid w:val="00A93429"/>
    <w:rsid w:val="00A93974"/>
    <w:rsid w:val="00A93EF7"/>
    <w:rsid w:val="00A93F36"/>
    <w:rsid w:val="00A9408F"/>
    <w:rsid w:val="00A943F6"/>
    <w:rsid w:val="00A94602"/>
    <w:rsid w:val="00A94879"/>
    <w:rsid w:val="00A94B9C"/>
    <w:rsid w:val="00A954A4"/>
    <w:rsid w:val="00A959F5"/>
    <w:rsid w:val="00A95AF8"/>
    <w:rsid w:val="00A95DF9"/>
    <w:rsid w:val="00A9618C"/>
    <w:rsid w:val="00A9625C"/>
    <w:rsid w:val="00A96A19"/>
    <w:rsid w:val="00A96A7D"/>
    <w:rsid w:val="00A96C81"/>
    <w:rsid w:val="00A96DA5"/>
    <w:rsid w:val="00A96DCF"/>
    <w:rsid w:val="00A9750E"/>
    <w:rsid w:val="00A97919"/>
    <w:rsid w:val="00A97A73"/>
    <w:rsid w:val="00A97BCA"/>
    <w:rsid w:val="00A97CE8"/>
    <w:rsid w:val="00AA051C"/>
    <w:rsid w:val="00AA0559"/>
    <w:rsid w:val="00AA0A1B"/>
    <w:rsid w:val="00AA0AD9"/>
    <w:rsid w:val="00AA0F74"/>
    <w:rsid w:val="00AA122D"/>
    <w:rsid w:val="00AA137E"/>
    <w:rsid w:val="00AA149F"/>
    <w:rsid w:val="00AA18B6"/>
    <w:rsid w:val="00AA2212"/>
    <w:rsid w:val="00AA2477"/>
    <w:rsid w:val="00AA257B"/>
    <w:rsid w:val="00AA25C7"/>
    <w:rsid w:val="00AA2ADA"/>
    <w:rsid w:val="00AA2B42"/>
    <w:rsid w:val="00AA2D7A"/>
    <w:rsid w:val="00AA2FDC"/>
    <w:rsid w:val="00AA385A"/>
    <w:rsid w:val="00AA47A1"/>
    <w:rsid w:val="00AA483D"/>
    <w:rsid w:val="00AA4AE2"/>
    <w:rsid w:val="00AA4F09"/>
    <w:rsid w:val="00AA550C"/>
    <w:rsid w:val="00AA5637"/>
    <w:rsid w:val="00AA59BE"/>
    <w:rsid w:val="00AA631A"/>
    <w:rsid w:val="00AA6404"/>
    <w:rsid w:val="00AA6497"/>
    <w:rsid w:val="00AA656D"/>
    <w:rsid w:val="00AA6F28"/>
    <w:rsid w:val="00AA725B"/>
    <w:rsid w:val="00AA79DA"/>
    <w:rsid w:val="00AA7C40"/>
    <w:rsid w:val="00AA7D43"/>
    <w:rsid w:val="00AA7F1C"/>
    <w:rsid w:val="00AB0166"/>
    <w:rsid w:val="00AB0336"/>
    <w:rsid w:val="00AB04C9"/>
    <w:rsid w:val="00AB07AD"/>
    <w:rsid w:val="00AB0A8C"/>
    <w:rsid w:val="00AB0E4B"/>
    <w:rsid w:val="00AB1348"/>
    <w:rsid w:val="00AB13DB"/>
    <w:rsid w:val="00AB15D7"/>
    <w:rsid w:val="00AB1C85"/>
    <w:rsid w:val="00AB281D"/>
    <w:rsid w:val="00AB28BF"/>
    <w:rsid w:val="00AB2B67"/>
    <w:rsid w:val="00AB3189"/>
    <w:rsid w:val="00AB4188"/>
    <w:rsid w:val="00AB466E"/>
    <w:rsid w:val="00AB4799"/>
    <w:rsid w:val="00AB4A62"/>
    <w:rsid w:val="00AB523E"/>
    <w:rsid w:val="00AB5B1A"/>
    <w:rsid w:val="00AB5FDE"/>
    <w:rsid w:val="00AB63D2"/>
    <w:rsid w:val="00AB68EB"/>
    <w:rsid w:val="00AB6B97"/>
    <w:rsid w:val="00AB7399"/>
    <w:rsid w:val="00AB753F"/>
    <w:rsid w:val="00AB7822"/>
    <w:rsid w:val="00AB7B4B"/>
    <w:rsid w:val="00AB7E9E"/>
    <w:rsid w:val="00AB7EE3"/>
    <w:rsid w:val="00AC03A3"/>
    <w:rsid w:val="00AC04F0"/>
    <w:rsid w:val="00AC0DD7"/>
    <w:rsid w:val="00AC0F10"/>
    <w:rsid w:val="00AC0F7F"/>
    <w:rsid w:val="00AC0FF0"/>
    <w:rsid w:val="00AC12EF"/>
    <w:rsid w:val="00AC133E"/>
    <w:rsid w:val="00AC1423"/>
    <w:rsid w:val="00AC1521"/>
    <w:rsid w:val="00AC158F"/>
    <w:rsid w:val="00AC178B"/>
    <w:rsid w:val="00AC1D70"/>
    <w:rsid w:val="00AC1DF8"/>
    <w:rsid w:val="00AC1F3C"/>
    <w:rsid w:val="00AC24A0"/>
    <w:rsid w:val="00AC27AF"/>
    <w:rsid w:val="00AC27E5"/>
    <w:rsid w:val="00AC29ED"/>
    <w:rsid w:val="00AC2A9F"/>
    <w:rsid w:val="00AC34F7"/>
    <w:rsid w:val="00AC410E"/>
    <w:rsid w:val="00AC43AE"/>
    <w:rsid w:val="00AC45C5"/>
    <w:rsid w:val="00AC5801"/>
    <w:rsid w:val="00AC6787"/>
    <w:rsid w:val="00AC6C1A"/>
    <w:rsid w:val="00AC70A7"/>
    <w:rsid w:val="00AC756E"/>
    <w:rsid w:val="00AC7604"/>
    <w:rsid w:val="00AC77C8"/>
    <w:rsid w:val="00AC7D44"/>
    <w:rsid w:val="00AC7D4D"/>
    <w:rsid w:val="00AC7FF4"/>
    <w:rsid w:val="00AD0003"/>
    <w:rsid w:val="00AD02D2"/>
    <w:rsid w:val="00AD03E2"/>
    <w:rsid w:val="00AD064E"/>
    <w:rsid w:val="00AD076F"/>
    <w:rsid w:val="00AD0C55"/>
    <w:rsid w:val="00AD0CEF"/>
    <w:rsid w:val="00AD0FB9"/>
    <w:rsid w:val="00AD1673"/>
    <w:rsid w:val="00AD1B66"/>
    <w:rsid w:val="00AD1D0D"/>
    <w:rsid w:val="00AD1D8A"/>
    <w:rsid w:val="00AD25F0"/>
    <w:rsid w:val="00AD2BDF"/>
    <w:rsid w:val="00AD2CDB"/>
    <w:rsid w:val="00AD317E"/>
    <w:rsid w:val="00AD3273"/>
    <w:rsid w:val="00AD396C"/>
    <w:rsid w:val="00AD3DE4"/>
    <w:rsid w:val="00AD3E7F"/>
    <w:rsid w:val="00AD3EC1"/>
    <w:rsid w:val="00AD428C"/>
    <w:rsid w:val="00AD43F6"/>
    <w:rsid w:val="00AD4501"/>
    <w:rsid w:val="00AD4509"/>
    <w:rsid w:val="00AD450A"/>
    <w:rsid w:val="00AD46ED"/>
    <w:rsid w:val="00AD4A79"/>
    <w:rsid w:val="00AD4A86"/>
    <w:rsid w:val="00AD4C61"/>
    <w:rsid w:val="00AD541A"/>
    <w:rsid w:val="00AD564E"/>
    <w:rsid w:val="00AD5A5B"/>
    <w:rsid w:val="00AD5C72"/>
    <w:rsid w:val="00AD6011"/>
    <w:rsid w:val="00AD6321"/>
    <w:rsid w:val="00AD6686"/>
    <w:rsid w:val="00AD6E0B"/>
    <w:rsid w:val="00AD7319"/>
    <w:rsid w:val="00AD7CEA"/>
    <w:rsid w:val="00AD7E1F"/>
    <w:rsid w:val="00AD7EA3"/>
    <w:rsid w:val="00AE01BD"/>
    <w:rsid w:val="00AE0568"/>
    <w:rsid w:val="00AE06CA"/>
    <w:rsid w:val="00AE0D3F"/>
    <w:rsid w:val="00AE120A"/>
    <w:rsid w:val="00AE148A"/>
    <w:rsid w:val="00AE17BC"/>
    <w:rsid w:val="00AE1A2E"/>
    <w:rsid w:val="00AE1A9C"/>
    <w:rsid w:val="00AE1B82"/>
    <w:rsid w:val="00AE1FC8"/>
    <w:rsid w:val="00AE2520"/>
    <w:rsid w:val="00AE2669"/>
    <w:rsid w:val="00AE2EBC"/>
    <w:rsid w:val="00AE307B"/>
    <w:rsid w:val="00AE31CD"/>
    <w:rsid w:val="00AE322B"/>
    <w:rsid w:val="00AE3823"/>
    <w:rsid w:val="00AE38ED"/>
    <w:rsid w:val="00AE3F4C"/>
    <w:rsid w:val="00AE4109"/>
    <w:rsid w:val="00AE44C8"/>
    <w:rsid w:val="00AE4517"/>
    <w:rsid w:val="00AE468D"/>
    <w:rsid w:val="00AE4CFA"/>
    <w:rsid w:val="00AE4F64"/>
    <w:rsid w:val="00AE541B"/>
    <w:rsid w:val="00AE5713"/>
    <w:rsid w:val="00AE60D8"/>
    <w:rsid w:val="00AE6360"/>
    <w:rsid w:val="00AE64CC"/>
    <w:rsid w:val="00AE65E2"/>
    <w:rsid w:val="00AE6961"/>
    <w:rsid w:val="00AE6EB3"/>
    <w:rsid w:val="00AE6F8A"/>
    <w:rsid w:val="00AE71C5"/>
    <w:rsid w:val="00AE76B3"/>
    <w:rsid w:val="00AE7A18"/>
    <w:rsid w:val="00AE7DD2"/>
    <w:rsid w:val="00AF0136"/>
    <w:rsid w:val="00AF0431"/>
    <w:rsid w:val="00AF05BE"/>
    <w:rsid w:val="00AF05FD"/>
    <w:rsid w:val="00AF0B65"/>
    <w:rsid w:val="00AF0BC8"/>
    <w:rsid w:val="00AF12D3"/>
    <w:rsid w:val="00AF1542"/>
    <w:rsid w:val="00AF1583"/>
    <w:rsid w:val="00AF188E"/>
    <w:rsid w:val="00AF18AA"/>
    <w:rsid w:val="00AF1A6C"/>
    <w:rsid w:val="00AF1BBA"/>
    <w:rsid w:val="00AF1BD2"/>
    <w:rsid w:val="00AF1F91"/>
    <w:rsid w:val="00AF2181"/>
    <w:rsid w:val="00AF258B"/>
    <w:rsid w:val="00AF26EC"/>
    <w:rsid w:val="00AF29B8"/>
    <w:rsid w:val="00AF2CBA"/>
    <w:rsid w:val="00AF2D31"/>
    <w:rsid w:val="00AF2F6E"/>
    <w:rsid w:val="00AF342E"/>
    <w:rsid w:val="00AF36B2"/>
    <w:rsid w:val="00AF3714"/>
    <w:rsid w:val="00AF3A75"/>
    <w:rsid w:val="00AF3C4B"/>
    <w:rsid w:val="00AF44CA"/>
    <w:rsid w:val="00AF484A"/>
    <w:rsid w:val="00AF4D31"/>
    <w:rsid w:val="00AF50D0"/>
    <w:rsid w:val="00AF5186"/>
    <w:rsid w:val="00AF5307"/>
    <w:rsid w:val="00AF543E"/>
    <w:rsid w:val="00AF57FF"/>
    <w:rsid w:val="00AF58E4"/>
    <w:rsid w:val="00AF5CB4"/>
    <w:rsid w:val="00AF5F22"/>
    <w:rsid w:val="00AF6256"/>
    <w:rsid w:val="00AF647A"/>
    <w:rsid w:val="00AF65AF"/>
    <w:rsid w:val="00AF6A57"/>
    <w:rsid w:val="00AF7788"/>
    <w:rsid w:val="00AF7C36"/>
    <w:rsid w:val="00B001A3"/>
    <w:rsid w:val="00B005A0"/>
    <w:rsid w:val="00B00672"/>
    <w:rsid w:val="00B00C15"/>
    <w:rsid w:val="00B013F4"/>
    <w:rsid w:val="00B01982"/>
    <w:rsid w:val="00B01BF5"/>
    <w:rsid w:val="00B01CBD"/>
    <w:rsid w:val="00B021C2"/>
    <w:rsid w:val="00B02699"/>
    <w:rsid w:val="00B0294A"/>
    <w:rsid w:val="00B02F4C"/>
    <w:rsid w:val="00B03014"/>
    <w:rsid w:val="00B032BE"/>
    <w:rsid w:val="00B032CA"/>
    <w:rsid w:val="00B03B9C"/>
    <w:rsid w:val="00B03C00"/>
    <w:rsid w:val="00B0424F"/>
    <w:rsid w:val="00B04378"/>
    <w:rsid w:val="00B04D5F"/>
    <w:rsid w:val="00B04F74"/>
    <w:rsid w:val="00B054D2"/>
    <w:rsid w:val="00B0553C"/>
    <w:rsid w:val="00B05749"/>
    <w:rsid w:val="00B05880"/>
    <w:rsid w:val="00B05967"/>
    <w:rsid w:val="00B05A4D"/>
    <w:rsid w:val="00B05D3C"/>
    <w:rsid w:val="00B064DC"/>
    <w:rsid w:val="00B065C8"/>
    <w:rsid w:val="00B069B5"/>
    <w:rsid w:val="00B06CBA"/>
    <w:rsid w:val="00B0708B"/>
    <w:rsid w:val="00B070B7"/>
    <w:rsid w:val="00B075D1"/>
    <w:rsid w:val="00B07DAB"/>
    <w:rsid w:val="00B07E80"/>
    <w:rsid w:val="00B07EA0"/>
    <w:rsid w:val="00B07F37"/>
    <w:rsid w:val="00B07FD1"/>
    <w:rsid w:val="00B10051"/>
    <w:rsid w:val="00B104C3"/>
    <w:rsid w:val="00B106C7"/>
    <w:rsid w:val="00B10836"/>
    <w:rsid w:val="00B10A5C"/>
    <w:rsid w:val="00B10AB9"/>
    <w:rsid w:val="00B10CE2"/>
    <w:rsid w:val="00B1177D"/>
    <w:rsid w:val="00B11CBC"/>
    <w:rsid w:val="00B11DBA"/>
    <w:rsid w:val="00B12350"/>
    <w:rsid w:val="00B12A02"/>
    <w:rsid w:val="00B12BDE"/>
    <w:rsid w:val="00B12F87"/>
    <w:rsid w:val="00B13D56"/>
    <w:rsid w:val="00B14A5C"/>
    <w:rsid w:val="00B14B01"/>
    <w:rsid w:val="00B1508A"/>
    <w:rsid w:val="00B15141"/>
    <w:rsid w:val="00B1531A"/>
    <w:rsid w:val="00B15623"/>
    <w:rsid w:val="00B15684"/>
    <w:rsid w:val="00B15FFB"/>
    <w:rsid w:val="00B16485"/>
    <w:rsid w:val="00B164CE"/>
    <w:rsid w:val="00B16507"/>
    <w:rsid w:val="00B16518"/>
    <w:rsid w:val="00B165EF"/>
    <w:rsid w:val="00B16A0A"/>
    <w:rsid w:val="00B16B20"/>
    <w:rsid w:val="00B16D1E"/>
    <w:rsid w:val="00B16E9E"/>
    <w:rsid w:val="00B173EB"/>
    <w:rsid w:val="00B1745E"/>
    <w:rsid w:val="00B174B8"/>
    <w:rsid w:val="00B17A63"/>
    <w:rsid w:val="00B20132"/>
    <w:rsid w:val="00B201CE"/>
    <w:rsid w:val="00B213D9"/>
    <w:rsid w:val="00B2180B"/>
    <w:rsid w:val="00B21987"/>
    <w:rsid w:val="00B21CB8"/>
    <w:rsid w:val="00B22711"/>
    <w:rsid w:val="00B228F8"/>
    <w:rsid w:val="00B22A16"/>
    <w:rsid w:val="00B22DA7"/>
    <w:rsid w:val="00B23187"/>
    <w:rsid w:val="00B234F7"/>
    <w:rsid w:val="00B236D3"/>
    <w:rsid w:val="00B2384F"/>
    <w:rsid w:val="00B240A6"/>
    <w:rsid w:val="00B240B6"/>
    <w:rsid w:val="00B241A4"/>
    <w:rsid w:val="00B24787"/>
    <w:rsid w:val="00B24AAF"/>
    <w:rsid w:val="00B24E8C"/>
    <w:rsid w:val="00B255F4"/>
    <w:rsid w:val="00B26827"/>
    <w:rsid w:val="00B269CC"/>
    <w:rsid w:val="00B26BA5"/>
    <w:rsid w:val="00B26E96"/>
    <w:rsid w:val="00B272E3"/>
    <w:rsid w:val="00B27536"/>
    <w:rsid w:val="00B27730"/>
    <w:rsid w:val="00B27DB7"/>
    <w:rsid w:val="00B27F31"/>
    <w:rsid w:val="00B30040"/>
    <w:rsid w:val="00B30138"/>
    <w:rsid w:val="00B3103C"/>
    <w:rsid w:val="00B31965"/>
    <w:rsid w:val="00B32692"/>
    <w:rsid w:val="00B3281F"/>
    <w:rsid w:val="00B32AD0"/>
    <w:rsid w:val="00B32B00"/>
    <w:rsid w:val="00B32D78"/>
    <w:rsid w:val="00B331B5"/>
    <w:rsid w:val="00B335E2"/>
    <w:rsid w:val="00B33C40"/>
    <w:rsid w:val="00B34086"/>
    <w:rsid w:val="00B3447A"/>
    <w:rsid w:val="00B34763"/>
    <w:rsid w:val="00B34847"/>
    <w:rsid w:val="00B3491A"/>
    <w:rsid w:val="00B34AF0"/>
    <w:rsid w:val="00B34F29"/>
    <w:rsid w:val="00B35267"/>
    <w:rsid w:val="00B3526E"/>
    <w:rsid w:val="00B357F1"/>
    <w:rsid w:val="00B3636C"/>
    <w:rsid w:val="00B36776"/>
    <w:rsid w:val="00B367DD"/>
    <w:rsid w:val="00B36B5D"/>
    <w:rsid w:val="00B36C95"/>
    <w:rsid w:val="00B3732C"/>
    <w:rsid w:val="00B3780E"/>
    <w:rsid w:val="00B378BC"/>
    <w:rsid w:val="00B37A86"/>
    <w:rsid w:val="00B37B56"/>
    <w:rsid w:val="00B37BE2"/>
    <w:rsid w:val="00B37D2F"/>
    <w:rsid w:val="00B37D38"/>
    <w:rsid w:val="00B40267"/>
    <w:rsid w:val="00B404EC"/>
    <w:rsid w:val="00B406AC"/>
    <w:rsid w:val="00B413A4"/>
    <w:rsid w:val="00B41A48"/>
    <w:rsid w:val="00B425AF"/>
    <w:rsid w:val="00B425F1"/>
    <w:rsid w:val="00B427EA"/>
    <w:rsid w:val="00B42C3A"/>
    <w:rsid w:val="00B42EA2"/>
    <w:rsid w:val="00B432C4"/>
    <w:rsid w:val="00B433C7"/>
    <w:rsid w:val="00B43B46"/>
    <w:rsid w:val="00B44779"/>
    <w:rsid w:val="00B44FD0"/>
    <w:rsid w:val="00B44FE2"/>
    <w:rsid w:val="00B451FC"/>
    <w:rsid w:val="00B45283"/>
    <w:rsid w:val="00B455CB"/>
    <w:rsid w:val="00B45C15"/>
    <w:rsid w:val="00B45ED5"/>
    <w:rsid w:val="00B4625D"/>
    <w:rsid w:val="00B467DE"/>
    <w:rsid w:val="00B46A77"/>
    <w:rsid w:val="00B4720C"/>
    <w:rsid w:val="00B473FA"/>
    <w:rsid w:val="00B47777"/>
    <w:rsid w:val="00B47C2C"/>
    <w:rsid w:val="00B5004B"/>
    <w:rsid w:val="00B501D9"/>
    <w:rsid w:val="00B502BB"/>
    <w:rsid w:val="00B5032E"/>
    <w:rsid w:val="00B50456"/>
    <w:rsid w:val="00B50738"/>
    <w:rsid w:val="00B5092C"/>
    <w:rsid w:val="00B50A22"/>
    <w:rsid w:val="00B5106C"/>
    <w:rsid w:val="00B512CD"/>
    <w:rsid w:val="00B5178B"/>
    <w:rsid w:val="00B51B4C"/>
    <w:rsid w:val="00B51C24"/>
    <w:rsid w:val="00B51CAB"/>
    <w:rsid w:val="00B51FA8"/>
    <w:rsid w:val="00B5201B"/>
    <w:rsid w:val="00B523B7"/>
    <w:rsid w:val="00B526D6"/>
    <w:rsid w:val="00B52AB5"/>
    <w:rsid w:val="00B52C1B"/>
    <w:rsid w:val="00B52FBA"/>
    <w:rsid w:val="00B5336F"/>
    <w:rsid w:val="00B5361F"/>
    <w:rsid w:val="00B538F5"/>
    <w:rsid w:val="00B53E04"/>
    <w:rsid w:val="00B53E47"/>
    <w:rsid w:val="00B542C6"/>
    <w:rsid w:val="00B544F4"/>
    <w:rsid w:val="00B546AF"/>
    <w:rsid w:val="00B548E0"/>
    <w:rsid w:val="00B54A1B"/>
    <w:rsid w:val="00B55603"/>
    <w:rsid w:val="00B55605"/>
    <w:rsid w:val="00B55856"/>
    <w:rsid w:val="00B55915"/>
    <w:rsid w:val="00B55F1F"/>
    <w:rsid w:val="00B56050"/>
    <w:rsid w:val="00B56090"/>
    <w:rsid w:val="00B5667B"/>
    <w:rsid w:val="00B568A8"/>
    <w:rsid w:val="00B5728A"/>
    <w:rsid w:val="00B57746"/>
    <w:rsid w:val="00B60320"/>
    <w:rsid w:val="00B6035F"/>
    <w:rsid w:val="00B603F1"/>
    <w:rsid w:val="00B60443"/>
    <w:rsid w:val="00B60661"/>
    <w:rsid w:val="00B61526"/>
    <w:rsid w:val="00B6153F"/>
    <w:rsid w:val="00B61883"/>
    <w:rsid w:val="00B61D55"/>
    <w:rsid w:val="00B61EED"/>
    <w:rsid w:val="00B62007"/>
    <w:rsid w:val="00B62274"/>
    <w:rsid w:val="00B62ADA"/>
    <w:rsid w:val="00B62D8E"/>
    <w:rsid w:val="00B62DA5"/>
    <w:rsid w:val="00B638A0"/>
    <w:rsid w:val="00B63C7D"/>
    <w:rsid w:val="00B6419E"/>
    <w:rsid w:val="00B641ED"/>
    <w:rsid w:val="00B6425F"/>
    <w:rsid w:val="00B64A51"/>
    <w:rsid w:val="00B64D4D"/>
    <w:rsid w:val="00B64D7C"/>
    <w:rsid w:val="00B64F56"/>
    <w:rsid w:val="00B650A6"/>
    <w:rsid w:val="00B6532B"/>
    <w:rsid w:val="00B653CD"/>
    <w:rsid w:val="00B65BDA"/>
    <w:rsid w:val="00B65C6F"/>
    <w:rsid w:val="00B6602F"/>
    <w:rsid w:val="00B66349"/>
    <w:rsid w:val="00B6673D"/>
    <w:rsid w:val="00B667F2"/>
    <w:rsid w:val="00B66FD0"/>
    <w:rsid w:val="00B671A9"/>
    <w:rsid w:val="00B6728D"/>
    <w:rsid w:val="00B678C1"/>
    <w:rsid w:val="00B67DF3"/>
    <w:rsid w:val="00B702C7"/>
    <w:rsid w:val="00B70414"/>
    <w:rsid w:val="00B7049F"/>
    <w:rsid w:val="00B70503"/>
    <w:rsid w:val="00B708DF"/>
    <w:rsid w:val="00B70ADE"/>
    <w:rsid w:val="00B70F12"/>
    <w:rsid w:val="00B71043"/>
    <w:rsid w:val="00B71114"/>
    <w:rsid w:val="00B717D9"/>
    <w:rsid w:val="00B71D36"/>
    <w:rsid w:val="00B71F28"/>
    <w:rsid w:val="00B724AA"/>
    <w:rsid w:val="00B7261F"/>
    <w:rsid w:val="00B72980"/>
    <w:rsid w:val="00B72B82"/>
    <w:rsid w:val="00B72C69"/>
    <w:rsid w:val="00B73564"/>
    <w:rsid w:val="00B738C9"/>
    <w:rsid w:val="00B7403D"/>
    <w:rsid w:val="00B7428C"/>
    <w:rsid w:val="00B74B20"/>
    <w:rsid w:val="00B74C17"/>
    <w:rsid w:val="00B758A9"/>
    <w:rsid w:val="00B75957"/>
    <w:rsid w:val="00B76163"/>
    <w:rsid w:val="00B76906"/>
    <w:rsid w:val="00B769B6"/>
    <w:rsid w:val="00B77AF8"/>
    <w:rsid w:val="00B77CE5"/>
    <w:rsid w:val="00B802B4"/>
    <w:rsid w:val="00B809D6"/>
    <w:rsid w:val="00B809EE"/>
    <w:rsid w:val="00B80BA4"/>
    <w:rsid w:val="00B80CA1"/>
    <w:rsid w:val="00B81073"/>
    <w:rsid w:val="00B8121E"/>
    <w:rsid w:val="00B812DB"/>
    <w:rsid w:val="00B81441"/>
    <w:rsid w:val="00B81553"/>
    <w:rsid w:val="00B81CC8"/>
    <w:rsid w:val="00B82379"/>
    <w:rsid w:val="00B82913"/>
    <w:rsid w:val="00B82A96"/>
    <w:rsid w:val="00B831A5"/>
    <w:rsid w:val="00B832D2"/>
    <w:rsid w:val="00B83669"/>
    <w:rsid w:val="00B83EA4"/>
    <w:rsid w:val="00B83F62"/>
    <w:rsid w:val="00B84774"/>
    <w:rsid w:val="00B847E3"/>
    <w:rsid w:val="00B84894"/>
    <w:rsid w:val="00B84969"/>
    <w:rsid w:val="00B84BFC"/>
    <w:rsid w:val="00B84CDC"/>
    <w:rsid w:val="00B84D68"/>
    <w:rsid w:val="00B8526C"/>
    <w:rsid w:val="00B85A35"/>
    <w:rsid w:val="00B86424"/>
    <w:rsid w:val="00B864D2"/>
    <w:rsid w:val="00B86949"/>
    <w:rsid w:val="00B86B79"/>
    <w:rsid w:val="00B876C3"/>
    <w:rsid w:val="00B87B50"/>
    <w:rsid w:val="00B87BB3"/>
    <w:rsid w:val="00B87D4D"/>
    <w:rsid w:val="00B905EF"/>
    <w:rsid w:val="00B907CF"/>
    <w:rsid w:val="00B90FD9"/>
    <w:rsid w:val="00B91946"/>
    <w:rsid w:val="00B91B16"/>
    <w:rsid w:val="00B91BF6"/>
    <w:rsid w:val="00B92401"/>
    <w:rsid w:val="00B9249A"/>
    <w:rsid w:val="00B92602"/>
    <w:rsid w:val="00B92A01"/>
    <w:rsid w:val="00B93027"/>
    <w:rsid w:val="00B930B5"/>
    <w:rsid w:val="00B930D8"/>
    <w:rsid w:val="00B935EF"/>
    <w:rsid w:val="00B93C06"/>
    <w:rsid w:val="00B93D62"/>
    <w:rsid w:val="00B940EA"/>
    <w:rsid w:val="00B94421"/>
    <w:rsid w:val="00B945DB"/>
    <w:rsid w:val="00B94655"/>
    <w:rsid w:val="00B94803"/>
    <w:rsid w:val="00B949F2"/>
    <w:rsid w:val="00B94EE6"/>
    <w:rsid w:val="00B94F56"/>
    <w:rsid w:val="00B951A8"/>
    <w:rsid w:val="00B9637D"/>
    <w:rsid w:val="00B963E3"/>
    <w:rsid w:val="00B9647D"/>
    <w:rsid w:val="00B969CF"/>
    <w:rsid w:val="00B97074"/>
    <w:rsid w:val="00B970BA"/>
    <w:rsid w:val="00B974DD"/>
    <w:rsid w:val="00BA07DC"/>
    <w:rsid w:val="00BA098A"/>
    <w:rsid w:val="00BA0A83"/>
    <w:rsid w:val="00BA0E0B"/>
    <w:rsid w:val="00BA1345"/>
    <w:rsid w:val="00BA147E"/>
    <w:rsid w:val="00BA157E"/>
    <w:rsid w:val="00BA1710"/>
    <w:rsid w:val="00BA1A1D"/>
    <w:rsid w:val="00BA1F84"/>
    <w:rsid w:val="00BA2340"/>
    <w:rsid w:val="00BA24D6"/>
    <w:rsid w:val="00BA2708"/>
    <w:rsid w:val="00BA284B"/>
    <w:rsid w:val="00BA3165"/>
    <w:rsid w:val="00BA3342"/>
    <w:rsid w:val="00BA3895"/>
    <w:rsid w:val="00BA39E1"/>
    <w:rsid w:val="00BA40ED"/>
    <w:rsid w:val="00BA46FD"/>
    <w:rsid w:val="00BA49C7"/>
    <w:rsid w:val="00BA4B1F"/>
    <w:rsid w:val="00BA4DC5"/>
    <w:rsid w:val="00BA542E"/>
    <w:rsid w:val="00BA5445"/>
    <w:rsid w:val="00BA56A9"/>
    <w:rsid w:val="00BA58DB"/>
    <w:rsid w:val="00BA59C1"/>
    <w:rsid w:val="00BA5E6A"/>
    <w:rsid w:val="00BA6044"/>
    <w:rsid w:val="00BA66CF"/>
    <w:rsid w:val="00BA6CB4"/>
    <w:rsid w:val="00BA6CF5"/>
    <w:rsid w:val="00BA7416"/>
    <w:rsid w:val="00BA75F5"/>
    <w:rsid w:val="00BA7764"/>
    <w:rsid w:val="00BA77CD"/>
    <w:rsid w:val="00BA780E"/>
    <w:rsid w:val="00BA7811"/>
    <w:rsid w:val="00BA7AD7"/>
    <w:rsid w:val="00BA7DAD"/>
    <w:rsid w:val="00BB097D"/>
    <w:rsid w:val="00BB0DCA"/>
    <w:rsid w:val="00BB0FCC"/>
    <w:rsid w:val="00BB1284"/>
    <w:rsid w:val="00BB1299"/>
    <w:rsid w:val="00BB141C"/>
    <w:rsid w:val="00BB1A85"/>
    <w:rsid w:val="00BB219B"/>
    <w:rsid w:val="00BB2204"/>
    <w:rsid w:val="00BB23F7"/>
    <w:rsid w:val="00BB2780"/>
    <w:rsid w:val="00BB2A0E"/>
    <w:rsid w:val="00BB2BAD"/>
    <w:rsid w:val="00BB2C54"/>
    <w:rsid w:val="00BB2D87"/>
    <w:rsid w:val="00BB363E"/>
    <w:rsid w:val="00BB3674"/>
    <w:rsid w:val="00BB3A42"/>
    <w:rsid w:val="00BB3A45"/>
    <w:rsid w:val="00BB3E3F"/>
    <w:rsid w:val="00BB4868"/>
    <w:rsid w:val="00BB4BDD"/>
    <w:rsid w:val="00BB4C7E"/>
    <w:rsid w:val="00BB4DE1"/>
    <w:rsid w:val="00BB5182"/>
    <w:rsid w:val="00BB5253"/>
    <w:rsid w:val="00BB5463"/>
    <w:rsid w:val="00BB5532"/>
    <w:rsid w:val="00BB56FF"/>
    <w:rsid w:val="00BB59CE"/>
    <w:rsid w:val="00BB60F2"/>
    <w:rsid w:val="00BB6329"/>
    <w:rsid w:val="00BB6538"/>
    <w:rsid w:val="00BB66A6"/>
    <w:rsid w:val="00BB6896"/>
    <w:rsid w:val="00BB6FCA"/>
    <w:rsid w:val="00BB72A4"/>
    <w:rsid w:val="00BB7726"/>
    <w:rsid w:val="00BB7ACC"/>
    <w:rsid w:val="00BB7B3C"/>
    <w:rsid w:val="00BB7D62"/>
    <w:rsid w:val="00BB7D78"/>
    <w:rsid w:val="00BB7DB3"/>
    <w:rsid w:val="00BC0144"/>
    <w:rsid w:val="00BC05ED"/>
    <w:rsid w:val="00BC09F2"/>
    <w:rsid w:val="00BC0E9A"/>
    <w:rsid w:val="00BC117C"/>
    <w:rsid w:val="00BC14A4"/>
    <w:rsid w:val="00BC16E0"/>
    <w:rsid w:val="00BC1BA6"/>
    <w:rsid w:val="00BC252F"/>
    <w:rsid w:val="00BC2BF4"/>
    <w:rsid w:val="00BC2DE2"/>
    <w:rsid w:val="00BC2F8D"/>
    <w:rsid w:val="00BC3201"/>
    <w:rsid w:val="00BC35B1"/>
    <w:rsid w:val="00BC435F"/>
    <w:rsid w:val="00BC439D"/>
    <w:rsid w:val="00BC45BF"/>
    <w:rsid w:val="00BC4A02"/>
    <w:rsid w:val="00BC4DAD"/>
    <w:rsid w:val="00BC4E51"/>
    <w:rsid w:val="00BC538E"/>
    <w:rsid w:val="00BC5B72"/>
    <w:rsid w:val="00BC60FF"/>
    <w:rsid w:val="00BC611B"/>
    <w:rsid w:val="00BC63E0"/>
    <w:rsid w:val="00BC6563"/>
    <w:rsid w:val="00BC67AF"/>
    <w:rsid w:val="00BC6CA7"/>
    <w:rsid w:val="00BC70BF"/>
    <w:rsid w:val="00BC75EE"/>
    <w:rsid w:val="00BC7802"/>
    <w:rsid w:val="00BC792B"/>
    <w:rsid w:val="00BC7C10"/>
    <w:rsid w:val="00BC7FC4"/>
    <w:rsid w:val="00BC7FE1"/>
    <w:rsid w:val="00BD02F9"/>
    <w:rsid w:val="00BD060D"/>
    <w:rsid w:val="00BD06FF"/>
    <w:rsid w:val="00BD091E"/>
    <w:rsid w:val="00BD1C39"/>
    <w:rsid w:val="00BD2596"/>
    <w:rsid w:val="00BD2C7A"/>
    <w:rsid w:val="00BD35C3"/>
    <w:rsid w:val="00BD4296"/>
    <w:rsid w:val="00BD45BB"/>
    <w:rsid w:val="00BD45D1"/>
    <w:rsid w:val="00BD45D7"/>
    <w:rsid w:val="00BD4EF0"/>
    <w:rsid w:val="00BD4FA5"/>
    <w:rsid w:val="00BD509E"/>
    <w:rsid w:val="00BD50F9"/>
    <w:rsid w:val="00BD53B8"/>
    <w:rsid w:val="00BD572C"/>
    <w:rsid w:val="00BD5DBB"/>
    <w:rsid w:val="00BD5ED6"/>
    <w:rsid w:val="00BD67E5"/>
    <w:rsid w:val="00BD71CD"/>
    <w:rsid w:val="00BD7416"/>
    <w:rsid w:val="00BE0309"/>
    <w:rsid w:val="00BE06F0"/>
    <w:rsid w:val="00BE08C0"/>
    <w:rsid w:val="00BE1F37"/>
    <w:rsid w:val="00BE1F4B"/>
    <w:rsid w:val="00BE2131"/>
    <w:rsid w:val="00BE247B"/>
    <w:rsid w:val="00BE2838"/>
    <w:rsid w:val="00BE2C93"/>
    <w:rsid w:val="00BE2F35"/>
    <w:rsid w:val="00BE3041"/>
    <w:rsid w:val="00BE3CF2"/>
    <w:rsid w:val="00BE3CF4"/>
    <w:rsid w:val="00BE3F9D"/>
    <w:rsid w:val="00BE4136"/>
    <w:rsid w:val="00BE44B1"/>
    <w:rsid w:val="00BE4C98"/>
    <w:rsid w:val="00BE630C"/>
    <w:rsid w:val="00BE643C"/>
    <w:rsid w:val="00BE65CC"/>
    <w:rsid w:val="00BE6845"/>
    <w:rsid w:val="00BE78E8"/>
    <w:rsid w:val="00BE7950"/>
    <w:rsid w:val="00BE7C6B"/>
    <w:rsid w:val="00BE7EC5"/>
    <w:rsid w:val="00BF0279"/>
    <w:rsid w:val="00BF05A5"/>
    <w:rsid w:val="00BF06F7"/>
    <w:rsid w:val="00BF07B1"/>
    <w:rsid w:val="00BF0AB4"/>
    <w:rsid w:val="00BF0B22"/>
    <w:rsid w:val="00BF0D0D"/>
    <w:rsid w:val="00BF0D7B"/>
    <w:rsid w:val="00BF150F"/>
    <w:rsid w:val="00BF1DFF"/>
    <w:rsid w:val="00BF1E54"/>
    <w:rsid w:val="00BF21DF"/>
    <w:rsid w:val="00BF2549"/>
    <w:rsid w:val="00BF278C"/>
    <w:rsid w:val="00BF2950"/>
    <w:rsid w:val="00BF29BF"/>
    <w:rsid w:val="00BF2ADE"/>
    <w:rsid w:val="00BF2B7B"/>
    <w:rsid w:val="00BF2E02"/>
    <w:rsid w:val="00BF2E06"/>
    <w:rsid w:val="00BF2FE9"/>
    <w:rsid w:val="00BF334B"/>
    <w:rsid w:val="00BF3409"/>
    <w:rsid w:val="00BF3C1C"/>
    <w:rsid w:val="00BF3DCE"/>
    <w:rsid w:val="00BF403F"/>
    <w:rsid w:val="00BF4B4B"/>
    <w:rsid w:val="00BF50FD"/>
    <w:rsid w:val="00BF52F4"/>
    <w:rsid w:val="00BF55B2"/>
    <w:rsid w:val="00BF5865"/>
    <w:rsid w:val="00BF5AFF"/>
    <w:rsid w:val="00BF5C99"/>
    <w:rsid w:val="00BF5FDD"/>
    <w:rsid w:val="00BF6165"/>
    <w:rsid w:val="00BF64CC"/>
    <w:rsid w:val="00BF6713"/>
    <w:rsid w:val="00BF6D06"/>
    <w:rsid w:val="00BF71A2"/>
    <w:rsid w:val="00BF725A"/>
    <w:rsid w:val="00BF730E"/>
    <w:rsid w:val="00BF798E"/>
    <w:rsid w:val="00BF7AEC"/>
    <w:rsid w:val="00BF7FDD"/>
    <w:rsid w:val="00C0072C"/>
    <w:rsid w:val="00C00971"/>
    <w:rsid w:val="00C009B2"/>
    <w:rsid w:val="00C0132E"/>
    <w:rsid w:val="00C01702"/>
    <w:rsid w:val="00C01B84"/>
    <w:rsid w:val="00C02C10"/>
    <w:rsid w:val="00C02DBF"/>
    <w:rsid w:val="00C032E8"/>
    <w:rsid w:val="00C03883"/>
    <w:rsid w:val="00C03890"/>
    <w:rsid w:val="00C039F3"/>
    <w:rsid w:val="00C03AF1"/>
    <w:rsid w:val="00C03C95"/>
    <w:rsid w:val="00C04CE9"/>
    <w:rsid w:val="00C04E6C"/>
    <w:rsid w:val="00C05105"/>
    <w:rsid w:val="00C0516F"/>
    <w:rsid w:val="00C051E8"/>
    <w:rsid w:val="00C05297"/>
    <w:rsid w:val="00C0588D"/>
    <w:rsid w:val="00C05EE2"/>
    <w:rsid w:val="00C066BE"/>
    <w:rsid w:val="00C06AD5"/>
    <w:rsid w:val="00C06B2E"/>
    <w:rsid w:val="00C0713B"/>
    <w:rsid w:val="00C07A06"/>
    <w:rsid w:val="00C07F6D"/>
    <w:rsid w:val="00C1058C"/>
    <w:rsid w:val="00C105D4"/>
    <w:rsid w:val="00C1065B"/>
    <w:rsid w:val="00C107F1"/>
    <w:rsid w:val="00C10B27"/>
    <w:rsid w:val="00C112C6"/>
    <w:rsid w:val="00C119CE"/>
    <w:rsid w:val="00C11F16"/>
    <w:rsid w:val="00C1255C"/>
    <w:rsid w:val="00C1270E"/>
    <w:rsid w:val="00C13060"/>
    <w:rsid w:val="00C137BD"/>
    <w:rsid w:val="00C144EB"/>
    <w:rsid w:val="00C14B00"/>
    <w:rsid w:val="00C14DB3"/>
    <w:rsid w:val="00C14EC3"/>
    <w:rsid w:val="00C14F0E"/>
    <w:rsid w:val="00C1573C"/>
    <w:rsid w:val="00C1577B"/>
    <w:rsid w:val="00C15B00"/>
    <w:rsid w:val="00C15EBC"/>
    <w:rsid w:val="00C15FFD"/>
    <w:rsid w:val="00C16061"/>
    <w:rsid w:val="00C161E3"/>
    <w:rsid w:val="00C1627D"/>
    <w:rsid w:val="00C16493"/>
    <w:rsid w:val="00C16568"/>
    <w:rsid w:val="00C16A2E"/>
    <w:rsid w:val="00C1722C"/>
    <w:rsid w:val="00C17330"/>
    <w:rsid w:val="00C176E0"/>
    <w:rsid w:val="00C20792"/>
    <w:rsid w:val="00C20C2D"/>
    <w:rsid w:val="00C211DB"/>
    <w:rsid w:val="00C215D3"/>
    <w:rsid w:val="00C21660"/>
    <w:rsid w:val="00C21B0C"/>
    <w:rsid w:val="00C21F7C"/>
    <w:rsid w:val="00C220DA"/>
    <w:rsid w:val="00C2251D"/>
    <w:rsid w:val="00C2297E"/>
    <w:rsid w:val="00C22DA7"/>
    <w:rsid w:val="00C232F6"/>
    <w:rsid w:val="00C233E1"/>
    <w:rsid w:val="00C23E36"/>
    <w:rsid w:val="00C2401E"/>
    <w:rsid w:val="00C247C8"/>
    <w:rsid w:val="00C2486F"/>
    <w:rsid w:val="00C24BB3"/>
    <w:rsid w:val="00C257EF"/>
    <w:rsid w:val="00C258B0"/>
    <w:rsid w:val="00C26104"/>
    <w:rsid w:val="00C269B9"/>
    <w:rsid w:val="00C26A3B"/>
    <w:rsid w:val="00C26B4C"/>
    <w:rsid w:val="00C26C99"/>
    <w:rsid w:val="00C26E2F"/>
    <w:rsid w:val="00C26FA5"/>
    <w:rsid w:val="00C271DB"/>
    <w:rsid w:val="00C272E9"/>
    <w:rsid w:val="00C27B8C"/>
    <w:rsid w:val="00C27CC9"/>
    <w:rsid w:val="00C27D56"/>
    <w:rsid w:val="00C27D85"/>
    <w:rsid w:val="00C27D95"/>
    <w:rsid w:val="00C30026"/>
    <w:rsid w:val="00C301B0"/>
    <w:rsid w:val="00C30544"/>
    <w:rsid w:val="00C30760"/>
    <w:rsid w:val="00C30B12"/>
    <w:rsid w:val="00C30DB6"/>
    <w:rsid w:val="00C30ED2"/>
    <w:rsid w:val="00C3120E"/>
    <w:rsid w:val="00C31F3D"/>
    <w:rsid w:val="00C32A37"/>
    <w:rsid w:val="00C32D36"/>
    <w:rsid w:val="00C32ED4"/>
    <w:rsid w:val="00C32F85"/>
    <w:rsid w:val="00C3303C"/>
    <w:rsid w:val="00C33269"/>
    <w:rsid w:val="00C33834"/>
    <w:rsid w:val="00C338C5"/>
    <w:rsid w:val="00C339D5"/>
    <w:rsid w:val="00C3412B"/>
    <w:rsid w:val="00C344F0"/>
    <w:rsid w:val="00C346B5"/>
    <w:rsid w:val="00C3566A"/>
    <w:rsid w:val="00C35911"/>
    <w:rsid w:val="00C359FF"/>
    <w:rsid w:val="00C35A66"/>
    <w:rsid w:val="00C35F18"/>
    <w:rsid w:val="00C364BF"/>
    <w:rsid w:val="00C365F9"/>
    <w:rsid w:val="00C366E5"/>
    <w:rsid w:val="00C3685F"/>
    <w:rsid w:val="00C36EB1"/>
    <w:rsid w:val="00C36F0D"/>
    <w:rsid w:val="00C36FA8"/>
    <w:rsid w:val="00C373B0"/>
    <w:rsid w:val="00C37738"/>
    <w:rsid w:val="00C37AEC"/>
    <w:rsid w:val="00C40150"/>
    <w:rsid w:val="00C402C1"/>
    <w:rsid w:val="00C404FC"/>
    <w:rsid w:val="00C4082C"/>
    <w:rsid w:val="00C4094F"/>
    <w:rsid w:val="00C40B2E"/>
    <w:rsid w:val="00C40F6A"/>
    <w:rsid w:val="00C414A8"/>
    <w:rsid w:val="00C41B06"/>
    <w:rsid w:val="00C41CE8"/>
    <w:rsid w:val="00C41F33"/>
    <w:rsid w:val="00C421FC"/>
    <w:rsid w:val="00C4254E"/>
    <w:rsid w:val="00C42F01"/>
    <w:rsid w:val="00C43567"/>
    <w:rsid w:val="00C4373D"/>
    <w:rsid w:val="00C43842"/>
    <w:rsid w:val="00C43930"/>
    <w:rsid w:val="00C439E5"/>
    <w:rsid w:val="00C43E7F"/>
    <w:rsid w:val="00C44DA6"/>
    <w:rsid w:val="00C44F1A"/>
    <w:rsid w:val="00C4515B"/>
    <w:rsid w:val="00C451B2"/>
    <w:rsid w:val="00C456E5"/>
    <w:rsid w:val="00C4588B"/>
    <w:rsid w:val="00C45AAE"/>
    <w:rsid w:val="00C45B59"/>
    <w:rsid w:val="00C45C0D"/>
    <w:rsid w:val="00C461EC"/>
    <w:rsid w:val="00C463AB"/>
    <w:rsid w:val="00C46C5B"/>
    <w:rsid w:val="00C46D03"/>
    <w:rsid w:val="00C46DDC"/>
    <w:rsid w:val="00C46E42"/>
    <w:rsid w:val="00C47883"/>
    <w:rsid w:val="00C500AD"/>
    <w:rsid w:val="00C50107"/>
    <w:rsid w:val="00C501FE"/>
    <w:rsid w:val="00C50295"/>
    <w:rsid w:val="00C50678"/>
    <w:rsid w:val="00C508D6"/>
    <w:rsid w:val="00C509AF"/>
    <w:rsid w:val="00C50AED"/>
    <w:rsid w:val="00C50E53"/>
    <w:rsid w:val="00C515AA"/>
    <w:rsid w:val="00C51795"/>
    <w:rsid w:val="00C519F4"/>
    <w:rsid w:val="00C51B08"/>
    <w:rsid w:val="00C51F8C"/>
    <w:rsid w:val="00C52643"/>
    <w:rsid w:val="00C52674"/>
    <w:rsid w:val="00C527A1"/>
    <w:rsid w:val="00C527A4"/>
    <w:rsid w:val="00C52920"/>
    <w:rsid w:val="00C52D0A"/>
    <w:rsid w:val="00C52D41"/>
    <w:rsid w:val="00C5305C"/>
    <w:rsid w:val="00C53136"/>
    <w:rsid w:val="00C53629"/>
    <w:rsid w:val="00C538F4"/>
    <w:rsid w:val="00C5394F"/>
    <w:rsid w:val="00C539EC"/>
    <w:rsid w:val="00C53C29"/>
    <w:rsid w:val="00C53C59"/>
    <w:rsid w:val="00C53F10"/>
    <w:rsid w:val="00C54581"/>
    <w:rsid w:val="00C54ABB"/>
    <w:rsid w:val="00C54EBE"/>
    <w:rsid w:val="00C5540B"/>
    <w:rsid w:val="00C555BE"/>
    <w:rsid w:val="00C55A2D"/>
    <w:rsid w:val="00C55E7E"/>
    <w:rsid w:val="00C56274"/>
    <w:rsid w:val="00C565BC"/>
    <w:rsid w:val="00C56946"/>
    <w:rsid w:val="00C56FFC"/>
    <w:rsid w:val="00C5725A"/>
    <w:rsid w:val="00C5732B"/>
    <w:rsid w:val="00C573AA"/>
    <w:rsid w:val="00C5746E"/>
    <w:rsid w:val="00C57690"/>
    <w:rsid w:val="00C5788C"/>
    <w:rsid w:val="00C57B8F"/>
    <w:rsid w:val="00C57CF4"/>
    <w:rsid w:val="00C60326"/>
    <w:rsid w:val="00C6076E"/>
    <w:rsid w:val="00C60797"/>
    <w:rsid w:val="00C607ED"/>
    <w:rsid w:val="00C60C34"/>
    <w:rsid w:val="00C618EB"/>
    <w:rsid w:val="00C619A3"/>
    <w:rsid w:val="00C61DDB"/>
    <w:rsid w:val="00C61E24"/>
    <w:rsid w:val="00C6226D"/>
    <w:rsid w:val="00C6237F"/>
    <w:rsid w:val="00C623C0"/>
    <w:rsid w:val="00C62455"/>
    <w:rsid w:val="00C6271E"/>
    <w:rsid w:val="00C62789"/>
    <w:rsid w:val="00C62CA6"/>
    <w:rsid w:val="00C62EF1"/>
    <w:rsid w:val="00C636AD"/>
    <w:rsid w:val="00C6382D"/>
    <w:rsid w:val="00C638B8"/>
    <w:rsid w:val="00C6391C"/>
    <w:rsid w:val="00C6394F"/>
    <w:rsid w:val="00C63B74"/>
    <w:rsid w:val="00C63D4F"/>
    <w:rsid w:val="00C64031"/>
    <w:rsid w:val="00C641C4"/>
    <w:rsid w:val="00C643DB"/>
    <w:rsid w:val="00C64628"/>
    <w:rsid w:val="00C646E8"/>
    <w:rsid w:val="00C64902"/>
    <w:rsid w:val="00C649E5"/>
    <w:rsid w:val="00C64DF2"/>
    <w:rsid w:val="00C65BB4"/>
    <w:rsid w:val="00C65D1D"/>
    <w:rsid w:val="00C66203"/>
    <w:rsid w:val="00C666F1"/>
    <w:rsid w:val="00C66DB8"/>
    <w:rsid w:val="00C66E6C"/>
    <w:rsid w:val="00C67A91"/>
    <w:rsid w:val="00C67CE5"/>
    <w:rsid w:val="00C7045B"/>
    <w:rsid w:val="00C709F8"/>
    <w:rsid w:val="00C70AD9"/>
    <w:rsid w:val="00C70ADF"/>
    <w:rsid w:val="00C70CFA"/>
    <w:rsid w:val="00C70FB1"/>
    <w:rsid w:val="00C71178"/>
    <w:rsid w:val="00C71340"/>
    <w:rsid w:val="00C71518"/>
    <w:rsid w:val="00C7154D"/>
    <w:rsid w:val="00C723BA"/>
    <w:rsid w:val="00C7245F"/>
    <w:rsid w:val="00C72539"/>
    <w:rsid w:val="00C73B24"/>
    <w:rsid w:val="00C7406C"/>
    <w:rsid w:val="00C74E02"/>
    <w:rsid w:val="00C751FE"/>
    <w:rsid w:val="00C75587"/>
    <w:rsid w:val="00C75626"/>
    <w:rsid w:val="00C75820"/>
    <w:rsid w:val="00C7594C"/>
    <w:rsid w:val="00C75B6A"/>
    <w:rsid w:val="00C75BCA"/>
    <w:rsid w:val="00C75F5C"/>
    <w:rsid w:val="00C76287"/>
    <w:rsid w:val="00C765B4"/>
    <w:rsid w:val="00C7693C"/>
    <w:rsid w:val="00C778AD"/>
    <w:rsid w:val="00C77C03"/>
    <w:rsid w:val="00C77C2B"/>
    <w:rsid w:val="00C77E84"/>
    <w:rsid w:val="00C77E98"/>
    <w:rsid w:val="00C811B7"/>
    <w:rsid w:val="00C8145A"/>
    <w:rsid w:val="00C81B10"/>
    <w:rsid w:val="00C81B7A"/>
    <w:rsid w:val="00C81D65"/>
    <w:rsid w:val="00C81DEC"/>
    <w:rsid w:val="00C81F56"/>
    <w:rsid w:val="00C820F2"/>
    <w:rsid w:val="00C82291"/>
    <w:rsid w:val="00C82D49"/>
    <w:rsid w:val="00C83867"/>
    <w:rsid w:val="00C84237"/>
    <w:rsid w:val="00C8430C"/>
    <w:rsid w:val="00C84435"/>
    <w:rsid w:val="00C84749"/>
    <w:rsid w:val="00C84758"/>
    <w:rsid w:val="00C84967"/>
    <w:rsid w:val="00C84B42"/>
    <w:rsid w:val="00C84B8A"/>
    <w:rsid w:val="00C8538F"/>
    <w:rsid w:val="00C85738"/>
    <w:rsid w:val="00C85CCD"/>
    <w:rsid w:val="00C8628E"/>
    <w:rsid w:val="00C8651F"/>
    <w:rsid w:val="00C868D9"/>
    <w:rsid w:val="00C86CBA"/>
    <w:rsid w:val="00C86F5D"/>
    <w:rsid w:val="00C87148"/>
    <w:rsid w:val="00C8731C"/>
    <w:rsid w:val="00C874C2"/>
    <w:rsid w:val="00C8785E"/>
    <w:rsid w:val="00C87D28"/>
    <w:rsid w:val="00C87F74"/>
    <w:rsid w:val="00C87FE3"/>
    <w:rsid w:val="00C90066"/>
    <w:rsid w:val="00C90121"/>
    <w:rsid w:val="00C9044B"/>
    <w:rsid w:val="00C90883"/>
    <w:rsid w:val="00C90BBE"/>
    <w:rsid w:val="00C90D67"/>
    <w:rsid w:val="00C90D76"/>
    <w:rsid w:val="00C90EDE"/>
    <w:rsid w:val="00C913A1"/>
    <w:rsid w:val="00C9150B"/>
    <w:rsid w:val="00C91611"/>
    <w:rsid w:val="00C91729"/>
    <w:rsid w:val="00C92211"/>
    <w:rsid w:val="00C924F6"/>
    <w:rsid w:val="00C92E5E"/>
    <w:rsid w:val="00C9309E"/>
    <w:rsid w:val="00C93406"/>
    <w:rsid w:val="00C93669"/>
    <w:rsid w:val="00C939FB"/>
    <w:rsid w:val="00C93A53"/>
    <w:rsid w:val="00C93A85"/>
    <w:rsid w:val="00C93ACF"/>
    <w:rsid w:val="00C940F4"/>
    <w:rsid w:val="00C94A30"/>
    <w:rsid w:val="00C94AA5"/>
    <w:rsid w:val="00C94CAA"/>
    <w:rsid w:val="00C94E5E"/>
    <w:rsid w:val="00C950F6"/>
    <w:rsid w:val="00C9532B"/>
    <w:rsid w:val="00C95377"/>
    <w:rsid w:val="00C953E6"/>
    <w:rsid w:val="00C95569"/>
    <w:rsid w:val="00C95663"/>
    <w:rsid w:val="00C95729"/>
    <w:rsid w:val="00C95F6A"/>
    <w:rsid w:val="00C9655A"/>
    <w:rsid w:val="00C9673B"/>
    <w:rsid w:val="00C96FBD"/>
    <w:rsid w:val="00C9720B"/>
    <w:rsid w:val="00C97BA2"/>
    <w:rsid w:val="00CA0085"/>
    <w:rsid w:val="00CA011E"/>
    <w:rsid w:val="00CA0519"/>
    <w:rsid w:val="00CA0D34"/>
    <w:rsid w:val="00CA0F7B"/>
    <w:rsid w:val="00CA157D"/>
    <w:rsid w:val="00CA17B9"/>
    <w:rsid w:val="00CA17D4"/>
    <w:rsid w:val="00CA1BDB"/>
    <w:rsid w:val="00CA1BEB"/>
    <w:rsid w:val="00CA1F3A"/>
    <w:rsid w:val="00CA1FE8"/>
    <w:rsid w:val="00CA2606"/>
    <w:rsid w:val="00CA29DB"/>
    <w:rsid w:val="00CA2C9D"/>
    <w:rsid w:val="00CA315D"/>
    <w:rsid w:val="00CA36C7"/>
    <w:rsid w:val="00CA38F1"/>
    <w:rsid w:val="00CA3F0E"/>
    <w:rsid w:val="00CA3F3B"/>
    <w:rsid w:val="00CA41C8"/>
    <w:rsid w:val="00CA467C"/>
    <w:rsid w:val="00CA4898"/>
    <w:rsid w:val="00CA4B35"/>
    <w:rsid w:val="00CA4CD7"/>
    <w:rsid w:val="00CA4D55"/>
    <w:rsid w:val="00CA4F13"/>
    <w:rsid w:val="00CA514F"/>
    <w:rsid w:val="00CA52DD"/>
    <w:rsid w:val="00CA59EA"/>
    <w:rsid w:val="00CA5A70"/>
    <w:rsid w:val="00CA5B1C"/>
    <w:rsid w:val="00CA5F56"/>
    <w:rsid w:val="00CA5FBE"/>
    <w:rsid w:val="00CA60F4"/>
    <w:rsid w:val="00CA686E"/>
    <w:rsid w:val="00CA6884"/>
    <w:rsid w:val="00CA6ACC"/>
    <w:rsid w:val="00CA6C65"/>
    <w:rsid w:val="00CA6EDA"/>
    <w:rsid w:val="00CA714B"/>
    <w:rsid w:val="00CA753B"/>
    <w:rsid w:val="00CA7674"/>
    <w:rsid w:val="00CA7F6F"/>
    <w:rsid w:val="00CB0E56"/>
    <w:rsid w:val="00CB0ECA"/>
    <w:rsid w:val="00CB12C4"/>
    <w:rsid w:val="00CB1A79"/>
    <w:rsid w:val="00CB1BE9"/>
    <w:rsid w:val="00CB1E59"/>
    <w:rsid w:val="00CB2063"/>
    <w:rsid w:val="00CB2317"/>
    <w:rsid w:val="00CB288C"/>
    <w:rsid w:val="00CB2B72"/>
    <w:rsid w:val="00CB3320"/>
    <w:rsid w:val="00CB39B2"/>
    <w:rsid w:val="00CB3EEB"/>
    <w:rsid w:val="00CB3F75"/>
    <w:rsid w:val="00CB41EB"/>
    <w:rsid w:val="00CB42CF"/>
    <w:rsid w:val="00CB44E3"/>
    <w:rsid w:val="00CB47D3"/>
    <w:rsid w:val="00CB48C8"/>
    <w:rsid w:val="00CB4A79"/>
    <w:rsid w:val="00CB4B9F"/>
    <w:rsid w:val="00CB5453"/>
    <w:rsid w:val="00CB54D7"/>
    <w:rsid w:val="00CB559D"/>
    <w:rsid w:val="00CB55C6"/>
    <w:rsid w:val="00CB57BD"/>
    <w:rsid w:val="00CB5820"/>
    <w:rsid w:val="00CB5CE2"/>
    <w:rsid w:val="00CB5D9A"/>
    <w:rsid w:val="00CB5E12"/>
    <w:rsid w:val="00CB5E61"/>
    <w:rsid w:val="00CB64FA"/>
    <w:rsid w:val="00CB6AFD"/>
    <w:rsid w:val="00CB6B7C"/>
    <w:rsid w:val="00CB6E5A"/>
    <w:rsid w:val="00CC0240"/>
    <w:rsid w:val="00CC07DB"/>
    <w:rsid w:val="00CC10DA"/>
    <w:rsid w:val="00CC141F"/>
    <w:rsid w:val="00CC2ACC"/>
    <w:rsid w:val="00CC335F"/>
    <w:rsid w:val="00CC3F1F"/>
    <w:rsid w:val="00CC408F"/>
    <w:rsid w:val="00CC4254"/>
    <w:rsid w:val="00CC439D"/>
    <w:rsid w:val="00CC44AB"/>
    <w:rsid w:val="00CC44F7"/>
    <w:rsid w:val="00CC4532"/>
    <w:rsid w:val="00CC4811"/>
    <w:rsid w:val="00CC4D1E"/>
    <w:rsid w:val="00CC5173"/>
    <w:rsid w:val="00CC5B0C"/>
    <w:rsid w:val="00CC5B37"/>
    <w:rsid w:val="00CC5C05"/>
    <w:rsid w:val="00CC5CC7"/>
    <w:rsid w:val="00CC5CE4"/>
    <w:rsid w:val="00CC621E"/>
    <w:rsid w:val="00CC6280"/>
    <w:rsid w:val="00CC6293"/>
    <w:rsid w:val="00CC6472"/>
    <w:rsid w:val="00CC65D2"/>
    <w:rsid w:val="00CC68BC"/>
    <w:rsid w:val="00CC70A7"/>
    <w:rsid w:val="00CC7187"/>
    <w:rsid w:val="00CC7C96"/>
    <w:rsid w:val="00CD0374"/>
    <w:rsid w:val="00CD08AB"/>
    <w:rsid w:val="00CD0D20"/>
    <w:rsid w:val="00CD10EB"/>
    <w:rsid w:val="00CD1100"/>
    <w:rsid w:val="00CD1764"/>
    <w:rsid w:val="00CD20FB"/>
    <w:rsid w:val="00CD2462"/>
    <w:rsid w:val="00CD25AE"/>
    <w:rsid w:val="00CD2FA2"/>
    <w:rsid w:val="00CD3738"/>
    <w:rsid w:val="00CD373C"/>
    <w:rsid w:val="00CD3B15"/>
    <w:rsid w:val="00CD41DF"/>
    <w:rsid w:val="00CD424D"/>
    <w:rsid w:val="00CD468A"/>
    <w:rsid w:val="00CD4C7B"/>
    <w:rsid w:val="00CD4D69"/>
    <w:rsid w:val="00CD5490"/>
    <w:rsid w:val="00CD5600"/>
    <w:rsid w:val="00CD576E"/>
    <w:rsid w:val="00CD5B7F"/>
    <w:rsid w:val="00CD5DDF"/>
    <w:rsid w:val="00CD5F7A"/>
    <w:rsid w:val="00CD651C"/>
    <w:rsid w:val="00CD66E0"/>
    <w:rsid w:val="00CD6818"/>
    <w:rsid w:val="00CD6B05"/>
    <w:rsid w:val="00CD726E"/>
    <w:rsid w:val="00CD73FF"/>
    <w:rsid w:val="00CD7821"/>
    <w:rsid w:val="00CD7DF5"/>
    <w:rsid w:val="00CD7E83"/>
    <w:rsid w:val="00CE0C00"/>
    <w:rsid w:val="00CE101A"/>
    <w:rsid w:val="00CE1046"/>
    <w:rsid w:val="00CE10C1"/>
    <w:rsid w:val="00CE10DA"/>
    <w:rsid w:val="00CE1394"/>
    <w:rsid w:val="00CE1830"/>
    <w:rsid w:val="00CE19BF"/>
    <w:rsid w:val="00CE1C32"/>
    <w:rsid w:val="00CE1CF2"/>
    <w:rsid w:val="00CE1F19"/>
    <w:rsid w:val="00CE2219"/>
    <w:rsid w:val="00CE2434"/>
    <w:rsid w:val="00CE24E5"/>
    <w:rsid w:val="00CE2626"/>
    <w:rsid w:val="00CE27AF"/>
    <w:rsid w:val="00CE332F"/>
    <w:rsid w:val="00CE3584"/>
    <w:rsid w:val="00CE35CB"/>
    <w:rsid w:val="00CE3840"/>
    <w:rsid w:val="00CE40F0"/>
    <w:rsid w:val="00CE4389"/>
    <w:rsid w:val="00CE4404"/>
    <w:rsid w:val="00CE4467"/>
    <w:rsid w:val="00CE45E1"/>
    <w:rsid w:val="00CE49EA"/>
    <w:rsid w:val="00CE4BEC"/>
    <w:rsid w:val="00CE4FD0"/>
    <w:rsid w:val="00CE5226"/>
    <w:rsid w:val="00CE5488"/>
    <w:rsid w:val="00CE5855"/>
    <w:rsid w:val="00CE5ABA"/>
    <w:rsid w:val="00CE5CE1"/>
    <w:rsid w:val="00CE629F"/>
    <w:rsid w:val="00CE7311"/>
    <w:rsid w:val="00CE750E"/>
    <w:rsid w:val="00CE7559"/>
    <w:rsid w:val="00CE7845"/>
    <w:rsid w:val="00CE7908"/>
    <w:rsid w:val="00CE7A72"/>
    <w:rsid w:val="00CE7E79"/>
    <w:rsid w:val="00CF008B"/>
    <w:rsid w:val="00CF00AE"/>
    <w:rsid w:val="00CF00F2"/>
    <w:rsid w:val="00CF0537"/>
    <w:rsid w:val="00CF06F4"/>
    <w:rsid w:val="00CF0C72"/>
    <w:rsid w:val="00CF11D5"/>
    <w:rsid w:val="00CF123F"/>
    <w:rsid w:val="00CF1281"/>
    <w:rsid w:val="00CF1488"/>
    <w:rsid w:val="00CF16E6"/>
    <w:rsid w:val="00CF1A21"/>
    <w:rsid w:val="00CF1F65"/>
    <w:rsid w:val="00CF23F5"/>
    <w:rsid w:val="00CF2B5D"/>
    <w:rsid w:val="00CF2DEA"/>
    <w:rsid w:val="00CF32EE"/>
    <w:rsid w:val="00CF4327"/>
    <w:rsid w:val="00CF434F"/>
    <w:rsid w:val="00CF5120"/>
    <w:rsid w:val="00CF52C1"/>
    <w:rsid w:val="00CF53EB"/>
    <w:rsid w:val="00CF5412"/>
    <w:rsid w:val="00CF55A9"/>
    <w:rsid w:val="00CF592E"/>
    <w:rsid w:val="00CF5CF9"/>
    <w:rsid w:val="00CF5F99"/>
    <w:rsid w:val="00CF6063"/>
    <w:rsid w:val="00CF66B6"/>
    <w:rsid w:val="00CF708E"/>
    <w:rsid w:val="00CF70F7"/>
    <w:rsid w:val="00CF7378"/>
    <w:rsid w:val="00CF74A4"/>
    <w:rsid w:val="00CF7723"/>
    <w:rsid w:val="00CF7753"/>
    <w:rsid w:val="00CF7B1E"/>
    <w:rsid w:val="00CF7C44"/>
    <w:rsid w:val="00CF7CEC"/>
    <w:rsid w:val="00CF7D77"/>
    <w:rsid w:val="00D000DD"/>
    <w:rsid w:val="00D00327"/>
    <w:rsid w:val="00D00476"/>
    <w:rsid w:val="00D0089E"/>
    <w:rsid w:val="00D00906"/>
    <w:rsid w:val="00D01A97"/>
    <w:rsid w:val="00D01BD4"/>
    <w:rsid w:val="00D01C1F"/>
    <w:rsid w:val="00D022C0"/>
    <w:rsid w:val="00D0288C"/>
    <w:rsid w:val="00D029E9"/>
    <w:rsid w:val="00D02A04"/>
    <w:rsid w:val="00D02D80"/>
    <w:rsid w:val="00D02EAE"/>
    <w:rsid w:val="00D0353E"/>
    <w:rsid w:val="00D03B79"/>
    <w:rsid w:val="00D03BCE"/>
    <w:rsid w:val="00D04025"/>
    <w:rsid w:val="00D04788"/>
    <w:rsid w:val="00D04F10"/>
    <w:rsid w:val="00D0574F"/>
    <w:rsid w:val="00D05B92"/>
    <w:rsid w:val="00D06B6F"/>
    <w:rsid w:val="00D07061"/>
    <w:rsid w:val="00D07067"/>
    <w:rsid w:val="00D072A9"/>
    <w:rsid w:val="00D0740D"/>
    <w:rsid w:val="00D103FF"/>
    <w:rsid w:val="00D10B60"/>
    <w:rsid w:val="00D11034"/>
    <w:rsid w:val="00D11086"/>
    <w:rsid w:val="00D1159A"/>
    <w:rsid w:val="00D11B98"/>
    <w:rsid w:val="00D12093"/>
    <w:rsid w:val="00D12180"/>
    <w:rsid w:val="00D12386"/>
    <w:rsid w:val="00D12B77"/>
    <w:rsid w:val="00D13356"/>
    <w:rsid w:val="00D13888"/>
    <w:rsid w:val="00D139E6"/>
    <w:rsid w:val="00D13E3E"/>
    <w:rsid w:val="00D14774"/>
    <w:rsid w:val="00D1478A"/>
    <w:rsid w:val="00D147CD"/>
    <w:rsid w:val="00D14A8B"/>
    <w:rsid w:val="00D14CC5"/>
    <w:rsid w:val="00D151D6"/>
    <w:rsid w:val="00D158EB"/>
    <w:rsid w:val="00D163B3"/>
    <w:rsid w:val="00D163BE"/>
    <w:rsid w:val="00D169A3"/>
    <w:rsid w:val="00D16A5A"/>
    <w:rsid w:val="00D16F95"/>
    <w:rsid w:val="00D172A4"/>
    <w:rsid w:val="00D1756B"/>
    <w:rsid w:val="00D200D7"/>
    <w:rsid w:val="00D20272"/>
    <w:rsid w:val="00D202AD"/>
    <w:rsid w:val="00D20424"/>
    <w:rsid w:val="00D20869"/>
    <w:rsid w:val="00D20929"/>
    <w:rsid w:val="00D20962"/>
    <w:rsid w:val="00D2147F"/>
    <w:rsid w:val="00D21565"/>
    <w:rsid w:val="00D216B6"/>
    <w:rsid w:val="00D21F38"/>
    <w:rsid w:val="00D22265"/>
    <w:rsid w:val="00D228E0"/>
    <w:rsid w:val="00D23209"/>
    <w:rsid w:val="00D23317"/>
    <w:rsid w:val="00D23509"/>
    <w:rsid w:val="00D23520"/>
    <w:rsid w:val="00D23827"/>
    <w:rsid w:val="00D240CB"/>
    <w:rsid w:val="00D244BA"/>
    <w:rsid w:val="00D244C3"/>
    <w:rsid w:val="00D2469C"/>
    <w:rsid w:val="00D24CF8"/>
    <w:rsid w:val="00D24E02"/>
    <w:rsid w:val="00D24E16"/>
    <w:rsid w:val="00D25200"/>
    <w:rsid w:val="00D2531A"/>
    <w:rsid w:val="00D25F89"/>
    <w:rsid w:val="00D26262"/>
    <w:rsid w:val="00D266CB"/>
    <w:rsid w:val="00D270A8"/>
    <w:rsid w:val="00D2736C"/>
    <w:rsid w:val="00D2759A"/>
    <w:rsid w:val="00D276E7"/>
    <w:rsid w:val="00D27AB6"/>
    <w:rsid w:val="00D27E1A"/>
    <w:rsid w:val="00D3001C"/>
    <w:rsid w:val="00D3015A"/>
    <w:rsid w:val="00D30736"/>
    <w:rsid w:val="00D30773"/>
    <w:rsid w:val="00D30788"/>
    <w:rsid w:val="00D309AE"/>
    <w:rsid w:val="00D30C03"/>
    <w:rsid w:val="00D30E61"/>
    <w:rsid w:val="00D30EEF"/>
    <w:rsid w:val="00D310C6"/>
    <w:rsid w:val="00D31165"/>
    <w:rsid w:val="00D311D2"/>
    <w:rsid w:val="00D31646"/>
    <w:rsid w:val="00D31982"/>
    <w:rsid w:val="00D31C62"/>
    <w:rsid w:val="00D31ED3"/>
    <w:rsid w:val="00D31FC0"/>
    <w:rsid w:val="00D32155"/>
    <w:rsid w:val="00D324E5"/>
    <w:rsid w:val="00D32704"/>
    <w:rsid w:val="00D32836"/>
    <w:rsid w:val="00D32F10"/>
    <w:rsid w:val="00D3364B"/>
    <w:rsid w:val="00D340C5"/>
    <w:rsid w:val="00D34523"/>
    <w:rsid w:val="00D3456E"/>
    <w:rsid w:val="00D3499E"/>
    <w:rsid w:val="00D3540C"/>
    <w:rsid w:val="00D35B01"/>
    <w:rsid w:val="00D35FDC"/>
    <w:rsid w:val="00D36117"/>
    <w:rsid w:val="00D363FA"/>
    <w:rsid w:val="00D3643A"/>
    <w:rsid w:val="00D36743"/>
    <w:rsid w:val="00D36C70"/>
    <w:rsid w:val="00D36E28"/>
    <w:rsid w:val="00D36F0D"/>
    <w:rsid w:val="00D36F21"/>
    <w:rsid w:val="00D3724F"/>
    <w:rsid w:val="00D37EFD"/>
    <w:rsid w:val="00D4015E"/>
    <w:rsid w:val="00D40450"/>
    <w:rsid w:val="00D4055C"/>
    <w:rsid w:val="00D40FC1"/>
    <w:rsid w:val="00D41045"/>
    <w:rsid w:val="00D410A9"/>
    <w:rsid w:val="00D414F1"/>
    <w:rsid w:val="00D41531"/>
    <w:rsid w:val="00D41723"/>
    <w:rsid w:val="00D41854"/>
    <w:rsid w:val="00D419A8"/>
    <w:rsid w:val="00D41EFE"/>
    <w:rsid w:val="00D42044"/>
    <w:rsid w:val="00D42F2C"/>
    <w:rsid w:val="00D439D5"/>
    <w:rsid w:val="00D439FE"/>
    <w:rsid w:val="00D43C6D"/>
    <w:rsid w:val="00D43C90"/>
    <w:rsid w:val="00D43C9B"/>
    <w:rsid w:val="00D43D13"/>
    <w:rsid w:val="00D43DE8"/>
    <w:rsid w:val="00D44590"/>
    <w:rsid w:val="00D4481B"/>
    <w:rsid w:val="00D4494B"/>
    <w:rsid w:val="00D44E63"/>
    <w:rsid w:val="00D44EF2"/>
    <w:rsid w:val="00D455E0"/>
    <w:rsid w:val="00D457B9"/>
    <w:rsid w:val="00D45834"/>
    <w:rsid w:val="00D4586E"/>
    <w:rsid w:val="00D45F10"/>
    <w:rsid w:val="00D45F8A"/>
    <w:rsid w:val="00D46138"/>
    <w:rsid w:val="00D465A9"/>
    <w:rsid w:val="00D46811"/>
    <w:rsid w:val="00D46CA6"/>
    <w:rsid w:val="00D47584"/>
    <w:rsid w:val="00D47B6B"/>
    <w:rsid w:val="00D47EF7"/>
    <w:rsid w:val="00D50588"/>
    <w:rsid w:val="00D508B3"/>
    <w:rsid w:val="00D50A31"/>
    <w:rsid w:val="00D518DA"/>
    <w:rsid w:val="00D51E72"/>
    <w:rsid w:val="00D51F3D"/>
    <w:rsid w:val="00D523FB"/>
    <w:rsid w:val="00D52599"/>
    <w:rsid w:val="00D528D9"/>
    <w:rsid w:val="00D53365"/>
    <w:rsid w:val="00D533CB"/>
    <w:rsid w:val="00D53422"/>
    <w:rsid w:val="00D5344E"/>
    <w:rsid w:val="00D535EE"/>
    <w:rsid w:val="00D535F2"/>
    <w:rsid w:val="00D53C39"/>
    <w:rsid w:val="00D54077"/>
    <w:rsid w:val="00D541C9"/>
    <w:rsid w:val="00D54B6A"/>
    <w:rsid w:val="00D54D8B"/>
    <w:rsid w:val="00D55169"/>
    <w:rsid w:val="00D559A4"/>
    <w:rsid w:val="00D55B96"/>
    <w:rsid w:val="00D55D66"/>
    <w:rsid w:val="00D55EC6"/>
    <w:rsid w:val="00D56AF1"/>
    <w:rsid w:val="00D56F79"/>
    <w:rsid w:val="00D578B2"/>
    <w:rsid w:val="00D57987"/>
    <w:rsid w:val="00D57D1B"/>
    <w:rsid w:val="00D57DD4"/>
    <w:rsid w:val="00D57FAE"/>
    <w:rsid w:val="00D600E3"/>
    <w:rsid w:val="00D600E5"/>
    <w:rsid w:val="00D607B5"/>
    <w:rsid w:val="00D60EA7"/>
    <w:rsid w:val="00D610B3"/>
    <w:rsid w:val="00D617E4"/>
    <w:rsid w:val="00D61813"/>
    <w:rsid w:val="00D61884"/>
    <w:rsid w:val="00D618E0"/>
    <w:rsid w:val="00D61B78"/>
    <w:rsid w:val="00D61FF7"/>
    <w:rsid w:val="00D62069"/>
    <w:rsid w:val="00D622A7"/>
    <w:rsid w:val="00D62680"/>
    <w:rsid w:val="00D62748"/>
    <w:rsid w:val="00D62D5F"/>
    <w:rsid w:val="00D62D95"/>
    <w:rsid w:val="00D636E1"/>
    <w:rsid w:val="00D639D5"/>
    <w:rsid w:val="00D64A29"/>
    <w:rsid w:val="00D64ECB"/>
    <w:rsid w:val="00D64ED9"/>
    <w:rsid w:val="00D64FB5"/>
    <w:rsid w:val="00D6549D"/>
    <w:rsid w:val="00D656C2"/>
    <w:rsid w:val="00D65D93"/>
    <w:rsid w:val="00D65E1E"/>
    <w:rsid w:val="00D6633C"/>
    <w:rsid w:val="00D668DB"/>
    <w:rsid w:val="00D66B9F"/>
    <w:rsid w:val="00D6750E"/>
    <w:rsid w:val="00D675C2"/>
    <w:rsid w:val="00D67A80"/>
    <w:rsid w:val="00D67B44"/>
    <w:rsid w:val="00D7033F"/>
    <w:rsid w:val="00D70582"/>
    <w:rsid w:val="00D707E9"/>
    <w:rsid w:val="00D70B37"/>
    <w:rsid w:val="00D7135E"/>
    <w:rsid w:val="00D71B3E"/>
    <w:rsid w:val="00D71D2E"/>
    <w:rsid w:val="00D7210D"/>
    <w:rsid w:val="00D72116"/>
    <w:rsid w:val="00D72AF5"/>
    <w:rsid w:val="00D73B6F"/>
    <w:rsid w:val="00D7424A"/>
    <w:rsid w:val="00D7465A"/>
    <w:rsid w:val="00D746BC"/>
    <w:rsid w:val="00D759A2"/>
    <w:rsid w:val="00D75BB4"/>
    <w:rsid w:val="00D75FE4"/>
    <w:rsid w:val="00D76095"/>
    <w:rsid w:val="00D764E5"/>
    <w:rsid w:val="00D76F66"/>
    <w:rsid w:val="00D770F1"/>
    <w:rsid w:val="00D7728A"/>
    <w:rsid w:val="00D7770B"/>
    <w:rsid w:val="00D77F33"/>
    <w:rsid w:val="00D80191"/>
    <w:rsid w:val="00D80644"/>
    <w:rsid w:val="00D80BF3"/>
    <w:rsid w:val="00D81BF2"/>
    <w:rsid w:val="00D81FD6"/>
    <w:rsid w:val="00D81FF0"/>
    <w:rsid w:val="00D82303"/>
    <w:rsid w:val="00D82745"/>
    <w:rsid w:val="00D8304F"/>
    <w:rsid w:val="00D843D3"/>
    <w:rsid w:val="00D8471E"/>
    <w:rsid w:val="00D8474B"/>
    <w:rsid w:val="00D85E0E"/>
    <w:rsid w:val="00D8693C"/>
    <w:rsid w:val="00D86BD4"/>
    <w:rsid w:val="00D86EDA"/>
    <w:rsid w:val="00D870A3"/>
    <w:rsid w:val="00D87737"/>
    <w:rsid w:val="00D906DB"/>
    <w:rsid w:val="00D90721"/>
    <w:rsid w:val="00D90C2A"/>
    <w:rsid w:val="00D91116"/>
    <w:rsid w:val="00D916B3"/>
    <w:rsid w:val="00D91B7B"/>
    <w:rsid w:val="00D91D0C"/>
    <w:rsid w:val="00D91EED"/>
    <w:rsid w:val="00D92838"/>
    <w:rsid w:val="00D92AE9"/>
    <w:rsid w:val="00D92D08"/>
    <w:rsid w:val="00D93441"/>
    <w:rsid w:val="00D9355D"/>
    <w:rsid w:val="00D93602"/>
    <w:rsid w:val="00D936A2"/>
    <w:rsid w:val="00D937AC"/>
    <w:rsid w:val="00D93977"/>
    <w:rsid w:val="00D93C72"/>
    <w:rsid w:val="00D93DCA"/>
    <w:rsid w:val="00D9402B"/>
    <w:rsid w:val="00D94CED"/>
    <w:rsid w:val="00D94D14"/>
    <w:rsid w:val="00D955C5"/>
    <w:rsid w:val="00D95609"/>
    <w:rsid w:val="00D95AF9"/>
    <w:rsid w:val="00D96260"/>
    <w:rsid w:val="00D962A5"/>
    <w:rsid w:val="00D96376"/>
    <w:rsid w:val="00D9659D"/>
    <w:rsid w:val="00D965DB"/>
    <w:rsid w:val="00D9664D"/>
    <w:rsid w:val="00D968C6"/>
    <w:rsid w:val="00D9712A"/>
    <w:rsid w:val="00D97484"/>
    <w:rsid w:val="00D975FF"/>
    <w:rsid w:val="00D977C0"/>
    <w:rsid w:val="00D97B58"/>
    <w:rsid w:val="00D97D52"/>
    <w:rsid w:val="00DA0208"/>
    <w:rsid w:val="00DA06B0"/>
    <w:rsid w:val="00DA0946"/>
    <w:rsid w:val="00DA1112"/>
    <w:rsid w:val="00DA11F3"/>
    <w:rsid w:val="00DA1295"/>
    <w:rsid w:val="00DA13B6"/>
    <w:rsid w:val="00DA1BFB"/>
    <w:rsid w:val="00DA1DA3"/>
    <w:rsid w:val="00DA1E80"/>
    <w:rsid w:val="00DA21B6"/>
    <w:rsid w:val="00DA23A2"/>
    <w:rsid w:val="00DA2C25"/>
    <w:rsid w:val="00DA2F44"/>
    <w:rsid w:val="00DA410F"/>
    <w:rsid w:val="00DA4527"/>
    <w:rsid w:val="00DA5084"/>
    <w:rsid w:val="00DA556B"/>
    <w:rsid w:val="00DA58FB"/>
    <w:rsid w:val="00DA5DFF"/>
    <w:rsid w:val="00DA5F39"/>
    <w:rsid w:val="00DA604D"/>
    <w:rsid w:val="00DA60FA"/>
    <w:rsid w:val="00DA62A4"/>
    <w:rsid w:val="00DA649A"/>
    <w:rsid w:val="00DA64F1"/>
    <w:rsid w:val="00DA66FB"/>
    <w:rsid w:val="00DA6D3A"/>
    <w:rsid w:val="00DA722C"/>
    <w:rsid w:val="00DA7653"/>
    <w:rsid w:val="00DA7C9C"/>
    <w:rsid w:val="00DA7D49"/>
    <w:rsid w:val="00DB00AC"/>
    <w:rsid w:val="00DB0154"/>
    <w:rsid w:val="00DB131C"/>
    <w:rsid w:val="00DB1714"/>
    <w:rsid w:val="00DB1721"/>
    <w:rsid w:val="00DB19F8"/>
    <w:rsid w:val="00DB1F56"/>
    <w:rsid w:val="00DB2019"/>
    <w:rsid w:val="00DB23F2"/>
    <w:rsid w:val="00DB2C06"/>
    <w:rsid w:val="00DB2CB6"/>
    <w:rsid w:val="00DB3819"/>
    <w:rsid w:val="00DB38BF"/>
    <w:rsid w:val="00DB3D06"/>
    <w:rsid w:val="00DB3D26"/>
    <w:rsid w:val="00DB3DB6"/>
    <w:rsid w:val="00DB4192"/>
    <w:rsid w:val="00DB41FA"/>
    <w:rsid w:val="00DB4419"/>
    <w:rsid w:val="00DB450D"/>
    <w:rsid w:val="00DB4769"/>
    <w:rsid w:val="00DB495F"/>
    <w:rsid w:val="00DB5160"/>
    <w:rsid w:val="00DB55F9"/>
    <w:rsid w:val="00DB57C9"/>
    <w:rsid w:val="00DB5B2A"/>
    <w:rsid w:val="00DB5EAA"/>
    <w:rsid w:val="00DB646F"/>
    <w:rsid w:val="00DB651F"/>
    <w:rsid w:val="00DB6669"/>
    <w:rsid w:val="00DC02C7"/>
    <w:rsid w:val="00DC0691"/>
    <w:rsid w:val="00DC08F3"/>
    <w:rsid w:val="00DC0C3E"/>
    <w:rsid w:val="00DC10FA"/>
    <w:rsid w:val="00DC1405"/>
    <w:rsid w:val="00DC163A"/>
    <w:rsid w:val="00DC20DD"/>
    <w:rsid w:val="00DC293B"/>
    <w:rsid w:val="00DC2B77"/>
    <w:rsid w:val="00DC2E7C"/>
    <w:rsid w:val="00DC2FDF"/>
    <w:rsid w:val="00DC334D"/>
    <w:rsid w:val="00DC3942"/>
    <w:rsid w:val="00DC3E34"/>
    <w:rsid w:val="00DC4A2E"/>
    <w:rsid w:val="00DC51A7"/>
    <w:rsid w:val="00DC55D2"/>
    <w:rsid w:val="00DC581B"/>
    <w:rsid w:val="00DC6B59"/>
    <w:rsid w:val="00DC7AE3"/>
    <w:rsid w:val="00DC7C0E"/>
    <w:rsid w:val="00DC7D98"/>
    <w:rsid w:val="00DD0041"/>
    <w:rsid w:val="00DD0563"/>
    <w:rsid w:val="00DD08B4"/>
    <w:rsid w:val="00DD0C74"/>
    <w:rsid w:val="00DD1253"/>
    <w:rsid w:val="00DD1570"/>
    <w:rsid w:val="00DD1636"/>
    <w:rsid w:val="00DD1997"/>
    <w:rsid w:val="00DD1B9F"/>
    <w:rsid w:val="00DD1FE1"/>
    <w:rsid w:val="00DD2251"/>
    <w:rsid w:val="00DD237B"/>
    <w:rsid w:val="00DD243B"/>
    <w:rsid w:val="00DD24DC"/>
    <w:rsid w:val="00DD376F"/>
    <w:rsid w:val="00DD3A3B"/>
    <w:rsid w:val="00DD3BD8"/>
    <w:rsid w:val="00DD3DD8"/>
    <w:rsid w:val="00DD3F00"/>
    <w:rsid w:val="00DD4022"/>
    <w:rsid w:val="00DD4113"/>
    <w:rsid w:val="00DD46D8"/>
    <w:rsid w:val="00DD472C"/>
    <w:rsid w:val="00DD48EC"/>
    <w:rsid w:val="00DD4C09"/>
    <w:rsid w:val="00DD5031"/>
    <w:rsid w:val="00DD532A"/>
    <w:rsid w:val="00DD58C2"/>
    <w:rsid w:val="00DD5A13"/>
    <w:rsid w:val="00DD5B9D"/>
    <w:rsid w:val="00DD5C34"/>
    <w:rsid w:val="00DD5DE4"/>
    <w:rsid w:val="00DD5E05"/>
    <w:rsid w:val="00DD61A2"/>
    <w:rsid w:val="00DD71EA"/>
    <w:rsid w:val="00DD73B6"/>
    <w:rsid w:val="00DD7BFF"/>
    <w:rsid w:val="00DD7E34"/>
    <w:rsid w:val="00DD7F31"/>
    <w:rsid w:val="00DD7FD3"/>
    <w:rsid w:val="00DE0103"/>
    <w:rsid w:val="00DE039A"/>
    <w:rsid w:val="00DE04A4"/>
    <w:rsid w:val="00DE0537"/>
    <w:rsid w:val="00DE054B"/>
    <w:rsid w:val="00DE0554"/>
    <w:rsid w:val="00DE0739"/>
    <w:rsid w:val="00DE0A5E"/>
    <w:rsid w:val="00DE1497"/>
    <w:rsid w:val="00DE1B73"/>
    <w:rsid w:val="00DE238A"/>
    <w:rsid w:val="00DE248B"/>
    <w:rsid w:val="00DE2971"/>
    <w:rsid w:val="00DE2C0D"/>
    <w:rsid w:val="00DE2D25"/>
    <w:rsid w:val="00DE2DEF"/>
    <w:rsid w:val="00DE2E5A"/>
    <w:rsid w:val="00DE30BC"/>
    <w:rsid w:val="00DE316C"/>
    <w:rsid w:val="00DE339B"/>
    <w:rsid w:val="00DE3467"/>
    <w:rsid w:val="00DE3532"/>
    <w:rsid w:val="00DE384A"/>
    <w:rsid w:val="00DE49C9"/>
    <w:rsid w:val="00DE4C11"/>
    <w:rsid w:val="00DE4E1F"/>
    <w:rsid w:val="00DE50B9"/>
    <w:rsid w:val="00DE51B4"/>
    <w:rsid w:val="00DE542B"/>
    <w:rsid w:val="00DE5E38"/>
    <w:rsid w:val="00DE5E4E"/>
    <w:rsid w:val="00DE630B"/>
    <w:rsid w:val="00DE6423"/>
    <w:rsid w:val="00DE65A4"/>
    <w:rsid w:val="00DE6726"/>
    <w:rsid w:val="00DE6A80"/>
    <w:rsid w:val="00DE6D0A"/>
    <w:rsid w:val="00DE72D5"/>
    <w:rsid w:val="00DE732D"/>
    <w:rsid w:val="00DE7664"/>
    <w:rsid w:val="00DE7C1D"/>
    <w:rsid w:val="00DF011A"/>
    <w:rsid w:val="00DF0328"/>
    <w:rsid w:val="00DF03F7"/>
    <w:rsid w:val="00DF06D1"/>
    <w:rsid w:val="00DF0A2C"/>
    <w:rsid w:val="00DF0D4A"/>
    <w:rsid w:val="00DF1101"/>
    <w:rsid w:val="00DF126C"/>
    <w:rsid w:val="00DF1354"/>
    <w:rsid w:val="00DF1550"/>
    <w:rsid w:val="00DF1CAF"/>
    <w:rsid w:val="00DF1D94"/>
    <w:rsid w:val="00DF25C3"/>
    <w:rsid w:val="00DF25CC"/>
    <w:rsid w:val="00DF27EC"/>
    <w:rsid w:val="00DF2B43"/>
    <w:rsid w:val="00DF2E00"/>
    <w:rsid w:val="00DF4345"/>
    <w:rsid w:val="00DF4364"/>
    <w:rsid w:val="00DF453F"/>
    <w:rsid w:val="00DF4E37"/>
    <w:rsid w:val="00DF50C6"/>
    <w:rsid w:val="00DF5148"/>
    <w:rsid w:val="00DF515C"/>
    <w:rsid w:val="00DF5213"/>
    <w:rsid w:val="00DF5C08"/>
    <w:rsid w:val="00DF5D22"/>
    <w:rsid w:val="00DF6460"/>
    <w:rsid w:val="00DF707D"/>
    <w:rsid w:val="00DF7155"/>
    <w:rsid w:val="00DF7242"/>
    <w:rsid w:val="00DF7899"/>
    <w:rsid w:val="00DF7CC1"/>
    <w:rsid w:val="00E00155"/>
    <w:rsid w:val="00E0038E"/>
    <w:rsid w:val="00E00909"/>
    <w:rsid w:val="00E00A9D"/>
    <w:rsid w:val="00E00B6C"/>
    <w:rsid w:val="00E00EA3"/>
    <w:rsid w:val="00E00EF9"/>
    <w:rsid w:val="00E012BD"/>
    <w:rsid w:val="00E013FE"/>
    <w:rsid w:val="00E0199A"/>
    <w:rsid w:val="00E01D3E"/>
    <w:rsid w:val="00E01E16"/>
    <w:rsid w:val="00E01E63"/>
    <w:rsid w:val="00E01FD8"/>
    <w:rsid w:val="00E020CA"/>
    <w:rsid w:val="00E0288B"/>
    <w:rsid w:val="00E02AFD"/>
    <w:rsid w:val="00E02F9A"/>
    <w:rsid w:val="00E03002"/>
    <w:rsid w:val="00E031F6"/>
    <w:rsid w:val="00E038E7"/>
    <w:rsid w:val="00E03A39"/>
    <w:rsid w:val="00E04B43"/>
    <w:rsid w:val="00E04E09"/>
    <w:rsid w:val="00E05259"/>
    <w:rsid w:val="00E0554A"/>
    <w:rsid w:val="00E05E9B"/>
    <w:rsid w:val="00E06095"/>
    <w:rsid w:val="00E061B9"/>
    <w:rsid w:val="00E068F0"/>
    <w:rsid w:val="00E06978"/>
    <w:rsid w:val="00E06CB2"/>
    <w:rsid w:val="00E06F52"/>
    <w:rsid w:val="00E0715E"/>
    <w:rsid w:val="00E0764B"/>
    <w:rsid w:val="00E07809"/>
    <w:rsid w:val="00E0796C"/>
    <w:rsid w:val="00E07985"/>
    <w:rsid w:val="00E07D4A"/>
    <w:rsid w:val="00E07DD5"/>
    <w:rsid w:val="00E10128"/>
    <w:rsid w:val="00E10253"/>
    <w:rsid w:val="00E1067B"/>
    <w:rsid w:val="00E10F33"/>
    <w:rsid w:val="00E1128C"/>
    <w:rsid w:val="00E113BF"/>
    <w:rsid w:val="00E116BE"/>
    <w:rsid w:val="00E11700"/>
    <w:rsid w:val="00E119C2"/>
    <w:rsid w:val="00E1236F"/>
    <w:rsid w:val="00E1238F"/>
    <w:rsid w:val="00E12980"/>
    <w:rsid w:val="00E12AEF"/>
    <w:rsid w:val="00E12B34"/>
    <w:rsid w:val="00E12C52"/>
    <w:rsid w:val="00E12F38"/>
    <w:rsid w:val="00E130D6"/>
    <w:rsid w:val="00E132F2"/>
    <w:rsid w:val="00E134B8"/>
    <w:rsid w:val="00E14329"/>
    <w:rsid w:val="00E143E1"/>
    <w:rsid w:val="00E14B18"/>
    <w:rsid w:val="00E14F67"/>
    <w:rsid w:val="00E153AC"/>
    <w:rsid w:val="00E15C73"/>
    <w:rsid w:val="00E15FA3"/>
    <w:rsid w:val="00E1616B"/>
    <w:rsid w:val="00E164E3"/>
    <w:rsid w:val="00E16E39"/>
    <w:rsid w:val="00E16F29"/>
    <w:rsid w:val="00E17698"/>
    <w:rsid w:val="00E17720"/>
    <w:rsid w:val="00E17746"/>
    <w:rsid w:val="00E17ADE"/>
    <w:rsid w:val="00E17DBB"/>
    <w:rsid w:val="00E201D9"/>
    <w:rsid w:val="00E20BD1"/>
    <w:rsid w:val="00E20BF3"/>
    <w:rsid w:val="00E2106E"/>
    <w:rsid w:val="00E211F0"/>
    <w:rsid w:val="00E217E2"/>
    <w:rsid w:val="00E22647"/>
    <w:rsid w:val="00E226B6"/>
    <w:rsid w:val="00E22718"/>
    <w:rsid w:val="00E22829"/>
    <w:rsid w:val="00E228B4"/>
    <w:rsid w:val="00E22A18"/>
    <w:rsid w:val="00E23051"/>
    <w:rsid w:val="00E231D6"/>
    <w:rsid w:val="00E2346C"/>
    <w:rsid w:val="00E234AB"/>
    <w:rsid w:val="00E239EC"/>
    <w:rsid w:val="00E23E32"/>
    <w:rsid w:val="00E23F4D"/>
    <w:rsid w:val="00E2411B"/>
    <w:rsid w:val="00E24855"/>
    <w:rsid w:val="00E24EC2"/>
    <w:rsid w:val="00E25273"/>
    <w:rsid w:val="00E25817"/>
    <w:rsid w:val="00E258B7"/>
    <w:rsid w:val="00E25E1E"/>
    <w:rsid w:val="00E25F9E"/>
    <w:rsid w:val="00E25FB1"/>
    <w:rsid w:val="00E25FF2"/>
    <w:rsid w:val="00E26023"/>
    <w:rsid w:val="00E26221"/>
    <w:rsid w:val="00E267C1"/>
    <w:rsid w:val="00E26BC8"/>
    <w:rsid w:val="00E26CA1"/>
    <w:rsid w:val="00E27126"/>
    <w:rsid w:val="00E2721D"/>
    <w:rsid w:val="00E27866"/>
    <w:rsid w:val="00E2790E"/>
    <w:rsid w:val="00E27A82"/>
    <w:rsid w:val="00E27B6F"/>
    <w:rsid w:val="00E27E87"/>
    <w:rsid w:val="00E27F23"/>
    <w:rsid w:val="00E303D8"/>
    <w:rsid w:val="00E30B4C"/>
    <w:rsid w:val="00E30D18"/>
    <w:rsid w:val="00E3108E"/>
    <w:rsid w:val="00E31320"/>
    <w:rsid w:val="00E31795"/>
    <w:rsid w:val="00E31F46"/>
    <w:rsid w:val="00E32407"/>
    <w:rsid w:val="00E325CC"/>
    <w:rsid w:val="00E32A6A"/>
    <w:rsid w:val="00E32C7E"/>
    <w:rsid w:val="00E32FD2"/>
    <w:rsid w:val="00E33377"/>
    <w:rsid w:val="00E336A0"/>
    <w:rsid w:val="00E33CA1"/>
    <w:rsid w:val="00E3437A"/>
    <w:rsid w:val="00E348FF"/>
    <w:rsid w:val="00E3558E"/>
    <w:rsid w:val="00E35A54"/>
    <w:rsid w:val="00E35C71"/>
    <w:rsid w:val="00E35FE1"/>
    <w:rsid w:val="00E36C6A"/>
    <w:rsid w:val="00E37188"/>
    <w:rsid w:val="00E372AA"/>
    <w:rsid w:val="00E374D8"/>
    <w:rsid w:val="00E379D1"/>
    <w:rsid w:val="00E37CCA"/>
    <w:rsid w:val="00E40134"/>
    <w:rsid w:val="00E403B8"/>
    <w:rsid w:val="00E409BA"/>
    <w:rsid w:val="00E40C96"/>
    <w:rsid w:val="00E40E89"/>
    <w:rsid w:val="00E41010"/>
    <w:rsid w:val="00E411D9"/>
    <w:rsid w:val="00E4128A"/>
    <w:rsid w:val="00E41980"/>
    <w:rsid w:val="00E41CC5"/>
    <w:rsid w:val="00E41D29"/>
    <w:rsid w:val="00E425D7"/>
    <w:rsid w:val="00E42AB0"/>
    <w:rsid w:val="00E42F90"/>
    <w:rsid w:val="00E43318"/>
    <w:rsid w:val="00E43700"/>
    <w:rsid w:val="00E44034"/>
    <w:rsid w:val="00E44485"/>
    <w:rsid w:val="00E44F4D"/>
    <w:rsid w:val="00E45016"/>
    <w:rsid w:val="00E45F3C"/>
    <w:rsid w:val="00E46083"/>
    <w:rsid w:val="00E464ED"/>
    <w:rsid w:val="00E46553"/>
    <w:rsid w:val="00E46828"/>
    <w:rsid w:val="00E46A57"/>
    <w:rsid w:val="00E46A76"/>
    <w:rsid w:val="00E46C47"/>
    <w:rsid w:val="00E47180"/>
    <w:rsid w:val="00E471FD"/>
    <w:rsid w:val="00E472C3"/>
    <w:rsid w:val="00E47BF7"/>
    <w:rsid w:val="00E50005"/>
    <w:rsid w:val="00E504B9"/>
    <w:rsid w:val="00E50F07"/>
    <w:rsid w:val="00E514A4"/>
    <w:rsid w:val="00E51B74"/>
    <w:rsid w:val="00E51D2F"/>
    <w:rsid w:val="00E51E71"/>
    <w:rsid w:val="00E51F0F"/>
    <w:rsid w:val="00E520C8"/>
    <w:rsid w:val="00E5229A"/>
    <w:rsid w:val="00E526DD"/>
    <w:rsid w:val="00E52919"/>
    <w:rsid w:val="00E52B0A"/>
    <w:rsid w:val="00E52C53"/>
    <w:rsid w:val="00E5368D"/>
    <w:rsid w:val="00E536CE"/>
    <w:rsid w:val="00E53703"/>
    <w:rsid w:val="00E53E9D"/>
    <w:rsid w:val="00E54060"/>
    <w:rsid w:val="00E54137"/>
    <w:rsid w:val="00E54573"/>
    <w:rsid w:val="00E54859"/>
    <w:rsid w:val="00E54A48"/>
    <w:rsid w:val="00E54C5A"/>
    <w:rsid w:val="00E54EFE"/>
    <w:rsid w:val="00E551E8"/>
    <w:rsid w:val="00E55485"/>
    <w:rsid w:val="00E55AD2"/>
    <w:rsid w:val="00E55CD4"/>
    <w:rsid w:val="00E561A4"/>
    <w:rsid w:val="00E56342"/>
    <w:rsid w:val="00E565D5"/>
    <w:rsid w:val="00E568A5"/>
    <w:rsid w:val="00E56B76"/>
    <w:rsid w:val="00E57098"/>
    <w:rsid w:val="00E57257"/>
    <w:rsid w:val="00E57279"/>
    <w:rsid w:val="00E5788C"/>
    <w:rsid w:val="00E60137"/>
    <w:rsid w:val="00E60493"/>
    <w:rsid w:val="00E60596"/>
    <w:rsid w:val="00E605C1"/>
    <w:rsid w:val="00E60630"/>
    <w:rsid w:val="00E60C88"/>
    <w:rsid w:val="00E60FB2"/>
    <w:rsid w:val="00E61241"/>
    <w:rsid w:val="00E61620"/>
    <w:rsid w:val="00E61992"/>
    <w:rsid w:val="00E628CA"/>
    <w:rsid w:val="00E639B8"/>
    <w:rsid w:val="00E63EE7"/>
    <w:rsid w:val="00E640CA"/>
    <w:rsid w:val="00E645AA"/>
    <w:rsid w:val="00E645FF"/>
    <w:rsid w:val="00E64C73"/>
    <w:rsid w:val="00E6523F"/>
    <w:rsid w:val="00E6545E"/>
    <w:rsid w:val="00E65BAC"/>
    <w:rsid w:val="00E663C5"/>
    <w:rsid w:val="00E6645D"/>
    <w:rsid w:val="00E66A50"/>
    <w:rsid w:val="00E66CB8"/>
    <w:rsid w:val="00E66EBA"/>
    <w:rsid w:val="00E6721F"/>
    <w:rsid w:val="00E7020A"/>
    <w:rsid w:val="00E70922"/>
    <w:rsid w:val="00E71174"/>
    <w:rsid w:val="00E7151D"/>
    <w:rsid w:val="00E71826"/>
    <w:rsid w:val="00E71CBE"/>
    <w:rsid w:val="00E721C4"/>
    <w:rsid w:val="00E72A64"/>
    <w:rsid w:val="00E72B13"/>
    <w:rsid w:val="00E72FEF"/>
    <w:rsid w:val="00E7366C"/>
    <w:rsid w:val="00E7399C"/>
    <w:rsid w:val="00E73AA1"/>
    <w:rsid w:val="00E73B6F"/>
    <w:rsid w:val="00E7453C"/>
    <w:rsid w:val="00E7483E"/>
    <w:rsid w:val="00E74941"/>
    <w:rsid w:val="00E74FAC"/>
    <w:rsid w:val="00E75A24"/>
    <w:rsid w:val="00E75A97"/>
    <w:rsid w:val="00E75C73"/>
    <w:rsid w:val="00E76DCA"/>
    <w:rsid w:val="00E771F9"/>
    <w:rsid w:val="00E77BFF"/>
    <w:rsid w:val="00E77D4A"/>
    <w:rsid w:val="00E77E85"/>
    <w:rsid w:val="00E80A70"/>
    <w:rsid w:val="00E80AB9"/>
    <w:rsid w:val="00E81032"/>
    <w:rsid w:val="00E814F4"/>
    <w:rsid w:val="00E81912"/>
    <w:rsid w:val="00E81A4F"/>
    <w:rsid w:val="00E81BD9"/>
    <w:rsid w:val="00E825CE"/>
    <w:rsid w:val="00E826E8"/>
    <w:rsid w:val="00E826FF"/>
    <w:rsid w:val="00E829E5"/>
    <w:rsid w:val="00E82DFA"/>
    <w:rsid w:val="00E833F4"/>
    <w:rsid w:val="00E838BE"/>
    <w:rsid w:val="00E839B6"/>
    <w:rsid w:val="00E83A16"/>
    <w:rsid w:val="00E83DDE"/>
    <w:rsid w:val="00E843EF"/>
    <w:rsid w:val="00E8447A"/>
    <w:rsid w:val="00E847FB"/>
    <w:rsid w:val="00E84F4A"/>
    <w:rsid w:val="00E856EA"/>
    <w:rsid w:val="00E85A0D"/>
    <w:rsid w:val="00E8623D"/>
    <w:rsid w:val="00E864D3"/>
    <w:rsid w:val="00E86596"/>
    <w:rsid w:val="00E8695B"/>
    <w:rsid w:val="00E871A3"/>
    <w:rsid w:val="00E87928"/>
    <w:rsid w:val="00E8797E"/>
    <w:rsid w:val="00E87988"/>
    <w:rsid w:val="00E87DCD"/>
    <w:rsid w:val="00E9019D"/>
    <w:rsid w:val="00E90363"/>
    <w:rsid w:val="00E90577"/>
    <w:rsid w:val="00E90578"/>
    <w:rsid w:val="00E90672"/>
    <w:rsid w:val="00E90AA9"/>
    <w:rsid w:val="00E91091"/>
    <w:rsid w:val="00E916B1"/>
    <w:rsid w:val="00E91DD5"/>
    <w:rsid w:val="00E91F6A"/>
    <w:rsid w:val="00E92BF5"/>
    <w:rsid w:val="00E92CC8"/>
    <w:rsid w:val="00E933D1"/>
    <w:rsid w:val="00E93ABE"/>
    <w:rsid w:val="00E942F0"/>
    <w:rsid w:val="00E945EE"/>
    <w:rsid w:val="00E94D8F"/>
    <w:rsid w:val="00E951A9"/>
    <w:rsid w:val="00E956DF"/>
    <w:rsid w:val="00E9579D"/>
    <w:rsid w:val="00E962DA"/>
    <w:rsid w:val="00E962F4"/>
    <w:rsid w:val="00E96647"/>
    <w:rsid w:val="00E9667A"/>
    <w:rsid w:val="00E966EF"/>
    <w:rsid w:val="00E96A52"/>
    <w:rsid w:val="00E97162"/>
    <w:rsid w:val="00E973EE"/>
    <w:rsid w:val="00E975B0"/>
    <w:rsid w:val="00E977FC"/>
    <w:rsid w:val="00E97870"/>
    <w:rsid w:val="00E97ACA"/>
    <w:rsid w:val="00E97C2A"/>
    <w:rsid w:val="00E97D30"/>
    <w:rsid w:val="00EA023B"/>
    <w:rsid w:val="00EA03B2"/>
    <w:rsid w:val="00EA0660"/>
    <w:rsid w:val="00EA07DC"/>
    <w:rsid w:val="00EA08F4"/>
    <w:rsid w:val="00EA1083"/>
    <w:rsid w:val="00EA1155"/>
    <w:rsid w:val="00EA225C"/>
    <w:rsid w:val="00EA2879"/>
    <w:rsid w:val="00EA28A1"/>
    <w:rsid w:val="00EA2A5C"/>
    <w:rsid w:val="00EA2C69"/>
    <w:rsid w:val="00EA2D50"/>
    <w:rsid w:val="00EA36CE"/>
    <w:rsid w:val="00EA37DC"/>
    <w:rsid w:val="00EA3BEE"/>
    <w:rsid w:val="00EA3DBD"/>
    <w:rsid w:val="00EA409D"/>
    <w:rsid w:val="00EA4138"/>
    <w:rsid w:val="00EA41E4"/>
    <w:rsid w:val="00EA4309"/>
    <w:rsid w:val="00EA4391"/>
    <w:rsid w:val="00EA444E"/>
    <w:rsid w:val="00EA4603"/>
    <w:rsid w:val="00EA4FAB"/>
    <w:rsid w:val="00EA52DD"/>
    <w:rsid w:val="00EA579F"/>
    <w:rsid w:val="00EA5DB6"/>
    <w:rsid w:val="00EA5F9B"/>
    <w:rsid w:val="00EA6248"/>
    <w:rsid w:val="00EA7286"/>
    <w:rsid w:val="00EA736E"/>
    <w:rsid w:val="00EA7526"/>
    <w:rsid w:val="00EA762D"/>
    <w:rsid w:val="00EA7927"/>
    <w:rsid w:val="00EA797A"/>
    <w:rsid w:val="00EA7B5E"/>
    <w:rsid w:val="00EA7EA6"/>
    <w:rsid w:val="00EB0053"/>
    <w:rsid w:val="00EB028E"/>
    <w:rsid w:val="00EB0492"/>
    <w:rsid w:val="00EB0A86"/>
    <w:rsid w:val="00EB0F09"/>
    <w:rsid w:val="00EB0F33"/>
    <w:rsid w:val="00EB10F6"/>
    <w:rsid w:val="00EB1629"/>
    <w:rsid w:val="00EB1DE2"/>
    <w:rsid w:val="00EB1EE2"/>
    <w:rsid w:val="00EB2E75"/>
    <w:rsid w:val="00EB401E"/>
    <w:rsid w:val="00EB40E6"/>
    <w:rsid w:val="00EB4237"/>
    <w:rsid w:val="00EB47A3"/>
    <w:rsid w:val="00EB4B82"/>
    <w:rsid w:val="00EB4C6A"/>
    <w:rsid w:val="00EB51C6"/>
    <w:rsid w:val="00EB530E"/>
    <w:rsid w:val="00EB5DE9"/>
    <w:rsid w:val="00EB6298"/>
    <w:rsid w:val="00EB65B5"/>
    <w:rsid w:val="00EB67D5"/>
    <w:rsid w:val="00EB6A47"/>
    <w:rsid w:val="00EB6AA1"/>
    <w:rsid w:val="00EB6D82"/>
    <w:rsid w:val="00EB6F2A"/>
    <w:rsid w:val="00EB7855"/>
    <w:rsid w:val="00EB7B78"/>
    <w:rsid w:val="00EB7D4B"/>
    <w:rsid w:val="00EC0139"/>
    <w:rsid w:val="00EC0261"/>
    <w:rsid w:val="00EC099A"/>
    <w:rsid w:val="00EC0AA3"/>
    <w:rsid w:val="00EC1348"/>
    <w:rsid w:val="00EC15EB"/>
    <w:rsid w:val="00EC1652"/>
    <w:rsid w:val="00EC16FC"/>
    <w:rsid w:val="00EC173B"/>
    <w:rsid w:val="00EC1B51"/>
    <w:rsid w:val="00EC1DA6"/>
    <w:rsid w:val="00EC23C9"/>
    <w:rsid w:val="00EC244E"/>
    <w:rsid w:val="00EC2833"/>
    <w:rsid w:val="00EC28E7"/>
    <w:rsid w:val="00EC3AC1"/>
    <w:rsid w:val="00EC3E8E"/>
    <w:rsid w:val="00EC4262"/>
    <w:rsid w:val="00EC46D2"/>
    <w:rsid w:val="00EC46EE"/>
    <w:rsid w:val="00EC4930"/>
    <w:rsid w:val="00EC4B31"/>
    <w:rsid w:val="00EC4B68"/>
    <w:rsid w:val="00EC4F18"/>
    <w:rsid w:val="00EC53DF"/>
    <w:rsid w:val="00EC6C22"/>
    <w:rsid w:val="00EC6E6C"/>
    <w:rsid w:val="00EC751B"/>
    <w:rsid w:val="00EC76AC"/>
    <w:rsid w:val="00EC77C7"/>
    <w:rsid w:val="00EC7A11"/>
    <w:rsid w:val="00EC7CC6"/>
    <w:rsid w:val="00EC7CF8"/>
    <w:rsid w:val="00EC7EAE"/>
    <w:rsid w:val="00ED03BE"/>
    <w:rsid w:val="00ED1083"/>
    <w:rsid w:val="00ED11F4"/>
    <w:rsid w:val="00ED1501"/>
    <w:rsid w:val="00ED15BA"/>
    <w:rsid w:val="00ED1AE1"/>
    <w:rsid w:val="00ED1B4A"/>
    <w:rsid w:val="00ED1E72"/>
    <w:rsid w:val="00ED20B2"/>
    <w:rsid w:val="00ED2350"/>
    <w:rsid w:val="00ED2461"/>
    <w:rsid w:val="00ED2903"/>
    <w:rsid w:val="00ED2A0F"/>
    <w:rsid w:val="00ED2A76"/>
    <w:rsid w:val="00ED2C77"/>
    <w:rsid w:val="00ED4149"/>
    <w:rsid w:val="00ED44A4"/>
    <w:rsid w:val="00ED5424"/>
    <w:rsid w:val="00ED59CC"/>
    <w:rsid w:val="00ED5CCA"/>
    <w:rsid w:val="00ED6723"/>
    <w:rsid w:val="00ED69F9"/>
    <w:rsid w:val="00ED6AAF"/>
    <w:rsid w:val="00ED6CA5"/>
    <w:rsid w:val="00ED7090"/>
    <w:rsid w:val="00ED71EA"/>
    <w:rsid w:val="00ED74AD"/>
    <w:rsid w:val="00ED7899"/>
    <w:rsid w:val="00ED7E79"/>
    <w:rsid w:val="00EE039A"/>
    <w:rsid w:val="00EE0A63"/>
    <w:rsid w:val="00EE0CC1"/>
    <w:rsid w:val="00EE101A"/>
    <w:rsid w:val="00EE1116"/>
    <w:rsid w:val="00EE1478"/>
    <w:rsid w:val="00EE14E7"/>
    <w:rsid w:val="00EE1737"/>
    <w:rsid w:val="00EE2149"/>
    <w:rsid w:val="00EE25F5"/>
    <w:rsid w:val="00EE2F4F"/>
    <w:rsid w:val="00EE3048"/>
    <w:rsid w:val="00EE3077"/>
    <w:rsid w:val="00EE362E"/>
    <w:rsid w:val="00EE38E1"/>
    <w:rsid w:val="00EE3B9C"/>
    <w:rsid w:val="00EE4235"/>
    <w:rsid w:val="00EE42D2"/>
    <w:rsid w:val="00EE46EA"/>
    <w:rsid w:val="00EE4988"/>
    <w:rsid w:val="00EE4A3E"/>
    <w:rsid w:val="00EE4DAD"/>
    <w:rsid w:val="00EE59CF"/>
    <w:rsid w:val="00EE5DE5"/>
    <w:rsid w:val="00EE61D4"/>
    <w:rsid w:val="00EE6749"/>
    <w:rsid w:val="00EE6A78"/>
    <w:rsid w:val="00EE758F"/>
    <w:rsid w:val="00EE7853"/>
    <w:rsid w:val="00EE794F"/>
    <w:rsid w:val="00EE7E48"/>
    <w:rsid w:val="00EF0196"/>
    <w:rsid w:val="00EF042D"/>
    <w:rsid w:val="00EF08CA"/>
    <w:rsid w:val="00EF09EB"/>
    <w:rsid w:val="00EF0DDA"/>
    <w:rsid w:val="00EF13E9"/>
    <w:rsid w:val="00EF1900"/>
    <w:rsid w:val="00EF208E"/>
    <w:rsid w:val="00EF20A7"/>
    <w:rsid w:val="00EF271A"/>
    <w:rsid w:val="00EF30E0"/>
    <w:rsid w:val="00EF3548"/>
    <w:rsid w:val="00EF4239"/>
    <w:rsid w:val="00EF4380"/>
    <w:rsid w:val="00EF452A"/>
    <w:rsid w:val="00EF4602"/>
    <w:rsid w:val="00EF4692"/>
    <w:rsid w:val="00EF4758"/>
    <w:rsid w:val="00EF4994"/>
    <w:rsid w:val="00EF4B4E"/>
    <w:rsid w:val="00EF4EC4"/>
    <w:rsid w:val="00EF515A"/>
    <w:rsid w:val="00EF59B3"/>
    <w:rsid w:val="00EF5A0D"/>
    <w:rsid w:val="00EF5B3F"/>
    <w:rsid w:val="00EF616F"/>
    <w:rsid w:val="00EF64B2"/>
    <w:rsid w:val="00EF66F4"/>
    <w:rsid w:val="00EF6E87"/>
    <w:rsid w:val="00EF6EAC"/>
    <w:rsid w:val="00EF722D"/>
    <w:rsid w:val="00EF7554"/>
    <w:rsid w:val="00EF793A"/>
    <w:rsid w:val="00EF7993"/>
    <w:rsid w:val="00EF7AB4"/>
    <w:rsid w:val="00EF7B62"/>
    <w:rsid w:val="00EF7FEA"/>
    <w:rsid w:val="00F0042A"/>
    <w:rsid w:val="00F00525"/>
    <w:rsid w:val="00F0073C"/>
    <w:rsid w:val="00F00811"/>
    <w:rsid w:val="00F00ABC"/>
    <w:rsid w:val="00F00F3D"/>
    <w:rsid w:val="00F00F89"/>
    <w:rsid w:val="00F0109B"/>
    <w:rsid w:val="00F01206"/>
    <w:rsid w:val="00F01662"/>
    <w:rsid w:val="00F01795"/>
    <w:rsid w:val="00F0183A"/>
    <w:rsid w:val="00F01A74"/>
    <w:rsid w:val="00F01BA7"/>
    <w:rsid w:val="00F01F4B"/>
    <w:rsid w:val="00F0225D"/>
    <w:rsid w:val="00F02474"/>
    <w:rsid w:val="00F02B74"/>
    <w:rsid w:val="00F02BF5"/>
    <w:rsid w:val="00F03304"/>
    <w:rsid w:val="00F038C4"/>
    <w:rsid w:val="00F03A8B"/>
    <w:rsid w:val="00F03D83"/>
    <w:rsid w:val="00F04517"/>
    <w:rsid w:val="00F047BA"/>
    <w:rsid w:val="00F04864"/>
    <w:rsid w:val="00F04FAF"/>
    <w:rsid w:val="00F05185"/>
    <w:rsid w:val="00F058BD"/>
    <w:rsid w:val="00F0590B"/>
    <w:rsid w:val="00F05D7A"/>
    <w:rsid w:val="00F05EBB"/>
    <w:rsid w:val="00F061F8"/>
    <w:rsid w:val="00F06630"/>
    <w:rsid w:val="00F06EDE"/>
    <w:rsid w:val="00F073E6"/>
    <w:rsid w:val="00F1073C"/>
    <w:rsid w:val="00F10B1B"/>
    <w:rsid w:val="00F10B6B"/>
    <w:rsid w:val="00F110DF"/>
    <w:rsid w:val="00F11898"/>
    <w:rsid w:val="00F120AE"/>
    <w:rsid w:val="00F122E6"/>
    <w:rsid w:val="00F12558"/>
    <w:rsid w:val="00F126EB"/>
    <w:rsid w:val="00F12721"/>
    <w:rsid w:val="00F127E2"/>
    <w:rsid w:val="00F12863"/>
    <w:rsid w:val="00F12D77"/>
    <w:rsid w:val="00F1342A"/>
    <w:rsid w:val="00F135F1"/>
    <w:rsid w:val="00F1386A"/>
    <w:rsid w:val="00F13B36"/>
    <w:rsid w:val="00F13BE1"/>
    <w:rsid w:val="00F13D55"/>
    <w:rsid w:val="00F13E06"/>
    <w:rsid w:val="00F13FCA"/>
    <w:rsid w:val="00F143B4"/>
    <w:rsid w:val="00F14919"/>
    <w:rsid w:val="00F14949"/>
    <w:rsid w:val="00F14A75"/>
    <w:rsid w:val="00F14BE5"/>
    <w:rsid w:val="00F14F66"/>
    <w:rsid w:val="00F14FE3"/>
    <w:rsid w:val="00F14FEF"/>
    <w:rsid w:val="00F1521F"/>
    <w:rsid w:val="00F15345"/>
    <w:rsid w:val="00F157DC"/>
    <w:rsid w:val="00F15A0E"/>
    <w:rsid w:val="00F1638D"/>
    <w:rsid w:val="00F168C8"/>
    <w:rsid w:val="00F16A3B"/>
    <w:rsid w:val="00F16EC4"/>
    <w:rsid w:val="00F17644"/>
    <w:rsid w:val="00F17A42"/>
    <w:rsid w:val="00F17B87"/>
    <w:rsid w:val="00F20455"/>
    <w:rsid w:val="00F20880"/>
    <w:rsid w:val="00F208CC"/>
    <w:rsid w:val="00F20A5D"/>
    <w:rsid w:val="00F20D34"/>
    <w:rsid w:val="00F216BD"/>
    <w:rsid w:val="00F21938"/>
    <w:rsid w:val="00F224B6"/>
    <w:rsid w:val="00F224C1"/>
    <w:rsid w:val="00F229C1"/>
    <w:rsid w:val="00F22D3E"/>
    <w:rsid w:val="00F22D55"/>
    <w:rsid w:val="00F23334"/>
    <w:rsid w:val="00F2357A"/>
    <w:rsid w:val="00F2359E"/>
    <w:rsid w:val="00F23653"/>
    <w:rsid w:val="00F237A4"/>
    <w:rsid w:val="00F23CAF"/>
    <w:rsid w:val="00F2420A"/>
    <w:rsid w:val="00F2474C"/>
    <w:rsid w:val="00F249F6"/>
    <w:rsid w:val="00F24B03"/>
    <w:rsid w:val="00F24BBE"/>
    <w:rsid w:val="00F24CB1"/>
    <w:rsid w:val="00F251F0"/>
    <w:rsid w:val="00F253A2"/>
    <w:rsid w:val="00F253D3"/>
    <w:rsid w:val="00F259DE"/>
    <w:rsid w:val="00F25A49"/>
    <w:rsid w:val="00F25ACE"/>
    <w:rsid w:val="00F25CF8"/>
    <w:rsid w:val="00F260AD"/>
    <w:rsid w:val="00F26EF2"/>
    <w:rsid w:val="00F2736A"/>
    <w:rsid w:val="00F3008D"/>
    <w:rsid w:val="00F302BA"/>
    <w:rsid w:val="00F30E15"/>
    <w:rsid w:val="00F30FAF"/>
    <w:rsid w:val="00F314D2"/>
    <w:rsid w:val="00F3199A"/>
    <w:rsid w:val="00F31AE8"/>
    <w:rsid w:val="00F31C7A"/>
    <w:rsid w:val="00F3210C"/>
    <w:rsid w:val="00F3210F"/>
    <w:rsid w:val="00F32206"/>
    <w:rsid w:val="00F32285"/>
    <w:rsid w:val="00F3252B"/>
    <w:rsid w:val="00F32907"/>
    <w:rsid w:val="00F329BB"/>
    <w:rsid w:val="00F32B8B"/>
    <w:rsid w:val="00F331FD"/>
    <w:rsid w:val="00F33457"/>
    <w:rsid w:val="00F33569"/>
    <w:rsid w:val="00F33939"/>
    <w:rsid w:val="00F33949"/>
    <w:rsid w:val="00F33B9C"/>
    <w:rsid w:val="00F33BB9"/>
    <w:rsid w:val="00F33CD5"/>
    <w:rsid w:val="00F340F5"/>
    <w:rsid w:val="00F34564"/>
    <w:rsid w:val="00F345B7"/>
    <w:rsid w:val="00F34B54"/>
    <w:rsid w:val="00F34CD1"/>
    <w:rsid w:val="00F3522C"/>
    <w:rsid w:val="00F35634"/>
    <w:rsid w:val="00F3567E"/>
    <w:rsid w:val="00F358C5"/>
    <w:rsid w:val="00F358F2"/>
    <w:rsid w:val="00F35BA6"/>
    <w:rsid w:val="00F35BBD"/>
    <w:rsid w:val="00F361B0"/>
    <w:rsid w:val="00F3654E"/>
    <w:rsid w:val="00F36A25"/>
    <w:rsid w:val="00F36BF1"/>
    <w:rsid w:val="00F36FBB"/>
    <w:rsid w:val="00F37070"/>
    <w:rsid w:val="00F37874"/>
    <w:rsid w:val="00F37A1E"/>
    <w:rsid w:val="00F37A41"/>
    <w:rsid w:val="00F37A96"/>
    <w:rsid w:val="00F37E58"/>
    <w:rsid w:val="00F40337"/>
    <w:rsid w:val="00F40366"/>
    <w:rsid w:val="00F40796"/>
    <w:rsid w:val="00F40D23"/>
    <w:rsid w:val="00F40FCB"/>
    <w:rsid w:val="00F410E8"/>
    <w:rsid w:val="00F41475"/>
    <w:rsid w:val="00F41B3B"/>
    <w:rsid w:val="00F41D79"/>
    <w:rsid w:val="00F42032"/>
    <w:rsid w:val="00F42249"/>
    <w:rsid w:val="00F4247C"/>
    <w:rsid w:val="00F42713"/>
    <w:rsid w:val="00F42EB3"/>
    <w:rsid w:val="00F42F47"/>
    <w:rsid w:val="00F4383D"/>
    <w:rsid w:val="00F43CC4"/>
    <w:rsid w:val="00F43E49"/>
    <w:rsid w:val="00F44220"/>
    <w:rsid w:val="00F4446F"/>
    <w:rsid w:val="00F445D5"/>
    <w:rsid w:val="00F449DE"/>
    <w:rsid w:val="00F44BD3"/>
    <w:rsid w:val="00F44EA6"/>
    <w:rsid w:val="00F45881"/>
    <w:rsid w:val="00F45C48"/>
    <w:rsid w:val="00F45E76"/>
    <w:rsid w:val="00F45F87"/>
    <w:rsid w:val="00F46154"/>
    <w:rsid w:val="00F4653F"/>
    <w:rsid w:val="00F468D5"/>
    <w:rsid w:val="00F468FD"/>
    <w:rsid w:val="00F4706F"/>
    <w:rsid w:val="00F4722D"/>
    <w:rsid w:val="00F4773B"/>
    <w:rsid w:val="00F478C6"/>
    <w:rsid w:val="00F500A7"/>
    <w:rsid w:val="00F500E9"/>
    <w:rsid w:val="00F50494"/>
    <w:rsid w:val="00F50692"/>
    <w:rsid w:val="00F5075A"/>
    <w:rsid w:val="00F508BF"/>
    <w:rsid w:val="00F50A7D"/>
    <w:rsid w:val="00F50C2A"/>
    <w:rsid w:val="00F5136D"/>
    <w:rsid w:val="00F514A4"/>
    <w:rsid w:val="00F516A4"/>
    <w:rsid w:val="00F51A19"/>
    <w:rsid w:val="00F51E01"/>
    <w:rsid w:val="00F52504"/>
    <w:rsid w:val="00F527E2"/>
    <w:rsid w:val="00F52A11"/>
    <w:rsid w:val="00F52C1A"/>
    <w:rsid w:val="00F52EE5"/>
    <w:rsid w:val="00F52F02"/>
    <w:rsid w:val="00F531D2"/>
    <w:rsid w:val="00F53317"/>
    <w:rsid w:val="00F533CF"/>
    <w:rsid w:val="00F5358A"/>
    <w:rsid w:val="00F5378B"/>
    <w:rsid w:val="00F53BB4"/>
    <w:rsid w:val="00F53C8B"/>
    <w:rsid w:val="00F5466C"/>
    <w:rsid w:val="00F54829"/>
    <w:rsid w:val="00F54896"/>
    <w:rsid w:val="00F549B7"/>
    <w:rsid w:val="00F55333"/>
    <w:rsid w:val="00F5549A"/>
    <w:rsid w:val="00F555B5"/>
    <w:rsid w:val="00F557D1"/>
    <w:rsid w:val="00F560D3"/>
    <w:rsid w:val="00F56134"/>
    <w:rsid w:val="00F56852"/>
    <w:rsid w:val="00F56AA4"/>
    <w:rsid w:val="00F571EA"/>
    <w:rsid w:val="00F57C38"/>
    <w:rsid w:val="00F57D7C"/>
    <w:rsid w:val="00F60452"/>
    <w:rsid w:val="00F6070C"/>
    <w:rsid w:val="00F607BF"/>
    <w:rsid w:val="00F60907"/>
    <w:rsid w:val="00F60ED9"/>
    <w:rsid w:val="00F612C7"/>
    <w:rsid w:val="00F612D5"/>
    <w:rsid w:val="00F616F2"/>
    <w:rsid w:val="00F617F3"/>
    <w:rsid w:val="00F61A1F"/>
    <w:rsid w:val="00F61F28"/>
    <w:rsid w:val="00F621EC"/>
    <w:rsid w:val="00F6271D"/>
    <w:rsid w:val="00F62D5E"/>
    <w:rsid w:val="00F63099"/>
    <w:rsid w:val="00F63550"/>
    <w:rsid w:val="00F635EF"/>
    <w:rsid w:val="00F6372C"/>
    <w:rsid w:val="00F63B88"/>
    <w:rsid w:val="00F641BB"/>
    <w:rsid w:val="00F641FB"/>
    <w:rsid w:val="00F6459B"/>
    <w:rsid w:val="00F646F4"/>
    <w:rsid w:val="00F64C7E"/>
    <w:rsid w:val="00F64D78"/>
    <w:rsid w:val="00F653F5"/>
    <w:rsid w:val="00F6568C"/>
    <w:rsid w:val="00F65D6F"/>
    <w:rsid w:val="00F6601F"/>
    <w:rsid w:val="00F6630E"/>
    <w:rsid w:val="00F66466"/>
    <w:rsid w:val="00F66ACA"/>
    <w:rsid w:val="00F66E3D"/>
    <w:rsid w:val="00F6701C"/>
    <w:rsid w:val="00F67154"/>
    <w:rsid w:val="00F672FD"/>
    <w:rsid w:val="00F676D5"/>
    <w:rsid w:val="00F67A0C"/>
    <w:rsid w:val="00F7070F"/>
    <w:rsid w:val="00F70BF0"/>
    <w:rsid w:val="00F70C91"/>
    <w:rsid w:val="00F70CFE"/>
    <w:rsid w:val="00F70DF1"/>
    <w:rsid w:val="00F711BE"/>
    <w:rsid w:val="00F71834"/>
    <w:rsid w:val="00F719CE"/>
    <w:rsid w:val="00F71A2C"/>
    <w:rsid w:val="00F71A89"/>
    <w:rsid w:val="00F727CD"/>
    <w:rsid w:val="00F72930"/>
    <w:rsid w:val="00F72C59"/>
    <w:rsid w:val="00F72CA9"/>
    <w:rsid w:val="00F73305"/>
    <w:rsid w:val="00F735E6"/>
    <w:rsid w:val="00F74256"/>
    <w:rsid w:val="00F745CD"/>
    <w:rsid w:val="00F750E6"/>
    <w:rsid w:val="00F7568F"/>
    <w:rsid w:val="00F75FD7"/>
    <w:rsid w:val="00F769AD"/>
    <w:rsid w:val="00F769CF"/>
    <w:rsid w:val="00F7719C"/>
    <w:rsid w:val="00F7737F"/>
    <w:rsid w:val="00F7794E"/>
    <w:rsid w:val="00F779D8"/>
    <w:rsid w:val="00F77BD6"/>
    <w:rsid w:val="00F8005D"/>
    <w:rsid w:val="00F800BF"/>
    <w:rsid w:val="00F80204"/>
    <w:rsid w:val="00F802A5"/>
    <w:rsid w:val="00F80B61"/>
    <w:rsid w:val="00F817A3"/>
    <w:rsid w:val="00F8186D"/>
    <w:rsid w:val="00F819D8"/>
    <w:rsid w:val="00F81E26"/>
    <w:rsid w:val="00F8225D"/>
    <w:rsid w:val="00F82500"/>
    <w:rsid w:val="00F82781"/>
    <w:rsid w:val="00F827FA"/>
    <w:rsid w:val="00F82EDC"/>
    <w:rsid w:val="00F83882"/>
    <w:rsid w:val="00F839BD"/>
    <w:rsid w:val="00F83B15"/>
    <w:rsid w:val="00F83E48"/>
    <w:rsid w:val="00F83F67"/>
    <w:rsid w:val="00F840E1"/>
    <w:rsid w:val="00F84125"/>
    <w:rsid w:val="00F843B3"/>
    <w:rsid w:val="00F84645"/>
    <w:rsid w:val="00F846BB"/>
    <w:rsid w:val="00F84EBF"/>
    <w:rsid w:val="00F85357"/>
    <w:rsid w:val="00F85558"/>
    <w:rsid w:val="00F855CD"/>
    <w:rsid w:val="00F855FD"/>
    <w:rsid w:val="00F85C90"/>
    <w:rsid w:val="00F85D89"/>
    <w:rsid w:val="00F862C7"/>
    <w:rsid w:val="00F86BCB"/>
    <w:rsid w:val="00F870A5"/>
    <w:rsid w:val="00F87232"/>
    <w:rsid w:val="00F87596"/>
    <w:rsid w:val="00F87661"/>
    <w:rsid w:val="00F87EB0"/>
    <w:rsid w:val="00F87EE7"/>
    <w:rsid w:val="00F9042C"/>
    <w:rsid w:val="00F9070F"/>
    <w:rsid w:val="00F9095B"/>
    <w:rsid w:val="00F90D35"/>
    <w:rsid w:val="00F90DAE"/>
    <w:rsid w:val="00F917A6"/>
    <w:rsid w:val="00F91845"/>
    <w:rsid w:val="00F91901"/>
    <w:rsid w:val="00F91A32"/>
    <w:rsid w:val="00F920D5"/>
    <w:rsid w:val="00F9269C"/>
    <w:rsid w:val="00F934E3"/>
    <w:rsid w:val="00F9373A"/>
    <w:rsid w:val="00F93846"/>
    <w:rsid w:val="00F93CDE"/>
    <w:rsid w:val="00F940A1"/>
    <w:rsid w:val="00F9442A"/>
    <w:rsid w:val="00F9466A"/>
    <w:rsid w:val="00F946F6"/>
    <w:rsid w:val="00F94723"/>
    <w:rsid w:val="00F94AB4"/>
    <w:rsid w:val="00F950FC"/>
    <w:rsid w:val="00F95132"/>
    <w:rsid w:val="00F95455"/>
    <w:rsid w:val="00F95753"/>
    <w:rsid w:val="00F95C5E"/>
    <w:rsid w:val="00F95D55"/>
    <w:rsid w:val="00F962C8"/>
    <w:rsid w:val="00F96815"/>
    <w:rsid w:val="00F969B4"/>
    <w:rsid w:val="00F96D4E"/>
    <w:rsid w:val="00F9710E"/>
    <w:rsid w:val="00F971DD"/>
    <w:rsid w:val="00F973FF"/>
    <w:rsid w:val="00F976DF"/>
    <w:rsid w:val="00F976E8"/>
    <w:rsid w:val="00F977D7"/>
    <w:rsid w:val="00F97A6E"/>
    <w:rsid w:val="00FA0090"/>
    <w:rsid w:val="00FA01EC"/>
    <w:rsid w:val="00FA01F3"/>
    <w:rsid w:val="00FA0870"/>
    <w:rsid w:val="00FA10DB"/>
    <w:rsid w:val="00FA1356"/>
    <w:rsid w:val="00FA15E9"/>
    <w:rsid w:val="00FA2226"/>
    <w:rsid w:val="00FA222C"/>
    <w:rsid w:val="00FA2903"/>
    <w:rsid w:val="00FA2996"/>
    <w:rsid w:val="00FA2B31"/>
    <w:rsid w:val="00FA2B96"/>
    <w:rsid w:val="00FA2C56"/>
    <w:rsid w:val="00FA3221"/>
    <w:rsid w:val="00FA3413"/>
    <w:rsid w:val="00FA3D06"/>
    <w:rsid w:val="00FA3D86"/>
    <w:rsid w:val="00FA3E25"/>
    <w:rsid w:val="00FA4471"/>
    <w:rsid w:val="00FA488C"/>
    <w:rsid w:val="00FA4C57"/>
    <w:rsid w:val="00FA4DC4"/>
    <w:rsid w:val="00FA4DCD"/>
    <w:rsid w:val="00FA50E1"/>
    <w:rsid w:val="00FA5699"/>
    <w:rsid w:val="00FA5835"/>
    <w:rsid w:val="00FA58E9"/>
    <w:rsid w:val="00FA5C22"/>
    <w:rsid w:val="00FA6B20"/>
    <w:rsid w:val="00FA6E9A"/>
    <w:rsid w:val="00FA6FCA"/>
    <w:rsid w:val="00FA7095"/>
    <w:rsid w:val="00FA7393"/>
    <w:rsid w:val="00FA746B"/>
    <w:rsid w:val="00FA75D2"/>
    <w:rsid w:val="00FA7798"/>
    <w:rsid w:val="00FA7871"/>
    <w:rsid w:val="00FA7D12"/>
    <w:rsid w:val="00FA7E6D"/>
    <w:rsid w:val="00FA7EE5"/>
    <w:rsid w:val="00FB0141"/>
    <w:rsid w:val="00FB03A5"/>
    <w:rsid w:val="00FB03ED"/>
    <w:rsid w:val="00FB08EC"/>
    <w:rsid w:val="00FB0A09"/>
    <w:rsid w:val="00FB0B25"/>
    <w:rsid w:val="00FB107C"/>
    <w:rsid w:val="00FB1357"/>
    <w:rsid w:val="00FB1994"/>
    <w:rsid w:val="00FB1F15"/>
    <w:rsid w:val="00FB2747"/>
    <w:rsid w:val="00FB2D6A"/>
    <w:rsid w:val="00FB3121"/>
    <w:rsid w:val="00FB3160"/>
    <w:rsid w:val="00FB3475"/>
    <w:rsid w:val="00FB3659"/>
    <w:rsid w:val="00FB38B5"/>
    <w:rsid w:val="00FB395A"/>
    <w:rsid w:val="00FB41C8"/>
    <w:rsid w:val="00FB4794"/>
    <w:rsid w:val="00FB4DA0"/>
    <w:rsid w:val="00FB4DBD"/>
    <w:rsid w:val="00FB561A"/>
    <w:rsid w:val="00FB57C9"/>
    <w:rsid w:val="00FB5BCF"/>
    <w:rsid w:val="00FB6142"/>
    <w:rsid w:val="00FB6372"/>
    <w:rsid w:val="00FB6440"/>
    <w:rsid w:val="00FB659D"/>
    <w:rsid w:val="00FB6811"/>
    <w:rsid w:val="00FB6AA6"/>
    <w:rsid w:val="00FB7899"/>
    <w:rsid w:val="00FB7C15"/>
    <w:rsid w:val="00FC03C5"/>
    <w:rsid w:val="00FC0CA1"/>
    <w:rsid w:val="00FC0F4A"/>
    <w:rsid w:val="00FC0F7B"/>
    <w:rsid w:val="00FC11BD"/>
    <w:rsid w:val="00FC1234"/>
    <w:rsid w:val="00FC1613"/>
    <w:rsid w:val="00FC1656"/>
    <w:rsid w:val="00FC17D4"/>
    <w:rsid w:val="00FC187D"/>
    <w:rsid w:val="00FC1D65"/>
    <w:rsid w:val="00FC2194"/>
    <w:rsid w:val="00FC2665"/>
    <w:rsid w:val="00FC2962"/>
    <w:rsid w:val="00FC32F5"/>
    <w:rsid w:val="00FC33B5"/>
    <w:rsid w:val="00FC3CAB"/>
    <w:rsid w:val="00FC4217"/>
    <w:rsid w:val="00FC42FD"/>
    <w:rsid w:val="00FC4BE1"/>
    <w:rsid w:val="00FC4D85"/>
    <w:rsid w:val="00FC5A98"/>
    <w:rsid w:val="00FC6871"/>
    <w:rsid w:val="00FC6F92"/>
    <w:rsid w:val="00FC6FA9"/>
    <w:rsid w:val="00FC7F8B"/>
    <w:rsid w:val="00FD01F6"/>
    <w:rsid w:val="00FD0556"/>
    <w:rsid w:val="00FD07E2"/>
    <w:rsid w:val="00FD09F9"/>
    <w:rsid w:val="00FD0A21"/>
    <w:rsid w:val="00FD0A27"/>
    <w:rsid w:val="00FD0C12"/>
    <w:rsid w:val="00FD0E68"/>
    <w:rsid w:val="00FD1318"/>
    <w:rsid w:val="00FD1680"/>
    <w:rsid w:val="00FD1A79"/>
    <w:rsid w:val="00FD1BA0"/>
    <w:rsid w:val="00FD1C2E"/>
    <w:rsid w:val="00FD2228"/>
    <w:rsid w:val="00FD274E"/>
    <w:rsid w:val="00FD2A1C"/>
    <w:rsid w:val="00FD2B12"/>
    <w:rsid w:val="00FD2FF6"/>
    <w:rsid w:val="00FD332F"/>
    <w:rsid w:val="00FD3CD4"/>
    <w:rsid w:val="00FD4204"/>
    <w:rsid w:val="00FD4290"/>
    <w:rsid w:val="00FD44B4"/>
    <w:rsid w:val="00FD44BC"/>
    <w:rsid w:val="00FD4656"/>
    <w:rsid w:val="00FD4727"/>
    <w:rsid w:val="00FD4C9C"/>
    <w:rsid w:val="00FD5549"/>
    <w:rsid w:val="00FD5E92"/>
    <w:rsid w:val="00FD6749"/>
    <w:rsid w:val="00FD6AC2"/>
    <w:rsid w:val="00FD74F8"/>
    <w:rsid w:val="00FD7B76"/>
    <w:rsid w:val="00FD7C44"/>
    <w:rsid w:val="00FD7DB3"/>
    <w:rsid w:val="00FE0046"/>
    <w:rsid w:val="00FE0258"/>
    <w:rsid w:val="00FE0801"/>
    <w:rsid w:val="00FE0E51"/>
    <w:rsid w:val="00FE0F52"/>
    <w:rsid w:val="00FE1131"/>
    <w:rsid w:val="00FE1CAF"/>
    <w:rsid w:val="00FE232B"/>
    <w:rsid w:val="00FE2ACE"/>
    <w:rsid w:val="00FE2E2B"/>
    <w:rsid w:val="00FE2F1A"/>
    <w:rsid w:val="00FE2F63"/>
    <w:rsid w:val="00FE3009"/>
    <w:rsid w:val="00FE3125"/>
    <w:rsid w:val="00FE3153"/>
    <w:rsid w:val="00FE3304"/>
    <w:rsid w:val="00FE340B"/>
    <w:rsid w:val="00FE35A4"/>
    <w:rsid w:val="00FE3636"/>
    <w:rsid w:val="00FE3CC1"/>
    <w:rsid w:val="00FE4388"/>
    <w:rsid w:val="00FE43DB"/>
    <w:rsid w:val="00FE4DE5"/>
    <w:rsid w:val="00FE53C3"/>
    <w:rsid w:val="00FE5DB8"/>
    <w:rsid w:val="00FE61A4"/>
    <w:rsid w:val="00FE66E5"/>
    <w:rsid w:val="00FE67A4"/>
    <w:rsid w:val="00FE680A"/>
    <w:rsid w:val="00FE683B"/>
    <w:rsid w:val="00FE69AD"/>
    <w:rsid w:val="00FE6A46"/>
    <w:rsid w:val="00FE6AB9"/>
    <w:rsid w:val="00FE6DD0"/>
    <w:rsid w:val="00FE6EBF"/>
    <w:rsid w:val="00FE72DE"/>
    <w:rsid w:val="00FE7B88"/>
    <w:rsid w:val="00FE7CCD"/>
    <w:rsid w:val="00FE7E7F"/>
    <w:rsid w:val="00FE7F71"/>
    <w:rsid w:val="00FF024A"/>
    <w:rsid w:val="00FF0D39"/>
    <w:rsid w:val="00FF1145"/>
    <w:rsid w:val="00FF174C"/>
    <w:rsid w:val="00FF182A"/>
    <w:rsid w:val="00FF3634"/>
    <w:rsid w:val="00FF4125"/>
    <w:rsid w:val="00FF4302"/>
    <w:rsid w:val="00FF4BBF"/>
    <w:rsid w:val="00FF4D16"/>
    <w:rsid w:val="00FF50A3"/>
    <w:rsid w:val="00FF51B5"/>
    <w:rsid w:val="00FF5993"/>
    <w:rsid w:val="00FF5DA3"/>
    <w:rsid w:val="00FF623C"/>
    <w:rsid w:val="00FF642A"/>
    <w:rsid w:val="00FF696F"/>
    <w:rsid w:val="00FF6D7B"/>
    <w:rsid w:val="00FF75FA"/>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0B76DCCE"/>
  <w15:docId w15:val="{F2E9C455-3314-774A-8F3E-3A13C831608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D70B37"/>
    <w:rPr>
      <w:rFonts w:ascii="Times New Roman" w:hAnsi="Times New Roman"/>
      <w:sz w:val="24"/>
      <w:lang w:val="en-US"/>
    </w:rPr>
  </w:style>
  <w:style w:type="paragraph" w:styleId="berschrift1">
    <w:name w:val="heading 1"/>
    <w:basedOn w:val="Standard"/>
    <w:next w:val="Standard"/>
    <w:link w:val="berschrift1Zchn"/>
    <w:uiPriority w:val="9"/>
    <w:qFormat/>
    <w:rsid w:val="006968C5"/>
    <w:pPr>
      <w:keepNext/>
      <w:keepLines/>
      <w:spacing w:line="480" w:lineRule="auto"/>
      <w:outlineLvl w:val="0"/>
    </w:pPr>
    <w:rPr>
      <w:rFonts w:eastAsiaTheme="majorEastAsia" w:cstheme="majorBidi"/>
      <w:b/>
      <w:bCs/>
      <w:szCs w:val="28"/>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table" w:styleId="Tabellenraster">
    <w:name w:val="Table Grid"/>
    <w:basedOn w:val="NormaleTabelle"/>
    <w:uiPriority w:val="59"/>
    <w:rsid w:val="00C5305C"/>
    <w:pPr>
      <w:spacing w:after="0" w:line="240" w:lineRule="auto"/>
    </w:pPr>
    <w:rPr>
      <w:rFonts w:ascii="Times New Roman" w:hAnsi="Times New Roman"/>
      <w:sz w:val="20"/>
    </w:rPr>
    <w:tblPr>
      <w:tblBorders>
        <w:top w:val="single" w:sz="4" w:space="0" w:color="auto"/>
        <w:bottom w:val="single" w:sz="4" w:space="0" w:color="auto"/>
      </w:tblBorders>
    </w:tblPr>
    <w:tcPr>
      <w:vAlign w:val="center"/>
    </w:tcPr>
  </w:style>
  <w:style w:type="paragraph" w:styleId="Literaturverzeichnis">
    <w:name w:val="Bibliography"/>
    <w:basedOn w:val="Standard"/>
    <w:next w:val="Standard"/>
    <w:uiPriority w:val="37"/>
    <w:unhideWhenUsed/>
    <w:rsid w:val="00553E26"/>
    <w:pPr>
      <w:spacing w:after="0" w:line="240" w:lineRule="auto"/>
      <w:ind w:left="720" w:hanging="720"/>
    </w:pPr>
  </w:style>
  <w:style w:type="character" w:styleId="Zeilennummer">
    <w:name w:val="line number"/>
    <w:basedOn w:val="Absatz-Standardschriftart"/>
    <w:uiPriority w:val="99"/>
    <w:semiHidden/>
    <w:unhideWhenUsed/>
    <w:rsid w:val="00272FF1"/>
  </w:style>
  <w:style w:type="paragraph" w:styleId="Listenabsatz">
    <w:name w:val="List Paragraph"/>
    <w:basedOn w:val="Standard"/>
    <w:uiPriority w:val="34"/>
    <w:qFormat/>
    <w:rsid w:val="00B3526E"/>
    <w:pPr>
      <w:ind w:left="720"/>
      <w:contextualSpacing/>
    </w:pPr>
  </w:style>
  <w:style w:type="paragraph" w:styleId="Aufzhlungszeichen">
    <w:name w:val="List Bullet"/>
    <w:basedOn w:val="Standard"/>
    <w:uiPriority w:val="99"/>
    <w:unhideWhenUsed/>
    <w:rsid w:val="00885F5F"/>
    <w:pPr>
      <w:numPr>
        <w:numId w:val="1"/>
      </w:numPr>
      <w:contextualSpacing/>
    </w:pPr>
  </w:style>
  <w:style w:type="paragraph" w:styleId="Beschriftung">
    <w:name w:val="caption"/>
    <w:basedOn w:val="Standard"/>
    <w:next w:val="Standard"/>
    <w:autoRedefine/>
    <w:uiPriority w:val="35"/>
    <w:unhideWhenUsed/>
    <w:qFormat/>
    <w:rsid w:val="00B106C7"/>
    <w:pPr>
      <w:keepNext/>
      <w:spacing w:line="480" w:lineRule="auto"/>
      <w:jc w:val="both"/>
    </w:pPr>
    <w:rPr>
      <w:bCs/>
      <w:sz w:val="20"/>
      <w:szCs w:val="13"/>
    </w:rPr>
  </w:style>
  <w:style w:type="paragraph" w:styleId="StandardWeb">
    <w:name w:val="Normal (Web)"/>
    <w:basedOn w:val="Standard"/>
    <w:uiPriority w:val="99"/>
    <w:semiHidden/>
    <w:unhideWhenUsed/>
    <w:rsid w:val="007368F0"/>
    <w:pPr>
      <w:spacing w:before="100" w:beforeAutospacing="1" w:after="100" w:afterAutospacing="1" w:line="240" w:lineRule="auto"/>
    </w:pPr>
    <w:rPr>
      <w:rFonts w:eastAsiaTheme="minorEastAsia" w:cs="Times New Roman"/>
      <w:szCs w:val="24"/>
      <w:lang w:eastAsia="de-DE"/>
    </w:rPr>
  </w:style>
  <w:style w:type="paragraph" w:styleId="Sprechblasentext">
    <w:name w:val="Balloon Text"/>
    <w:basedOn w:val="Standard"/>
    <w:link w:val="SprechblasentextZchn"/>
    <w:uiPriority w:val="99"/>
    <w:semiHidden/>
    <w:unhideWhenUsed/>
    <w:rsid w:val="00346E16"/>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346E16"/>
    <w:rPr>
      <w:rFonts w:ascii="Tahoma" w:hAnsi="Tahoma" w:cs="Tahoma"/>
      <w:sz w:val="16"/>
      <w:szCs w:val="16"/>
    </w:rPr>
  </w:style>
  <w:style w:type="character" w:styleId="Kommentarzeichen">
    <w:name w:val="annotation reference"/>
    <w:basedOn w:val="Absatz-Standardschriftart"/>
    <w:uiPriority w:val="99"/>
    <w:semiHidden/>
    <w:unhideWhenUsed/>
    <w:rsid w:val="00DD7F31"/>
    <w:rPr>
      <w:sz w:val="16"/>
      <w:szCs w:val="16"/>
    </w:rPr>
  </w:style>
  <w:style w:type="paragraph" w:styleId="Kommentartext">
    <w:name w:val="annotation text"/>
    <w:basedOn w:val="Standard"/>
    <w:link w:val="KommentartextZchn"/>
    <w:uiPriority w:val="99"/>
    <w:unhideWhenUsed/>
    <w:rsid w:val="00DD7F31"/>
    <w:pPr>
      <w:spacing w:line="240" w:lineRule="auto"/>
    </w:pPr>
    <w:rPr>
      <w:sz w:val="20"/>
      <w:szCs w:val="20"/>
    </w:rPr>
  </w:style>
  <w:style w:type="character" w:customStyle="1" w:styleId="KommentartextZchn">
    <w:name w:val="Kommentartext Zchn"/>
    <w:basedOn w:val="Absatz-Standardschriftart"/>
    <w:link w:val="Kommentartext"/>
    <w:uiPriority w:val="99"/>
    <w:rsid w:val="00DD7F31"/>
    <w:rPr>
      <w:sz w:val="20"/>
      <w:szCs w:val="20"/>
    </w:rPr>
  </w:style>
  <w:style w:type="paragraph" w:styleId="Kommentarthema">
    <w:name w:val="annotation subject"/>
    <w:basedOn w:val="Kommentartext"/>
    <w:next w:val="Kommentartext"/>
    <w:link w:val="KommentarthemaZchn"/>
    <w:uiPriority w:val="99"/>
    <w:semiHidden/>
    <w:unhideWhenUsed/>
    <w:rsid w:val="00DD7F31"/>
    <w:rPr>
      <w:b/>
      <w:bCs/>
    </w:rPr>
  </w:style>
  <w:style w:type="character" w:customStyle="1" w:styleId="KommentarthemaZchn">
    <w:name w:val="Kommentarthema Zchn"/>
    <w:basedOn w:val="KommentartextZchn"/>
    <w:link w:val="Kommentarthema"/>
    <w:uiPriority w:val="99"/>
    <w:semiHidden/>
    <w:rsid w:val="00DD7F31"/>
    <w:rPr>
      <w:b/>
      <w:bCs/>
      <w:sz w:val="20"/>
      <w:szCs w:val="20"/>
    </w:rPr>
  </w:style>
  <w:style w:type="paragraph" w:styleId="Kopfzeile">
    <w:name w:val="header"/>
    <w:basedOn w:val="Standard"/>
    <w:link w:val="KopfzeileZchn"/>
    <w:uiPriority w:val="99"/>
    <w:unhideWhenUsed/>
    <w:rsid w:val="0086154A"/>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86154A"/>
  </w:style>
  <w:style w:type="paragraph" w:styleId="Fuzeile">
    <w:name w:val="footer"/>
    <w:basedOn w:val="Standard"/>
    <w:link w:val="FuzeileZchn"/>
    <w:uiPriority w:val="99"/>
    <w:unhideWhenUsed/>
    <w:rsid w:val="0086154A"/>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86154A"/>
  </w:style>
  <w:style w:type="character" w:styleId="Hyperlink">
    <w:name w:val="Hyperlink"/>
    <w:basedOn w:val="Absatz-Standardschriftart"/>
    <w:uiPriority w:val="99"/>
    <w:unhideWhenUsed/>
    <w:rsid w:val="00392658"/>
    <w:rPr>
      <w:color w:val="0000FF" w:themeColor="hyperlink"/>
      <w:u w:val="single"/>
    </w:rPr>
  </w:style>
  <w:style w:type="character" w:styleId="Seitenzahl">
    <w:name w:val="page number"/>
    <w:basedOn w:val="Absatz-Standardschriftart"/>
    <w:uiPriority w:val="99"/>
    <w:semiHidden/>
    <w:unhideWhenUsed/>
    <w:rsid w:val="006C369C"/>
  </w:style>
  <w:style w:type="paragraph" w:customStyle="1" w:styleId="Literaturverzeichnis1">
    <w:name w:val="Literaturverzeichnis1"/>
    <w:basedOn w:val="Standard"/>
    <w:link w:val="BibliographyZchn"/>
    <w:rsid w:val="000A645E"/>
    <w:pPr>
      <w:spacing w:after="0" w:line="240" w:lineRule="auto"/>
      <w:ind w:left="720" w:hanging="720"/>
      <w:jc w:val="both"/>
    </w:pPr>
    <w:rPr>
      <w:rFonts w:cs="Times New Roman"/>
      <w:bCs/>
      <w:szCs w:val="24"/>
    </w:rPr>
  </w:style>
  <w:style w:type="character" w:customStyle="1" w:styleId="BibliographyZchn">
    <w:name w:val="Bibliography Zchn"/>
    <w:basedOn w:val="Absatz-Standardschriftart"/>
    <w:link w:val="Literaturverzeichnis1"/>
    <w:rsid w:val="000A645E"/>
    <w:rPr>
      <w:rFonts w:ascii="Times New Roman" w:hAnsi="Times New Roman" w:cs="Times New Roman"/>
      <w:bCs/>
      <w:sz w:val="24"/>
      <w:szCs w:val="24"/>
      <w:lang w:val="en-US"/>
    </w:rPr>
  </w:style>
  <w:style w:type="paragraph" w:styleId="Funotentext">
    <w:name w:val="footnote text"/>
    <w:basedOn w:val="Standard"/>
    <w:link w:val="FunotentextZchn"/>
    <w:uiPriority w:val="99"/>
    <w:semiHidden/>
    <w:unhideWhenUsed/>
    <w:rsid w:val="00561803"/>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561803"/>
    <w:rPr>
      <w:rFonts w:ascii="Times New Roman" w:hAnsi="Times New Roman"/>
      <w:sz w:val="20"/>
      <w:szCs w:val="20"/>
    </w:rPr>
  </w:style>
  <w:style w:type="character" w:styleId="Funotenzeichen">
    <w:name w:val="footnote reference"/>
    <w:basedOn w:val="Absatz-Standardschriftart"/>
    <w:uiPriority w:val="99"/>
    <w:semiHidden/>
    <w:unhideWhenUsed/>
    <w:rsid w:val="00561803"/>
    <w:rPr>
      <w:vertAlign w:val="superscript"/>
    </w:rPr>
  </w:style>
  <w:style w:type="paragraph" w:styleId="berarbeitung">
    <w:name w:val="Revision"/>
    <w:hidden/>
    <w:uiPriority w:val="99"/>
    <w:semiHidden/>
    <w:rsid w:val="00046047"/>
    <w:pPr>
      <w:spacing w:after="0" w:line="240" w:lineRule="auto"/>
    </w:pPr>
    <w:rPr>
      <w:rFonts w:ascii="Times New Roman" w:hAnsi="Times New Roman"/>
      <w:sz w:val="24"/>
    </w:rPr>
  </w:style>
  <w:style w:type="character" w:styleId="Platzhaltertext">
    <w:name w:val="Placeholder Text"/>
    <w:basedOn w:val="Absatz-Standardschriftart"/>
    <w:uiPriority w:val="99"/>
    <w:semiHidden/>
    <w:rsid w:val="00FD7C44"/>
    <w:rPr>
      <w:color w:val="808080"/>
    </w:rPr>
  </w:style>
  <w:style w:type="character" w:customStyle="1" w:styleId="e24kjd">
    <w:name w:val="e24kjd"/>
    <w:basedOn w:val="Absatz-Standardschriftart"/>
    <w:rsid w:val="00BD7416"/>
  </w:style>
  <w:style w:type="character" w:customStyle="1" w:styleId="berschrift1Zchn">
    <w:name w:val="Überschrift 1 Zchn"/>
    <w:basedOn w:val="Absatz-Standardschriftart"/>
    <w:link w:val="berschrift1"/>
    <w:uiPriority w:val="9"/>
    <w:rsid w:val="006968C5"/>
    <w:rPr>
      <w:rFonts w:ascii="Times New Roman" w:eastAsiaTheme="majorEastAsia" w:hAnsi="Times New Roman" w:cstheme="majorBidi"/>
      <w:b/>
      <w:bCs/>
      <w:sz w:val="24"/>
      <w:szCs w:val="28"/>
    </w:rPr>
  </w:style>
  <w:style w:type="paragraph" w:styleId="KeinLeerraum">
    <w:name w:val="No Spacing"/>
    <w:uiPriority w:val="1"/>
    <w:qFormat/>
    <w:rsid w:val="00AE322B"/>
    <w:pPr>
      <w:spacing w:after="0" w:line="240" w:lineRule="auto"/>
    </w:pPr>
    <w:rPr>
      <w:rFonts w:ascii="Times New Roman" w:hAnsi="Times New Roman"/>
      <w:sz w:val="24"/>
    </w:rPr>
  </w:style>
  <w:style w:type="character" w:styleId="NichtaufgelsteErwhnung">
    <w:name w:val="Unresolved Mention"/>
    <w:basedOn w:val="Absatz-Standardschriftart"/>
    <w:uiPriority w:val="99"/>
    <w:semiHidden/>
    <w:unhideWhenUsed/>
    <w:rsid w:val="000D2A2C"/>
    <w:rPr>
      <w:color w:val="605E5C"/>
      <w:shd w:val="clear" w:color="auto" w:fill="E1DFDD"/>
    </w:rPr>
  </w:style>
  <w:style w:type="paragraph" w:customStyle="1" w:styleId="Literaturverzeichnis2">
    <w:name w:val="Literaturverzeichnis2"/>
    <w:basedOn w:val="Standard"/>
    <w:link w:val="BibliographyZchn1"/>
    <w:rsid w:val="00151593"/>
    <w:pPr>
      <w:spacing w:after="0" w:line="480" w:lineRule="auto"/>
      <w:ind w:left="720" w:hanging="720"/>
      <w:jc w:val="both"/>
    </w:pPr>
    <w:rPr>
      <w:rFonts w:cs="Times New Roman"/>
      <w:bCs/>
      <w:color w:val="000000" w:themeColor="text1"/>
      <w:szCs w:val="24"/>
    </w:rPr>
  </w:style>
  <w:style w:type="character" w:customStyle="1" w:styleId="BibliographyZchn1">
    <w:name w:val="Bibliography Zchn1"/>
    <w:basedOn w:val="Absatz-Standardschriftart"/>
    <w:link w:val="Literaturverzeichnis2"/>
    <w:rsid w:val="00151593"/>
    <w:rPr>
      <w:rFonts w:ascii="Times New Roman" w:hAnsi="Times New Roman" w:cs="Times New Roman"/>
      <w:bCs/>
      <w:color w:val="000000" w:themeColor="text1"/>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7919724">
      <w:bodyDiv w:val="1"/>
      <w:marLeft w:val="0"/>
      <w:marRight w:val="0"/>
      <w:marTop w:val="0"/>
      <w:marBottom w:val="0"/>
      <w:divBdr>
        <w:top w:val="none" w:sz="0" w:space="0" w:color="auto"/>
        <w:left w:val="none" w:sz="0" w:space="0" w:color="auto"/>
        <w:bottom w:val="none" w:sz="0" w:space="0" w:color="auto"/>
        <w:right w:val="none" w:sz="0" w:space="0" w:color="auto"/>
      </w:divBdr>
    </w:div>
    <w:div w:id="43066621">
      <w:bodyDiv w:val="1"/>
      <w:marLeft w:val="0"/>
      <w:marRight w:val="0"/>
      <w:marTop w:val="0"/>
      <w:marBottom w:val="0"/>
      <w:divBdr>
        <w:top w:val="none" w:sz="0" w:space="0" w:color="auto"/>
        <w:left w:val="none" w:sz="0" w:space="0" w:color="auto"/>
        <w:bottom w:val="none" w:sz="0" w:space="0" w:color="auto"/>
        <w:right w:val="none" w:sz="0" w:space="0" w:color="auto"/>
      </w:divBdr>
    </w:div>
    <w:div w:id="63990678">
      <w:bodyDiv w:val="1"/>
      <w:marLeft w:val="0"/>
      <w:marRight w:val="0"/>
      <w:marTop w:val="0"/>
      <w:marBottom w:val="0"/>
      <w:divBdr>
        <w:top w:val="none" w:sz="0" w:space="0" w:color="auto"/>
        <w:left w:val="none" w:sz="0" w:space="0" w:color="auto"/>
        <w:bottom w:val="none" w:sz="0" w:space="0" w:color="auto"/>
        <w:right w:val="none" w:sz="0" w:space="0" w:color="auto"/>
      </w:divBdr>
    </w:div>
    <w:div w:id="80833874">
      <w:bodyDiv w:val="1"/>
      <w:marLeft w:val="0"/>
      <w:marRight w:val="0"/>
      <w:marTop w:val="0"/>
      <w:marBottom w:val="0"/>
      <w:divBdr>
        <w:top w:val="none" w:sz="0" w:space="0" w:color="auto"/>
        <w:left w:val="none" w:sz="0" w:space="0" w:color="auto"/>
        <w:bottom w:val="none" w:sz="0" w:space="0" w:color="auto"/>
        <w:right w:val="none" w:sz="0" w:space="0" w:color="auto"/>
      </w:divBdr>
      <w:divsChild>
        <w:div w:id="412706700">
          <w:marLeft w:val="0"/>
          <w:marRight w:val="0"/>
          <w:marTop w:val="0"/>
          <w:marBottom w:val="0"/>
          <w:divBdr>
            <w:top w:val="none" w:sz="0" w:space="0" w:color="auto"/>
            <w:left w:val="none" w:sz="0" w:space="0" w:color="auto"/>
            <w:bottom w:val="none" w:sz="0" w:space="0" w:color="auto"/>
            <w:right w:val="none" w:sz="0" w:space="0" w:color="auto"/>
          </w:divBdr>
          <w:divsChild>
            <w:div w:id="308435765">
              <w:marLeft w:val="0"/>
              <w:marRight w:val="0"/>
              <w:marTop w:val="0"/>
              <w:marBottom w:val="0"/>
              <w:divBdr>
                <w:top w:val="none" w:sz="0" w:space="0" w:color="auto"/>
                <w:left w:val="none" w:sz="0" w:space="0" w:color="auto"/>
                <w:bottom w:val="none" w:sz="0" w:space="0" w:color="auto"/>
                <w:right w:val="none" w:sz="0" w:space="0" w:color="auto"/>
              </w:divBdr>
              <w:divsChild>
                <w:div w:id="19870798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9423605">
      <w:bodyDiv w:val="1"/>
      <w:marLeft w:val="0"/>
      <w:marRight w:val="0"/>
      <w:marTop w:val="0"/>
      <w:marBottom w:val="0"/>
      <w:divBdr>
        <w:top w:val="none" w:sz="0" w:space="0" w:color="auto"/>
        <w:left w:val="none" w:sz="0" w:space="0" w:color="auto"/>
        <w:bottom w:val="none" w:sz="0" w:space="0" w:color="auto"/>
        <w:right w:val="none" w:sz="0" w:space="0" w:color="auto"/>
      </w:divBdr>
    </w:div>
    <w:div w:id="148642221">
      <w:bodyDiv w:val="1"/>
      <w:marLeft w:val="0"/>
      <w:marRight w:val="0"/>
      <w:marTop w:val="0"/>
      <w:marBottom w:val="0"/>
      <w:divBdr>
        <w:top w:val="none" w:sz="0" w:space="0" w:color="auto"/>
        <w:left w:val="none" w:sz="0" w:space="0" w:color="auto"/>
        <w:bottom w:val="none" w:sz="0" w:space="0" w:color="auto"/>
        <w:right w:val="none" w:sz="0" w:space="0" w:color="auto"/>
      </w:divBdr>
    </w:div>
    <w:div w:id="161971556">
      <w:bodyDiv w:val="1"/>
      <w:marLeft w:val="0"/>
      <w:marRight w:val="0"/>
      <w:marTop w:val="0"/>
      <w:marBottom w:val="0"/>
      <w:divBdr>
        <w:top w:val="none" w:sz="0" w:space="0" w:color="auto"/>
        <w:left w:val="none" w:sz="0" w:space="0" w:color="auto"/>
        <w:bottom w:val="none" w:sz="0" w:space="0" w:color="auto"/>
        <w:right w:val="none" w:sz="0" w:space="0" w:color="auto"/>
      </w:divBdr>
      <w:divsChild>
        <w:div w:id="217014673">
          <w:marLeft w:val="0"/>
          <w:marRight w:val="0"/>
          <w:marTop w:val="0"/>
          <w:marBottom w:val="0"/>
          <w:divBdr>
            <w:top w:val="none" w:sz="0" w:space="0" w:color="auto"/>
            <w:left w:val="none" w:sz="0" w:space="0" w:color="auto"/>
            <w:bottom w:val="none" w:sz="0" w:space="0" w:color="auto"/>
            <w:right w:val="none" w:sz="0" w:space="0" w:color="auto"/>
          </w:divBdr>
        </w:div>
        <w:div w:id="553079714">
          <w:marLeft w:val="0"/>
          <w:marRight w:val="0"/>
          <w:marTop w:val="0"/>
          <w:marBottom w:val="0"/>
          <w:divBdr>
            <w:top w:val="none" w:sz="0" w:space="0" w:color="auto"/>
            <w:left w:val="none" w:sz="0" w:space="0" w:color="auto"/>
            <w:bottom w:val="none" w:sz="0" w:space="0" w:color="auto"/>
            <w:right w:val="none" w:sz="0" w:space="0" w:color="auto"/>
          </w:divBdr>
        </w:div>
        <w:div w:id="573203374">
          <w:marLeft w:val="0"/>
          <w:marRight w:val="0"/>
          <w:marTop w:val="0"/>
          <w:marBottom w:val="0"/>
          <w:divBdr>
            <w:top w:val="none" w:sz="0" w:space="0" w:color="auto"/>
            <w:left w:val="none" w:sz="0" w:space="0" w:color="auto"/>
            <w:bottom w:val="none" w:sz="0" w:space="0" w:color="auto"/>
            <w:right w:val="none" w:sz="0" w:space="0" w:color="auto"/>
          </w:divBdr>
        </w:div>
        <w:div w:id="1307247937">
          <w:marLeft w:val="0"/>
          <w:marRight w:val="0"/>
          <w:marTop w:val="0"/>
          <w:marBottom w:val="0"/>
          <w:divBdr>
            <w:top w:val="none" w:sz="0" w:space="0" w:color="auto"/>
            <w:left w:val="none" w:sz="0" w:space="0" w:color="auto"/>
            <w:bottom w:val="none" w:sz="0" w:space="0" w:color="auto"/>
            <w:right w:val="none" w:sz="0" w:space="0" w:color="auto"/>
          </w:divBdr>
        </w:div>
      </w:divsChild>
    </w:div>
    <w:div w:id="167982331">
      <w:bodyDiv w:val="1"/>
      <w:marLeft w:val="0"/>
      <w:marRight w:val="0"/>
      <w:marTop w:val="0"/>
      <w:marBottom w:val="0"/>
      <w:divBdr>
        <w:top w:val="none" w:sz="0" w:space="0" w:color="auto"/>
        <w:left w:val="none" w:sz="0" w:space="0" w:color="auto"/>
        <w:bottom w:val="none" w:sz="0" w:space="0" w:color="auto"/>
        <w:right w:val="none" w:sz="0" w:space="0" w:color="auto"/>
      </w:divBdr>
    </w:div>
    <w:div w:id="234434862">
      <w:bodyDiv w:val="1"/>
      <w:marLeft w:val="0"/>
      <w:marRight w:val="0"/>
      <w:marTop w:val="0"/>
      <w:marBottom w:val="0"/>
      <w:divBdr>
        <w:top w:val="none" w:sz="0" w:space="0" w:color="auto"/>
        <w:left w:val="none" w:sz="0" w:space="0" w:color="auto"/>
        <w:bottom w:val="none" w:sz="0" w:space="0" w:color="auto"/>
        <w:right w:val="none" w:sz="0" w:space="0" w:color="auto"/>
      </w:divBdr>
      <w:divsChild>
        <w:div w:id="552808396">
          <w:marLeft w:val="0"/>
          <w:marRight w:val="0"/>
          <w:marTop w:val="0"/>
          <w:marBottom w:val="0"/>
          <w:divBdr>
            <w:top w:val="none" w:sz="0" w:space="0" w:color="auto"/>
            <w:left w:val="none" w:sz="0" w:space="0" w:color="auto"/>
            <w:bottom w:val="none" w:sz="0" w:space="0" w:color="auto"/>
            <w:right w:val="none" w:sz="0" w:space="0" w:color="auto"/>
          </w:divBdr>
          <w:divsChild>
            <w:div w:id="436483626">
              <w:marLeft w:val="0"/>
              <w:marRight w:val="0"/>
              <w:marTop w:val="0"/>
              <w:marBottom w:val="0"/>
              <w:divBdr>
                <w:top w:val="none" w:sz="0" w:space="0" w:color="auto"/>
                <w:left w:val="none" w:sz="0" w:space="0" w:color="auto"/>
                <w:bottom w:val="none" w:sz="0" w:space="0" w:color="auto"/>
                <w:right w:val="none" w:sz="0" w:space="0" w:color="auto"/>
              </w:divBdr>
              <w:divsChild>
                <w:div w:id="813328756">
                  <w:marLeft w:val="0"/>
                  <w:marRight w:val="0"/>
                  <w:marTop w:val="0"/>
                  <w:marBottom w:val="0"/>
                  <w:divBdr>
                    <w:top w:val="none" w:sz="0" w:space="0" w:color="auto"/>
                    <w:left w:val="none" w:sz="0" w:space="0" w:color="auto"/>
                    <w:bottom w:val="none" w:sz="0" w:space="0" w:color="auto"/>
                    <w:right w:val="none" w:sz="0" w:space="0" w:color="auto"/>
                  </w:divBdr>
                </w:div>
                <w:div w:id="913079415">
                  <w:marLeft w:val="0"/>
                  <w:marRight w:val="0"/>
                  <w:marTop w:val="0"/>
                  <w:marBottom w:val="0"/>
                  <w:divBdr>
                    <w:top w:val="none" w:sz="0" w:space="0" w:color="auto"/>
                    <w:left w:val="none" w:sz="0" w:space="0" w:color="auto"/>
                    <w:bottom w:val="none" w:sz="0" w:space="0" w:color="auto"/>
                    <w:right w:val="none" w:sz="0" w:space="0" w:color="auto"/>
                  </w:divBdr>
                </w:div>
              </w:divsChild>
            </w:div>
            <w:div w:id="1616794060">
              <w:marLeft w:val="0"/>
              <w:marRight w:val="0"/>
              <w:marTop w:val="0"/>
              <w:marBottom w:val="0"/>
              <w:divBdr>
                <w:top w:val="none" w:sz="0" w:space="0" w:color="auto"/>
                <w:left w:val="none" w:sz="0" w:space="0" w:color="auto"/>
                <w:bottom w:val="none" w:sz="0" w:space="0" w:color="auto"/>
                <w:right w:val="none" w:sz="0" w:space="0" w:color="auto"/>
              </w:divBdr>
              <w:divsChild>
                <w:div w:id="3182698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6215219">
          <w:marLeft w:val="0"/>
          <w:marRight w:val="0"/>
          <w:marTop w:val="0"/>
          <w:marBottom w:val="0"/>
          <w:divBdr>
            <w:top w:val="none" w:sz="0" w:space="0" w:color="auto"/>
            <w:left w:val="none" w:sz="0" w:space="0" w:color="auto"/>
            <w:bottom w:val="none" w:sz="0" w:space="0" w:color="auto"/>
            <w:right w:val="none" w:sz="0" w:space="0" w:color="auto"/>
          </w:divBdr>
          <w:divsChild>
            <w:div w:id="1118833670">
              <w:marLeft w:val="0"/>
              <w:marRight w:val="0"/>
              <w:marTop w:val="0"/>
              <w:marBottom w:val="0"/>
              <w:divBdr>
                <w:top w:val="none" w:sz="0" w:space="0" w:color="auto"/>
                <w:left w:val="none" w:sz="0" w:space="0" w:color="auto"/>
                <w:bottom w:val="none" w:sz="0" w:space="0" w:color="auto"/>
                <w:right w:val="none" w:sz="0" w:space="0" w:color="auto"/>
              </w:divBdr>
              <w:divsChild>
                <w:div w:id="20050827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5988477">
          <w:marLeft w:val="0"/>
          <w:marRight w:val="0"/>
          <w:marTop w:val="0"/>
          <w:marBottom w:val="0"/>
          <w:divBdr>
            <w:top w:val="none" w:sz="0" w:space="0" w:color="auto"/>
            <w:left w:val="none" w:sz="0" w:space="0" w:color="auto"/>
            <w:bottom w:val="none" w:sz="0" w:space="0" w:color="auto"/>
            <w:right w:val="none" w:sz="0" w:space="0" w:color="auto"/>
          </w:divBdr>
          <w:divsChild>
            <w:div w:id="650526310">
              <w:marLeft w:val="0"/>
              <w:marRight w:val="0"/>
              <w:marTop w:val="0"/>
              <w:marBottom w:val="0"/>
              <w:divBdr>
                <w:top w:val="none" w:sz="0" w:space="0" w:color="auto"/>
                <w:left w:val="none" w:sz="0" w:space="0" w:color="auto"/>
                <w:bottom w:val="none" w:sz="0" w:space="0" w:color="auto"/>
                <w:right w:val="none" w:sz="0" w:space="0" w:color="auto"/>
              </w:divBdr>
              <w:divsChild>
                <w:div w:id="1510481676">
                  <w:marLeft w:val="0"/>
                  <w:marRight w:val="0"/>
                  <w:marTop w:val="0"/>
                  <w:marBottom w:val="0"/>
                  <w:divBdr>
                    <w:top w:val="none" w:sz="0" w:space="0" w:color="auto"/>
                    <w:left w:val="none" w:sz="0" w:space="0" w:color="auto"/>
                    <w:bottom w:val="none" w:sz="0" w:space="0" w:color="auto"/>
                    <w:right w:val="none" w:sz="0" w:space="0" w:color="auto"/>
                  </w:divBdr>
                </w:div>
              </w:divsChild>
            </w:div>
            <w:div w:id="1346401564">
              <w:marLeft w:val="0"/>
              <w:marRight w:val="0"/>
              <w:marTop w:val="0"/>
              <w:marBottom w:val="0"/>
              <w:divBdr>
                <w:top w:val="none" w:sz="0" w:space="0" w:color="auto"/>
                <w:left w:val="none" w:sz="0" w:space="0" w:color="auto"/>
                <w:bottom w:val="none" w:sz="0" w:space="0" w:color="auto"/>
                <w:right w:val="none" w:sz="0" w:space="0" w:color="auto"/>
              </w:divBdr>
              <w:divsChild>
                <w:div w:id="228198586">
                  <w:marLeft w:val="0"/>
                  <w:marRight w:val="0"/>
                  <w:marTop w:val="0"/>
                  <w:marBottom w:val="0"/>
                  <w:divBdr>
                    <w:top w:val="none" w:sz="0" w:space="0" w:color="auto"/>
                    <w:left w:val="none" w:sz="0" w:space="0" w:color="auto"/>
                    <w:bottom w:val="none" w:sz="0" w:space="0" w:color="auto"/>
                    <w:right w:val="none" w:sz="0" w:space="0" w:color="auto"/>
                  </w:divBdr>
                </w:div>
                <w:div w:id="9071529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47736691">
      <w:bodyDiv w:val="1"/>
      <w:marLeft w:val="0"/>
      <w:marRight w:val="0"/>
      <w:marTop w:val="0"/>
      <w:marBottom w:val="0"/>
      <w:divBdr>
        <w:top w:val="none" w:sz="0" w:space="0" w:color="auto"/>
        <w:left w:val="none" w:sz="0" w:space="0" w:color="auto"/>
        <w:bottom w:val="none" w:sz="0" w:space="0" w:color="auto"/>
        <w:right w:val="none" w:sz="0" w:space="0" w:color="auto"/>
      </w:divBdr>
    </w:div>
    <w:div w:id="258299388">
      <w:bodyDiv w:val="1"/>
      <w:marLeft w:val="0"/>
      <w:marRight w:val="0"/>
      <w:marTop w:val="0"/>
      <w:marBottom w:val="0"/>
      <w:divBdr>
        <w:top w:val="none" w:sz="0" w:space="0" w:color="auto"/>
        <w:left w:val="none" w:sz="0" w:space="0" w:color="auto"/>
        <w:bottom w:val="none" w:sz="0" w:space="0" w:color="auto"/>
        <w:right w:val="none" w:sz="0" w:space="0" w:color="auto"/>
      </w:divBdr>
    </w:div>
    <w:div w:id="262030129">
      <w:bodyDiv w:val="1"/>
      <w:marLeft w:val="0"/>
      <w:marRight w:val="0"/>
      <w:marTop w:val="0"/>
      <w:marBottom w:val="0"/>
      <w:divBdr>
        <w:top w:val="none" w:sz="0" w:space="0" w:color="auto"/>
        <w:left w:val="none" w:sz="0" w:space="0" w:color="auto"/>
        <w:bottom w:val="none" w:sz="0" w:space="0" w:color="auto"/>
        <w:right w:val="none" w:sz="0" w:space="0" w:color="auto"/>
      </w:divBdr>
    </w:div>
    <w:div w:id="330256016">
      <w:bodyDiv w:val="1"/>
      <w:marLeft w:val="0"/>
      <w:marRight w:val="0"/>
      <w:marTop w:val="0"/>
      <w:marBottom w:val="0"/>
      <w:divBdr>
        <w:top w:val="none" w:sz="0" w:space="0" w:color="auto"/>
        <w:left w:val="none" w:sz="0" w:space="0" w:color="auto"/>
        <w:bottom w:val="none" w:sz="0" w:space="0" w:color="auto"/>
        <w:right w:val="none" w:sz="0" w:space="0" w:color="auto"/>
      </w:divBdr>
      <w:divsChild>
        <w:div w:id="16195913">
          <w:marLeft w:val="0"/>
          <w:marRight w:val="0"/>
          <w:marTop w:val="0"/>
          <w:marBottom w:val="0"/>
          <w:divBdr>
            <w:top w:val="none" w:sz="0" w:space="0" w:color="auto"/>
            <w:left w:val="none" w:sz="0" w:space="0" w:color="auto"/>
            <w:bottom w:val="none" w:sz="0" w:space="0" w:color="auto"/>
            <w:right w:val="none" w:sz="0" w:space="0" w:color="auto"/>
          </w:divBdr>
        </w:div>
        <w:div w:id="172959213">
          <w:marLeft w:val="0"/>
          <w:marRight w:val="0"/>
          <w:marTop w:val="0"/>
          <w:marBottom w:val="0"/>
          <w:divBdr>
            <w:top w:val="none" w:sz="0" w:space="0" w:color="auto"/>
            <w:left w:val="none" w:sz="0" w:space="0" w:color="auto"/>
            <w:bottom w:val="none" w:sz="0" w:space="0" w:color="auto"/>
            <w:right w:val="none" w:sz="0" w:space="0" w:color="auto"/>
          </w:divBdr>
        </w:div>
        <w:div w:id="483276316">
          <w:marLeft w:val="0"/>
          <w:marRight w:val="0"/>
          <w:marTop w:val="0"/>
          <w:marBottom w:val="0"/>
          <w:divBdr>
            <w:top w:val="none" w:sz="0" w:space="0" w:color="auto"/>
            <w:left w:val="none" w:sz="0" w:space="0" w:color="auto"/>
            <w:bottom w:val="none" w:sz="0" w:space="0" w:color="auto"/>
            <w:right w:val="none" w:sz="0" w:space="0" w:color="auto"/>
          </w:divBdr>
        </w:div>
        <w:div w:id="1731071160">
          <w:marLeft w:val="0"/>
          <w:marRight w:val="0"/>
          <w:marTop w:val="0"/>
          <w:marBottom w:val="0"/>
          <w:divBdr>
            <w:top w:val="none" w:sz="0" w:space="0" w:color="auto"/>
            <w:left w:val="none" w:sz="0" w:space="0" w:color="auto"/>
            <w:bottom w:val="none" w:sz="0" w:space="0" w:color="auto"/>
            <w:right w:val="none" w:sz="0" w:space="0" w:color="auto"/>
          </w:divBdr>
        </w:div>
        <w:div w:id="1876187383">
          <w:marLeft w:val="0"/>
          <w:marRight w:val="0"/>
          <w:marTop w:val="0"/>
          <w:marBottom w:val="0"/>
          <w:divBdr>
            <w:top w:val="none" w:sz="0" w:space="0" w:color="auto"/>
            <w:left w:val="none" w:sz="0" w:space="0" w:color="auto"/>
            <w:bottom w:val="none" w:sz="0" w:space="0" w:color="auto"/>
            <w:right w:val="none" w:sz="0" w:space="0" w:color="auto"/>
          </w:divBdr>
        </w:div>
        <w:div w:id="1982810900">
          <w:marLeft w:val="0"/>
          <w:marRight w:val="0"/>
          <w:marTop w:val="0"/>
          <w:marBottom w:val="0"/>
          <w:divBdr>
            <w:top w:val="none" w:sz="0" w:space="0" w:color="auto"/>
            <w:left w:val="none" w:sz="0" w:space="0" w:color="auto"/>
            <w:bottom w:val="none" w:sz="0" w:space="0" w:color="auto"/>
            <w:right w:val="none" w:sz="0" w:space="0" w:color="auto"/>
          </w:divBdr>
        </w:div>
        <w:div w:id="2009550277">
          <w:marLeft w:val="0"/>
          <w:marRight w:val="0"/>
          <w:marTop w:val="0"/>
          <w:marBottom w:val="0"/>
          <w:divBdr>
            <w:top w:val="none" w:sz="0" w:space="0" w:color="auto"/>
            <w:left w:val="none" w:sz="0" w:space="0" w:color="auto"/>
            <w:bottom w:val="none" w:sz="0" w:space="0" w:color="auto"/>
            <w:right w:val="none" w:sz="0" w:space="0" w:color="auto"/>
          </w:divBdr>
        </w:div>
        <w:div w:id="2055079953">
          <w:marLeft w:val="0"/>
          <w:marRight w:val="0"/>
          <w:marTop w:val="0"/>
          <w:marBottom w:val="0"/>
          <w:divBdr>
            <w:top w:val="none" w:sz="0" w:space="0" w:color="auto"/>
            <w:left w:val="none" w:sz="0" w:space="0" w:color="auto"/>
            <w:bottom w:val="none" w:sz="0" w:space="0" w:color="auto"/>
            <w:right w:val="none" w:sz="0" w:space="0" w:color="auto"/>
          </w:divBdr>
        </w:div>
      </w:divsChild>
    </w:div>
    <w:div w:id="350956625">
      <w:bodyDiv w:val="1"/>
      <w:marLeft w:val="0"/>
      <w:marRight w:val="0"/>
      <w:marTop w:val="0"/>
      <w:marBottom w:val="0"/>
      <w:divBdr>
        <w:top w:val="none" w:sz="0" w:space="0" w:color="auto"/>
        <w:left w:val="none" w:sz="0" w:space="0" w:color="auto"/>
        <w:bottom w:val="none" w:sz="0" w:space="0" w:color="auto"/>
        <w:right w:val="none" w:sz="0" w:space="0" w:color="auto"/>
      </w:divBdr>
      <w:divsChild>
        <w:div w:id="161088081">
          <w:marLeft w:val="0"/>
          <w:marRight w:val="0"/>
          <w:marTop w:val="0"/>
          <w:marBottom w:val="0"/>
          <w:divBdr>
            <w:top w:val="none" w:sz="0" w:space="0" w:color="auto"/>
            <w:left w:val="none" w:sz="0" w:space="0" w:color="auto"/>
            <w:bottom w:val="none" w:sz="0" w:space="0" w:color="auto"/>
            <w:right w:val="none" w:sz="0" w:space="0" w:color="auto"/>
          </w:divBdr>
        </w:div>
        <w:div w:id="168835801">
          <w:marLeft w:val="0"/>
          <w:marRight w:val="0"/>
          <w:marTop w:val="0"/>
          <w:marBottom w:val="0"/>
          <w:divBdr>
            <w:top w:val="none" w:sz="0" w:space="0" w:color="auto"/>
            <w:left w:val="none" w:sz="0" w:space="0" w:color="auto"/>
            <w:bottom w:val="none" w:sz="0" w:space="0" w:color="auto"/>
            <w:right w:val="none" w:sz="0" w:space="0" w:color="auto"/>
          </w:divBdr>
        </w:div>
        <w:div w:id="667444685">
          <w:marLeft w:val="0"/>
          <w:marRight w:val="0"/>
          <w:marTop w:val="0"/>
          <w:marBottom w:val="0"/>
          <w:divBdr>
            <w:top w:val="none" w:sz="0" w:space="0" w:color="auto"/>
            <w:left w:val="none" w:sz="0" w:space="0" w:color="auto"/>
            <w:bottom w:val="none" w:sz="0" w:space="0" w:color="auto"/>
            <w:right w:val="none" w:sz="0" w:space="0" w:color="auto"/>
          </w:divBdr>
        </w:div>
        <w:div w:id="1012996282">
          <w:marLeft w:val="0"/>
          <w:marRight w:val="0"/>
          <w:marTop w:val="0"/>
          <w:marBottom w:val="0"/>
          <w:divBdr>
            <w:top w:val="none" w:sz="0" w:space="0" w:color="auto"/>
            <w:left w:val="none" w:sz="0" w:space="0" w:color="auto"/>
            <w:bottom w:val="none" w:sz="0" w:space="0" w:color="auto"/>
            <w:right w:val="none" w:sz="0" w:space="0" w:color="auto"/>
          </w:divBdr>
        </w:div>
        <w:div w:id="1088426227">
          <w:marLeft w:val="0"/>
          <w:marRight w:val="0"/>
          <w:marTop w:val="0"/>
          <w:marBottom w:val="0"/>
          <w:divBdr>
            <w:top w:val="none" w:sz="0" w:space="0" w:color="auto"/>
            <w:left w:val="none" w:sz="0" w:space="0" w:color="auto"/>
            <w:bottom w:val="none" w:sz="0" w:space="0" w:color="auto"/>
            <w:right w:val="none" w:sz="0" w:space="0" w:color="auto"/>
          </w:divBdr>
        </w:div>
        <w:div w:id="1502353360">
          <w:marLeft w:val="0"/>
          <w:marRight w:val="0"/>
          <w:marTop w:val="0"/>
          <w:marBottom w:val="0"/>
          <w:divBdr>
            <w:top w:val="none" w:sz="0" w:space="0" w:color="auto"/>
            <w:left w:val="none" w:sz="0" w:space="0" w:color="auto"/>
            <w:bottom w:val="none" w:sz="0" w:space="0" w:color="auto"/>
            <w:right w:val="none" w:sz="0" w:space="0" w:color="auto"/>
          </w:divBdr>
        </w:div>
        <w:div w:id="1731420146">
          <w:marLeft w:val="0"/>
          <w:marRight w:val="0"/>
          <w:marTop w:val="0"/>
          <w:marBottom w:val="0"/>
          <w:divBdr>
            <w:top w:val="none" w:sz="0" w:space="0" w:color="auto"/>
            <w:left w:val="none" w:sz="0" w:space="0" w:color="auto"/>
            <w:bottom w:val="none" w:sz="0" w:space="0" w:color="auto"/>
            <w:right w:val="none" w:sz="0" w:space="0" w:color="auto"/>
          </w:divBdr>
        </w:div>
        <w:div w:id="1909999451">
          <w:marLeft w:val="0"/>
          <w:marRight w:val="0"/>
          <w:marTop w:val="0"/>
          <w:marBottom w:val="0"/>
          <w:divBdr>
            <w:top w:val="none" w:sz="0" w:space="0" w:color="auto"/>
            <w:left w:val="none" w:sz="0" w:space="0" w:color="auto"/>
            <w:bottom w:val="none" w:sz="0" w:space="0" w:color="auto"/>
            <w:right w:val="none" w:sz="0" w:space="0" w:color="auto"/>
          </w:divBdr>
        </w:div>
      </w:divsChild>
    </w:div>
    <w:div w:id="367221887">
      <w:bodyDiv w:val="1"/>
      <w:marLeft w:val="0"/>
      <w:marRight w:val="0"/>
      <w:marTop w:val="0"/>
      <w:marBottom w:val="0"/>
      <w:divBdr>
        <w:top w:val="none" w:sz="0" w:space="0" w:color="auto"/>
        <w:left w:val="none" w:sz="0" w:space="0" w:color="auto"/>
        <w:bottom w:val="none" w:sz="0" w:space="0" w:color="auto"/>
        <w:right w:val="none" w:sz="0" w:space="0" w:color="auto"/>
      </w:divBdr>
    </w:div>
    <w:div w:id="370884900">
      <w:bodyDiv w:val="1"/>
      <w:marLeft w:val="0"/>
      <w:marRight w:val="0"/>
      <w:marTop w:val="0"/>
      <w:marBottom w:val="0"/>
      <w:divBdr>
        <w:top w:val="none" w:sz="0" w:space="0" w:color="auto"/>
        <w:left w:val="none" w:sz="0" w:space="0" w:color="auto"/>
        <w:bottom w:val="none" w:sz="0" w:space="0" w:color="auto"/>
        <w:right w:val="none" w:sz="0" w:space="0" w:color="auto"/>
      </w:divBdr>
    </w:div>
    <w:div w:id="432165915">
      <w:bodyDiv w:val="1"/>
      <w:marLeft w:val="0"/>
      <w:marRight w:val="0"/>
      <w:marTop w:val="0"/>
      <w:marBottom w:val="0"/>
      <w:divBdr>
        <w:top w:val="none" w:sz="0" w:space="0" w:color="auto"/>
        <w:left w:val="none" w:sz="0" w:space="0" w:color="auto"/>
        <w:bottom w:val="none" w:sz="0" w:space="0" w:color="auto"/>
        <w:right w:val="none" w:sz="0" w:space="0" w:color="auto"/>
      </w:divBdr>
    </w:div>
    <w:div w:id="454564993">
      <w:bodyDiv w:val="1"/>
      <w:marLeft w:val="0"/>
      <w:marRight w:val="0"/>
      <w:marTop w:val="0"/>
      <w:marBottom w:val="0"/>
      <w:divBdr>
        <w:top w:val="none" w:sz="0" w:space="0" w:color="auto"/>
        <w:left w:val="none" w:sz="0" w:space="0" w:color="auto"/>
        <w:bottom w:val="none" w:sz="0" w:space="0" w:color="auto"/>
        <w:right w:val="none" w:sz="0" w:space="0" w:color="auto"/>
      </w:divBdr>
    </w:div>
    <w:div w:id="467820013">
      <w:bodyDiv w:val="1"/>
      <w:marLeft w:val="0"/>
      <w:marRight w:val="0"/>
      <w:marTop w:val="0"/>
      <w:marBottom w:val="0"/>
      <w:divBdr>
        <w:top w:val="none" w:sz="0" w:space="0" w:color="auto"/>
        <w:left w:val="none" w:sz="0" w:space="0" w:color="auto"/>
        <w:bottom w:val="none" w:sz="0" w:space="0" w:color="auto"/>
        <w:right w:val="none" w:sz="0" w:space="0" w:color="auto"/>
      </w:divBdr>
    </w:div>
    <w:div w:id="498279486">
      <w:bodyDiv w:val="1"/>
      <w:marLeft w:val="0"/>
      <w:marRight w:val="0"/>
      <w:marTop w:val="0"/>
      <w:marBottom w:val="0"/>
      <w:divBdr>
        <w:top w:val="none" w:sz="0" w:space="0" w:color="auto"/>
        <w:left w:val="none" w:sz="0" w:space="0" w:color="auto"/>
        <w:bottom w:val="none" w:sz="0" w:space="0" w:color="auto"/>
        <w:right w:val="none" w:sz="0" w:space="0" w:color="auto"/>
      </w:divBdr>
    </w:div>
    <w:div w:id="606086076">
      <w:bodyDiv w:val="1"/>
      <w:marLeft w:val="0"/>
      <w:marRight w:val="0"/>
      <w:marTop w:val="0"/>
      <w:marBottom w:val="0"/>
      <w:divBdr>
        <w:top w:val="none" w:sz="0" w:space="0" w:color="auto"/>
        <w:left w:val="none" w:sz="0" w:space="0" w:color="auto"/>
        <w:bottom w:val="none" w:sz="0" w:space="0" w:color="auto"/>
        <w:right w:val="none" w:sz="0" w:space="0" w:color="auto"/>
      </w:divBdr>
    </w:div>
    <w:div w:id="658659884">
      <w:bodyDiv w:val="1"/>
      <w:marLeft w:val="0"/>
      <w:marRight w:val="0"/>
      <w:marTop w:val="0"/>
      <w:marBottom w:val="0"/>
      <w:divBdr>
        <w:top w:val="none" w:sz="0" w:space="0" w:color="auto"/>
        <w:left w:val="none" w:sz="0" w:space="0" w:color="auto"/>
        <w:bottom w:val="none" w:sz="0" w:space="0" w:color="auto"/>
        <w:right w:val="none" w:sz="0" w:space="0" w:color="auto"/>
      </w:divBdr>
    </w:div>
    <w:div w:id="667174542">
      <w:bodyDiv w:val="1"/>
      <w:marLeft w:val="0"/>
      <w:marRight w:val="0"/>
      <w:marTop w:val="0"/>
      <w:marBottom w:val="0"/>
      <w:divBdr>
        <w:top w:val="none" w:sz="0" w:space="0" w:color="auto"/>
        <w:left w:val="none" w:sz="0" w:space="0" w:color="auto"/>
        <w:bottom w:val="none" w:sz="0" w:space="0" w:color="auto"/>
        <w:right w:val="none" w:sz="0" w:space="0" w:color="auto"/>
      </w:divBdr>
      <w:divsChild>
        <w:div w:id="215824959">
          <w:marLeft w:val="0"/>
          <w:marRight w:val="0"/>
          <w:marTop w:val="0"/>
          <w:marBottom w:val="0"/>
          <w:divBdr>
            <w:top w:val="none" w:sz="0" w:space="0" w:color="auto"/>
            <w:left w:val="none" w:sz="0" w:space="0" w:color="auto"/>
            <w:bottom w:val="none" w:sz="0" w:space="0" w:color="auto"/>
            <w:right w:val="none" w:sz="0" w:space="0" w:color="auto"/>
          </w:divBdr>
        </w:div>
        <w:div w:id="232277672">
          <w:marLeft w:val="0"/>
          <w:marRight w:val="0"/>
          <w:marTop w:val="0"/>
          <w:marBottom w:val="0"/>
          <w:divBdr>
            <w:top w:val="none" w:sz="0" w:space="0" w:color="auto"/>
            <w:left w:val="none" w:sz="0" w:space="0" w:color="auto"/>
            <w:bottom w:val="none" w:sz="0" w:space="0" w:color="auto"/>
            <w:right w:val="none" w:sz="0" w:space="0" w:color="auto"/>
          </w:divBdr>
        </w:div>
        <w:div w:id="402877479">
          <w:marLeft w:val="0"/>
          <w:marRight w:val="0"/>
          <w:marTop w:val="0"/>
          <w:marBottom w:val="0"/>
          <w:divBdr>
            <w:top w:val="none" w:sz="0" w:space="0" w:color="auto"/>
            <w:left w:val="none" w:sz="0" w:space="0" w:color="auto"/>
            <w:bottom w:val="none" w:sz="0" w:space="0" w:color="auto"/>
            <w:right w:val="none" w:sz="0" w:space="0" w:color="auto"/>
          </w:divBdr>
        </w:div>
        <w:div w:id="502359099">
          <w:marLeft w:val="0"/>
          <w:marRight w:val="0"/>
          <w:marTop w:val="0"/>
          <w:marBottom w:val="0"/>
          <w:divBdr>
            <w:top w:val="none" w:sz="0" w:space="0" w:color="auto"/>
            <w:left w:val="none" w:sz="0" w:space="0" w:color="auto"/>
            <w:bottom w:val="none" w:sz="0" w:space="0" w:color="auto"/>
            <w:right w:val="none" w:sz="0" w:space="0" w:color="auto"/>
          </w:divBdr>
        </w:div>
        <w:div w:id="522791425">
          <w:marLeft w:val="0"/>
          <w:marRight w:val="0"/>
          <w:marTop w:val="0"/>
          <w:marBottom w:val="0"/>
          <w:divBdr>
            <w:top w:val="none" w:sz="0" w:space="0" w:color="auto"/>
            <w:left w:val="none" w:sz="0" w:space="0" w:color="auto"/>
            <w:bottom w:val="none" w:sz="0" w:space="0" w:color="auto"/>
            <w:right w:val="none" w:sz="0" w:space="0" w:color="auto"/>
          </w:divBdr>
        </w:div>
        <w:div w:id="662706191">
          <w:marLeft w:val="0"/>
          <w:marRight w:val="0"/>
          <w:marTop w:val="0"/>
          <w:marBottom w:val="0"/>
          <w:divBdr>
            <w:top w:val="none" w:sz="0" w:space="0" w:color="auto"/>
            <w:left w:val="none" w:sz="0" w:space="0" w:color="auto"/>
            <w:bottom w:val="none" w:sz="0" w:space="0" w:color="auto"/>
            <w:right w:val="none" w:sz="0" w:space="0" w:color="auto"/>
          </w:divBdr>
        </w:div>
        <w:div w:id="694693562">
          <w:marLeft w:val="0"/>
          <w:marRight w:val="0"/>
          <w:marTop w:val="0"/>
          <w:marBottom w:val="0"/>
          <w:divBdr>
            <w:top w:val="none" w:sz="0" w:space="0" w:color="auto"/>
            <w:left w:val="none" w:sz="0" w:space="0" w:color="auto"/>
            <w:bottom w:val="none" w:sz="0" w:space="0" w:color="auto"/>
            <w:right w:val="none" w:sz="0" w:space="0" w:color="auto"/>
          </w:divBdr>
        </w:div>
        <w:div w:id="726100737">
          <w:marLeft w:val="0"/>
          <w:marRight w:val="0"/>
          <w:marTop w:val="0"/>
          <w:marBottom w:val="0"/>
          <w:divBdr>
            <w:top w:val="none" w:sz="0" w:space="0" w:color="auto"/>
            <w:left w:val="none" w:sz="0" w:space="0" w:color="auto"/>
            <w:bottom w:val="none" w:sz="0" w:space="0" w:color="auto"/>
            <w:right w:val="none" w:sz="0" w:space="0" w:color="auto"/>
          </w:divBdr>
        </w:div>
        <w:div w:id="732780887">
          <w:marLeft w:val="0"/>
          <w:marRight w:val="0"/>
          <w:marTop w:val="0"/>
          <w:marBottom w:val="0"/>
          <w:divBdr>
            <w:top w:val="none" w:sz="0" w:space="0" w:color="auto"/>
            <w:left w:val="none" w:sz="0" w:space="0" w:color="auto"/>
            <w:bottom w:val="none" w:sz="0" w:space="0" w:color="auto"/>
            <w:right w:val="none" w:sz="0" w:space="0" w:color="auto"/>
          </w:divBdr>
        </w:div>
        <w:div w:id="746148837">
          <w:marLeft w:val="0"/>
          <w:marRight w:val="0"/>
          <w:marTop w:val="0"/>
          <w:marBottom w:val="0"/>
          <w:divBdr>
            <w:top w:val="none" w:sz="0" w:space="0" w:color="auto"/>
            <w:left w:val="none" w:sz="0" w:space="0" w:color="auto"/>
            <w:bottom w:val="none" w:sz="0" w:space="0" w:color="auto"/>
            <w:right w:val="none" w:sz="0" w:space="0" w:color="auto"/>
          </w:divBdr>
        </w:div>
        <w:div w:id="794179787">
          <w:marLeft w:val="0"/>
          <w:marRight w:val="0"/>
          <w:marTop w:val="0"/>
          <w:marBottom w:val="0"/>
          <w:divBdr>
            <w:top w:val="none" w:sz="0" w:space="0" w:color="auto"/>
            <w:left w:val="none" w:sz="0" w:space="0" w:color="auto"/>
            <w:bottom w:val="none" w:sz="0" w:space="0" w:color="auto"/>
            <w:right w:val="none" w:sz="0" w:space="0" w:color="auto"/>
          </w:divBdr>
        </w:div>
        <w:div w:id="864758592">
          <w:marLeft w:val="0"/>
          <w:marRight w:val="0"/>
          <w:marTop w:val="0"/>
          <w:marBottom w:val="0"/>
          <w:divBdr>
            <w:top w:val="none" w:sz="0" w:space="0" w:color="auto"/>
            <w:left w:val="none" w:sz="0" w:space="0" w:color="auto"/>
            <w:bottom w:val="none" w:sz="0" w:space="0" w:color="auto"/>
            <w:right w:val="none" w:sz="0" w:space="0" w:color="auto"/>
          </w:divBdr>
        </w:div>
        <w:div w:id="1336300285">
          <w:marLeft w:val="0"/>
          <w:marRight w:val="0"/>
          <w:marTop w:val="0"/>
          <w:marBottom w:val="0"/>
          <w:divBdr>
            <w:top w:val="none" w:sz="0" w:space="0" w:color="auto"/>
            <w:left w:val="none" w:sz="0" w:space="0" w:color="auto"/>
            <w:bottom w:val="none" w:sz="0" w:space="0" w:color="auto"/>
            <w:right w:val="none" w:sz="0" w:space="0" w:color="auto"/>
          </w:divBdr>
        </w:div>
        <w:div w:id="1425496163">
          <w:marLeft w:val="0"/>
          <w:marRight w:val="0"/>
          <w:marTop w:val="0"/>
          <w:marBottom w:val="0"/>
          <w:divBdr>
            <w:top w:val="none" w:sz="0" w:space="0" w:color="auto"/>
            <w:left w:val="none" w:sz="0" w:space="0" w:color="auto"/>
            <w:bottom w:val="none" w:sz="0" w:space="0" w:color="auto"/>
            <w:right w:val="none" w:sz="0" w:space="0" w:color="auto"/>
          </w:divBdr>
        </w:div>
        <w:div w:id="1472211353">
          <w:marLeft w:val="0"/>
          <w:marRight w:val="0"/>
          <w:marTop w:val="0"/>
          <w:marBottom w:val="0"/>
          <w:divBdr>
            <w:top w:val="none" w:sz="0" w:space="0" w:color="auto"/>
            <w:left w:val="none" w:sz="0" w:space="0" w:color="auto"/>
            <w:bottom w:val="none" w:sz="0" w:space="0" w:color="auto"/>
            <w:right w:val="none" w:sz="0" w:space="0" w:color="auto"/>
          </w:divBdr>
        </w:div>
        <w:div w:id="1480658210">
          <w:marLeft w:val="0"/>
          <w:marRight w:val="0"/>
          <w:marTop w:val="0"/>
          <w:marBottom w:val="0"/>
          <w:divBdr>
            <w:top w:val="none" w:sz="0" w:space="0" w:color="auto"/>
            <w:left w:val="none" w:sz="0" w:space="0" w:color="auto"/>
            <w:bottom w:val="none" w:sz="0" w:space="0" w:color="auto"/>
            <w:right w:val="none" w:sz="0" w:space="0" w:color="auto"/>
          </w:divBdr>
        </w:div>
        <w:div w:id="1555584392">
          <w:marLeft w:val="0"/>
          <w:marRight w:val="0"/>
          <w:marTop w:val="0"/>
          <w:marBottom w:val="0"/>
          <w:divBdr>
            <w:top w:val="none" w:sz="0" w:space="0" w:color="auto"/>
            <w:left w:val="none" w:sz="0" w:space="0" w:color="auto"/>
            <w:bottom w:val="none" w:sz="0" w:space="0" w:color="auto"/>
            <w:right w:val="none" w:sz="0" w:space="0" w:color="auto"/>
          </w:divBdr>
        </w:div>
        <w:div w:id="1581402682">
          <w:marLeft w:val="0"/>
          <w:marRight w:val="0"/>
          <w:marTop w:val="0"/>
          <w:marBottom w:val="0"/>
          <w:divBdr>
            <w:top w:val="none" w:sz="0" w:space="0" w:color="auto"/>
            <w:left w:val="none" w:sz="0" w:space="0" w:color="auto"/>
            <w:bottom w:val="none" w:sz="0" w:space="0" w:color="auto"/>
            <w:right w:val="none" w:sz="0" w:space="0" w:color="auto"/>
          </w:divBdr>
        </w:div>
        <w:div w:id="1600330081">
          <w:marLeft w:val="0"/>
          <w:marRight w:val="0"/>
          <w:marTop w:val="0"/>
          <w:marBottom w:val="0"/>
          <w:divBdr>
            <w:top w:val="none" w:sz="0" w:space="0" w:color="auto"/>
            <w:left w:val="none" w:sz="0" w:space="0" w:color="auto"/>
            <w:bottom w:val="none" w:sz="0" w:space="0" w:color="auto"/>
            <w:right w:val="none" w:sz="0" w:space="0" w:color="auto"/>
          </w:divBdr>
        </w:div>
        <w:div w:id="1693454595">
          <w:marLeft w:val="0"/>
          <w:marRight w:val="0"/>
          <w:marTop w:val="0"/>
          <w:marBottom w:val="0"/>
          <w:divBdr>
            <w:top w:val="none" w:sz="0" w:space="0" w:color="auto"/>
            <w:left w:val="none" w:sz="0" w:space="0" w:color="auto"/>
            <w:bottom w:val="none" w:sz="0" w:space="0" w:color="auto"/>
            <w:right w:val="none" w:sz="0" w:space="0" w:color="auto"/>
          </w:divBdr>
        </w:div>
        <w:div w:id="1784155743">
          <w:marLeft w:val="0"/>
          <w:marRight w:val="0"/>
          <w:marTop w:val="0"/>
          <w:marBottom w:val="0"/>
          <w:divBdr>
            <w:top w:val="none" w:sz="0" w:space="0" w:color="auto"/>
            <w:left w:val="none" w:sz="0" w:space="0" w:color="auto"/>
            <w:bottom w:val="none" w:sz="0" w:space="0" w:color="auto"/>
            <w:right w:val="none" w:sz="0" w:space="0" w:color="auto"/>
          </w:divBdr>
        </w:div>
        <w:div w:id="1846360257">
          <w:marLeft w:val="0"/>
          <w:marRight w:val="0"/>
          <w:marTop w:val="0"/>
          <w:marBottom w:val="0"/>
          <w:divBdr>
            <w:top w:val="none" w:sz="0" w:space="0" w:color="auto"/>
            <w:left w:val="none" w:sz="0" w:space="0" w:color="auto"/>
            <w:bottom w:val="none" w:sz="0" w:space="0" w:color="auto"/>
            <w:right w:val="none" w:sz="0" w:space="0" w:color="auto"/>
          </w:divBdr>
        </w:div>
        <w:div w:id="1907567933">
          <w:marLeft w:val="0"/>
          <w:marRight w:val="0"/>
          <w:marTop w:val="0"/>
          <w:marBottom w:val="0"/>
          <w:divBdr>
            <w:top w:val="none" w:sz="0" w:space="0" w:color="auto"/>
            <w:left w:val="none" w:sz="0" w:space="0" w:color="auto"/>
            <w:bottom w:val="none" w:sz="0" w:space="0" w:color="auto"/>
            <w:right w:val="none" w:sz="0" w:space="0" w:color="auto"/>
          </w:divBdr>
        </w:div>
        <w:div w:id="1938710652">
          <w:marLeft w:val="0"/>
          <w:marRight w:val="0"/>
          <w:marTop w:val="0"/>
          <w:marBottom w:val="0"/>
          <w:divBdr>
            <w:top w:val="none" w:sz="0" w:space="0" w:color="auto"/>
            <w:left w:val="none" w:sz="0" w:space="0" w:color="auto"/>
            <w:bottom w:val="none" w:sz="0" w:space="0" w:color="auto"/>
            <w:right w:val="none" w:sz="0" w:space="0" w:color="auto"/>
          </w:divBdr>
        </w:div>
        <w:div w:id="1972125195">
          <w:marLeft w:val="0"/>
          <w:marRight w:val="0"/>
          <w:marTop w:val="0"/>
          <w:marBottom w:val="0"/>
          <w:divBdr>
            <w:top w:val="none" w:sz="0" w:space="0" w:color="auto"/>
            <w:left w:val="none" w:sz="0" w:space="0" w:color="auto"/>
            <w:bottom w:val="none" w:sz="0" w:space="0" w:color="auto"/>
            <w:right w:val="none" w:sz="0" w:space="0" w:color="auto"/>
          </w:divBdr>
        </w:div>
      </w:divsChild>
    </w:div>
    <w:div w:id="723068079">
      <w:bodyDiv w:val="1"/>
      <w:marLeft w:val="0"/>
      <w:marRight w:val="0"/>
      <w:marTop w:val="0"/>
      <w:marBottom w:val="0"/>
      <w:divBdr>
        <w:top w:val="none" w:sz="0" w:space="0" w:color="auto"/>
        <w:left w:val="none" w:sz="0" w:space="0" w:color="auto"/>
        <w:bottom w:val="none" w:sz="0" w:space="0" w:color="auto"/>
        <w:right w:val="none" w:sz="0" w:space="0" w:color="auto"/>
      </w:divBdr>
    </w:div>
    <w:div w:id="750270731">
      <w:bodyDiv w:val="1"/>
      <w:marLeft w:val="0"/>
      <w:marRight w:val="0"/>
      <w:marTop w:val="0"/>
      <w:marBottom w:val="0"/>
      <w:divBdr>
        <w:top w:val="none" w:sz="0" w:space="0" w:color="auto"/>
        <w:left w:val="none" w:sz="0" w:space="0" w:color="auto"/>
        <w:bottom w:val="none" w:sz="0" w:space="0" w:color="auto"/>
        <w:right w:val="none" w:sz="0" w:space="0" w:color="auto"/>
      </w:divBdr>
    </w:div>
    <w:div w:id="811481197">
      <w:bodyDiv w:val="1"/>
      <w:marLeft w:val="0"/>
      <w:marRight w:val="0"/>
      <w:marTop w:val="0"/>
      <w:marBottom w:val="0"/>
      <w:divBdr>
        <w:top w:val="none" w:sz="0" w:space="0" w:color="auto"/>
        <w:left w:val="none" w:sz="0" w:space="0" w:color="auto"/>
        <w:bottom w:val="none" w:sz="0" w:space="0" w:color="auto"/>
        <w:right w:val="none" w:sz="0" w:space="0" w:color="auto"/>
      </w:divBdr>
    </w:div>
    <w:div w:id="847446605">
      <w:bodyDiv w:val="1"/>
      <w:marLeft w:val="0"/>
      <w:marRight w:val="0"/>
      <w:marTop w:val="0"/>
      <w:marBottom w:val="0"/>
      <w:divBdr>
        <w:top w:val="none" w:sz="0" w:space="0" w:color="auto"/>
        <w:left w:val="none" w:sz="0" w:space="0" w:color="auto"/>
        <w:bottom w:val="none" w:sz="0" w:space="0" w:color="auto"/>
        <w:right w:val="none" w:sz="0" w:space="0" w:color="auto"/>
      </w:divBdr>
    </w:div>
    <w:div w:id="896860443">
      <w:bodyDiv w:val="1"/>
      <w:marLeft w:val="0"/>
      <w:marRight w:val="0"/>
      <w:marTop w:val="0"/>
      <w:marBottom w:val="0"/>
      <w:divBdr>
        <w:top w:val="none" w:sz="0" w:space="0" w:color="auto"/>
        <w:left w:val="none" w:sz="0" w:space="0" w:color="auto"/>
        <w:bottom w:val="none" w:sz="0" w:space="0" w:color="auto"/>
        <w:right w:val="none" w:sz="0" w:space="0" w:color="auto"/>
      </w:divBdr>
      <w:divsChild>
        <w:div w:id="163328068">
          <w:marLeft w:val="480"/>
          <w:marRight w:val="0"/>
          <w:marTop w:val="0"/>
          <w:marBottom w:val="0"/>
          <w:divBdr>
            <w:top w:val="none" w:sz="0" w:space="0" w:color="auto"/>
            <w:left w:val="none" w:sz="0" w:space="0" w:color="auto"/>
            <w:bottom w:val="none" w:sz="0" w:space="0" w:color="auto"/>
            <w:right w:val="none" w:sz="0" w:space="0" w:color="auto"/>
          </w:divBdr>
          <w:divsChild>
            <w:div w:id="4875264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5504239">
      <w:bodyDiv w:val="1"/>
      <w:marLeft w:val="0"/>
      <w:marRight w:val="0"/>
      <w:marTop w:val="0"/>
      <w:marBottom w:val="0"/>
      <w:divBdr>
        <w:top w:val="none" w:sz="0" w:space="0" w:color="auto"/>
        <w:left w:val="none" w:sz="0" w:space="0" w:color="auto"/>
        <w:bottom w:val="none" w:sz="0" w:space="0" w:color="auto"/>
        <w:right w:val="none" w:sz="0" w:space="0" w:color="auto"/>
      </w:divBdr>
    </w:div>
    <w:div w:id="949625226">
      <w:bodyDiv w:val="1"/>
      <w:marLeft w:val="0"/>
      <w:marRight w:val="0"/>
      <w:marTop w:val="0"/>
      <w:marBottom w:val="0"/>
      <w:divBdr>
        <w:top w:val="none" w:sz="0" w:space="0" w:color="auto"/>
        <w:left w:val="none" w:sz="0" w:space="0" w:color="auto"/>
        <w:bottom w:val="none" w:sz="0" w:space="0" w:color="auto"/>
        <w:right w:val="none" w:sz="0" w:space="0" w:color="auto"/>
      </w:divBdr>
    </w:div>
    <w:div w:id="949777097">
      <w:bodyDiv w:val="1"/>
      <w:marLeft w:val="0"/>
      <w:marRight w:val="0"/>
      <w:marTop w:val="0"/>
      <w:marBottom w:val="0"/>
      <w:divBdr>
        <w:top w:val="none" w:sz="0" w:space="0" w:color="auto"/>
        <w:left w:val="none" w:sz="0" w:space="0" w:color="auto"/>
        <w:bottom w:val="none" w:sz="0" w:space="0" w:color="auto"/>
        <w:right w:val="none" w:sz="0" w:space="0" w:color="auto"/>
      </w:divBdr>
    </w:div>
    <w:div w:id="971254005">
      <w:bodyDiv w:val="1"/>
      <w:marLeft w:val="0"/>
      <w:marRight w:val="0"/>
      <w:marTop w:val="0"/>
      <w:marBottom w:val="0"/>
      <w:divBdr>
        <w:top w:val="none" w:sz="0" w:space="0" w:color="auto"/>
        <w:left w:val="none" w:sz="0" w:space="0" w:color="auto"/>
        <w:bottom w:val="none" w:sz="0" w:space="0" w:color="auto"/>
        <w:right w:val="none" w:sz="0" w:space="0" w:color="auto"/>
      </w:divBdr>
      <w:divsChild>
        <w:div w:id="597759763">
          <w:marLeft w:val="0"/>
          <w:marRight w:val="0"/>
          <w:marTop w:val="0"/>
          <w:marBottom w:val="0"/>
          <w:divBdr>
            <w:top w:val="none" w:sz="0" w:space="0" w:color="auto"/>
            <w:left w:val="none" w:sz="0" w:space="0" w:color="auto"/>
            <w:bottom w:val="none" w:sz="0" w:space="0" w:color="auto"/>
            <w:right w:val="none" w:sz="0" w:space="0" w:color="auto"/>
          </w:divBdr>
          <w:divsChild>
            <w:div w:id="2024361607">
              <w:marLeft w:val="0"/>
              <w:marRight w:val="0"/>
              <w:marTop w:val="0"/>
              <w:marBottom w:val="0"/>
              <w:divBdr>
                <w:top w:val="none" w:sz="0" w:space="0" w:color="auto"/>
                <w:left w:val="none" w:sz="0" w:space="0" w:color="auto"/>
                <w:bottom w:val="none" w:sz="0" w:space="0" w:color="auto"/>
                <w:right w:val="none" w:sz="0" w:space="0" w:color="auto"/>
              </w:divBdr>
              <w:divsChild>
                <w:div w:id="6903797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87323864">
      <w:bodyDiv w:val="1"/>
      <w:marLeft w:val="0"/>
      <w:marRight w:val="0"/>
      <w:marTop w:val="0"/>
      <w:marBottom w:val="0"/>
      <w:divBdr>
        <w:top w:val="none" w:sz="0" w:space="0" w:color="auto"/>
        <w:left w:val="none" w:sz="0" w:space="0" w:color="auto"/>
        <w:bottom w:val="none" w:sz="0" w:space="0" w:color="auto"/>
        <w:right w:val="none" w:sz="0" w:space="0" w:color="auto"/>
      </w:divBdr>
    </w:div>
    <w:div w:id="1010058529">
      <w:bodyDiv w:val="1"/>
      <w:marLeft w:val="0"/>
      <w:marRight w:val="0"/>
      <w:marTop w:val="0"/>
      <w:marBottom w:val="0"/>
      <w:divBdr>
        <w:top w:val="none" w:sz="0" w:space="0" w:color="auto"/>
        <w:left w:val="none" w:sz="0" w:space="0" w:color="auto"/>
        <w:bottom w:val="none" w:sz="0" w:space="0" w:color="auto"/>
        <w:right w:val="none" w:sz="0" w:space="0" w:color="auto"/>
      </w:divBdr>
    </w:div>
    <w:div w:id="1083448824">
      <w:bodyDiv w:val="1"/>
      <w:marLeft w:val="0"/>
      <w:marRight w:val="0"/>
      <w:marTop w:val="0"/>
      <w:marBottom w:val="0"/>
      <w:divBdr>
        <w:top w:val="none" w:sz="0" w:space="0" w:color="auto"/>
        <w:left w:val="none" w:sz="0" w:space="0" w:color="auto"/>
        <w:bottom w:val="none" w:sz="0" w:space="0" w:color="auto"/>
        <w:right w:val="none" w:sz="0" w:space="0" w:color="auto"/>
      </w:divBdr>
    </w:div>
    <w:div w:id="1111441011">
      <w:bodyDiv w:val="1"/>
      <w:marLeft w:val="0"/>
      <w:marRight w:val="0"/>
      <w:marTop w:val="0"/>
      <w:marBottom w:val="0"/>
      <w:divBdr>
        <w:top w:val="none" w:sz="0" w:space="0" w:color="auto"/>
        <w:left w:val="none" w:sz="0" w:space="0" w:color="auto"/>
        <w:bottom w:val="none" w:sz="0" w:space="0" w:color="auto"/>
        <w:right w:val="none" w:sz="0" w:space="0" w:color="auto"/>
      </w:divBdr>
    </w:div>
    <w:div w:id="1113861352">
      <w:bodyDiv w:val="1"/>
      <w:marLeft w:val="0"/>
      <w:marRight w:val="0"/>
      <w:marTop w:val="0"/>
      <w:marBottom w:val="0"/>
      <w:divBdr>
        <w:top w:val="none" w:sz="0" w:space="0" w:color="auto"/>
        <w:left w:val="none" w:sz="0" w:space="0" w:color="auto"/>
        <w:bottom w:val="none" w:sz="0" w:space="0" w:color="auto"/>
        <w:right w:val="none" w:sz="0" w:space="0" w:color="auto"/>
      </w:divBdr>
    </w:div>
    <w:div w:id="1134713407">
      <w:bodyDiv w:val="1"/>
      <w:marLeft w:val="0"/>
      <w:marRight w:val="0"/>
      <w:marTop w:val="0"/>
      <w:marBottom w:val="0"/>
      <w:divBdr>
        <w:top w:val="none" w:sz="0" w:space="0" w:color="auto"/>
        <w:left w:val="none" w:sz="0" w:space="0" w:color="auto"/>
        <w:bottom w:val="none" w:sz="0" w:space="0" w:color="auto"/>
        <w:right w:val="none" w:sz="0" w:space="0" w:color="auto"/>
      </w:divBdr>
    </w:div>
    <w:div w:id="1138762117">
      <w:bodyDiv w:val="1"/>
      <w:marLeft w:val="0"/>
      <w:marRight w:val="0"/>
      <w:marTop w:val="0"/>
      <w:marBottom w:val="0"/>
      <w:divBdr>
        <w:top w:val="none" w:sz="0" w:space="0" w:color="auto"/>
        <w:left w:val="none" w:sz="0" w:space="0" w:color="auto"/>
        <w:bottom w:val="none" w:sz="0" w:space="0" w:color="auto"/>
        <w:right w:val="none" w:sz="0" w:space="0" w:color="auto"/>
      </w:divBdr>
    </w:div>
    <w:div w:id="1190800711">
      <w:bodyDiv w:val="1"/>
      <w:marLeft w:val="0"/>
      <w:marRight w:val="0"/>
      <w:marTop w:val="0"/>
      <w:marBottom w:val="0"/>
      <w:divBdr>
        <w:top w:val="none" w:sz="0" w:space="0" w:color="auto"/>
        <w:left w:val="none" w:sz="0" w:space="0" w:color="auto"/>
        <w:bottom w:val="none" w:sz="0" w:space="0" w:color="auto"/>
        <w:right w:val="none" w:sz="0" w:space="0" w:color="auto"/>
      </w:divBdr>
    </w:div>
    <w:div w:id="1201016227">
      <w:bodyDiv w:val="1"/>
      <w:marLeft w:val="0"/>
      <w:marRight w:val="0"/>
      <w:marTop w:val="0"/>
      <w:marBottom w:val="0"/>
      <w:divBdr>
        <w:top w:val="none" w:sz="0" w:space="0" w:color="auto"/>
        <w:left w:val="none" w:sz="0" w:space="0" w:color="auto"/>
        <w:bottom w:val="none" w:sz="0" w:space="0" w:color="auto"/>
        <w:right w:val="none" w:sz="0" w:space="0" w:color="auto"/>
      </w:divBdr>
      <w:divsChild>
        <w:div w:id="166985817">
          <w:marLeft w:val="0"/>
          <w:marRight w:val="0"/>
          <w:marTop w:val="0"/>
          <w:marBottom w:val="0"/>
          <w:divBdr>
            <w:top w:val="none" w:sz="0" w:space="0" w:color="auto"/>
            <w:left w:val="none" w:sz="0" w:space="0" w:color="auto"/>
            <w:bottom w:val="none" w:sz="0" w:space="0" w:color="auto"/>
            <w:right w:val="none" w:sz="0" w:space="0" w:color="auto"/>
          </w:divBdr>
        </w:div>
        <w:div w:id="331765053">
          <w:marLeft w:val="0"/>
          <w:marRight w:val="0"/>
          <w:marTop w:val="0"/>
          <w:marBottom w:val="0"/>
          <w:divBdr>
            <w:top w:val="none" w:sz="0" w:space="0" w:color="auto"/>
            <w:left w:val="none" w:sz="0" w:space="0" w:color="auto"/>
            <w:bottom w:val="none" w:sz="0" w:space="0" w:color="auto"/>
            <w:right w:val="none" w:sz="0" w:space="0" w:color="auto"/>
          </w:divBdr>
        </w:div>
        <w:div w:id="857616855">
          <w:marLeft w:val="0"/>
          <w:marRight w:val="0"/>
          <w:marTop w:val="0"/>
          <w:marBottom w:val="0"/>
          <w:divBdr>
            <w:top w:val="none" w:sz="0" w:space="0" w:color="auto"/>
            <w:left w:val="none" w:sz="0" w:space="0" w:color="auto"/>
            <w:bottom w:val="none" w:sz="0" w:space="0" w:color="auto"/>
            <w:right w:val="none" w:sz="0" w:space="0" w:color="auto"/>
          </w:divBdr>
        </w:div>
        <w:div w:id="910579648">
          <w:marLeft w:val="0"/>
          <w:marRight w:val="0"/>
          <w:marTop w:val="0"/>
          <w:marBottom w:val="0"/>
          <w:divBdr>
            <w:top w:val="none" w:sz="0" w:space="0" w:color="auto"/>
            <w:left w:val="none" w:sz="0" w:space="0" w:color="auto"/>
            <w:bottom w:val="none" w:sz="0" w:space="0" w:color="auto"/>
            <w:right w:val="none" w:sz="0" w:space="0" w:color="auto"/>
          </w:divBdr>
        </w:div>
        <w:div w:id="1317148700">
          <w:marLeft w:val="0"/>
          <w:marRight w:val="0"/>
          <w:marTop w:val="0"/>
          <w:marBottom w:val="0"/>
          <w:divBdr>
            <w:top w:val="none" w:sz="0" w:space="0" w:color="auto"/>
            <w:left w:val="none" w:sz="0" w:space="0" w:color="auto"/>
            <w:bottom w:val="none" w:sz="0" w:space="0" w:color="auto"/>
            <w:right w:val="none" w:sz="0" w:space="0" w:color="auto"/>
          </w:divBdr>
        </w:div>
        <w:div w:id="1832603959">
          <w:marLeft w:val="0"/>
          <w:marRight w:val="0"/>
          <w:marTop w:val="0"/>
          <w:marBottom w:val="0"/>
          <w:divBdr>
            <w:top w:val="none" w:sz="0" w:space="0" w:color="auto"/>
            <w:left w:val="none" w:sz="0" w:space="0" w:color="auto"/>
            <w:bottom w:val="none" w:sz="0" w:space="0" w:color="auto"/>
            <w:right w:val="none" w:sz="0" w:space="0" w:color="auto"/>
          </w:divBdr>
        </w:div>
        <w:div w:id="1960800739">
          <w:marLeft w:val="0"/>
          <w:marRight w:val="0"/>
          <w:marTop w:val="0"/>
          <w:marBottom w:val="0"/>
          <w:divBdr>
            <w:top w:val="none" w:sz="0" w:space="0" w:color="auto"/>
            <w:left w:val="none" w:sz="0" w:space="0" w:color="auto"/>
            <w:bottom w:val="none" w:sz="0" w:space="0" w:color="auto"/>
            <w:right w:val="none" w:sz="0" w:space="0" w:color="auto"/>
          </w:divBdr>
        </w:div>
        <w:div w:id="2043283179">
          <w:marLeft w:val="0"/>
          <w:marRight w:val="0"/>
          <w:marTop w:val="0"/>
          <w:marBottom w:val="0"/>
          <w:divBdr>
            <w:top w:val="none" w:sz="0" w:space="0" w:color="auto"/>
            <w:left w:val="none" w:sz="0" w:space="0" w:color="auto"/>
            <w:bottom w:val="none" w:sz="0" w:space="0" w:color="auto"/>
            <w:right w:val="none" w:sz="0" w:space="0" w:color="auto"/>
          </w:divBdr>
        </w:div>
      </w:divsChild>
    </w:div>
    <w:div w:id="1211380301">
      <w:bodyDiv w:val="1"/>
      <w:marLeft w:val="0"/>
      <w:marRight w:val="0"/>
      <w:marTop w:val="0"/>
      <w:marBottom w:val="0"/>
      <w:divBdr>
        <w:top w:val="none" w:sz="0" w:space="0" w:color="auto"/>
        <w:left w:val="none" w:sz="0" w:space="0" w:color="auto"/>
        <w:bottom w:val="none" w:sz="0" w:space="0" w:color="auto"/>
        <w:right w:val="none" w:sz="0" w:space="0" w:color="auto"/>
      </w:divBdr>
      <w:divsChild>
        <w:div w:id="1171140036">
          <w:marLeft w:val="480"/>
          <w:marRight w:val="0"/>
          <w:marTop w:val="0"/>
          <w:marBottom w:val="0"/>
          <w:divBdr>
            <w:top w:val="none" w:sz="0" w:space="0" w:color="auto"/>
            <w:left w:val="none" w:sz="0" w:space="0" w:color="auto"/>
            <w:bottom w:val="none" w:sz="0" w:space="0" w:color="auto"/>
            <w:right w:val="none" w:sz="0" w:space="0" w:color="auto"/>
          </w:divBdr>
          <w:divsChild>
            <w:div w:id="11269691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46961768">
      <w:bodyDiv w:val="1"/>
      <w:marLeft w:val="0"/>
      <w:marRight w:val="0"/>
      <w:marTop w:val="0"/>
      <w:marBottom w:val="0"/>
      <w:divBdr>
        <w:top w:val="none" w:sz="0" w:space="0" w:color="auto"/>
        <w:left w:val="none" w:sz="0" w:space="0" w:color="auto"/>
        <w:bottom w:val="none" w:sz="0" w:space="0" w:color="auto"/>
        <w:right w:val="none" w:sz="0" w:space="0" w:color="auto"/>
      </w:divBdr>
    </w:div>
    <w:div w:id="1250116127">
      <w:bodyDiv w:val="1"/>
      <w:marLeft w:val="0"/>
      <w:marRight w:val="0"/>
      <w:marTop w:val="0"/>
      <w:marBottom w:val="0"/>
      <w:divBdr>
        <w:top w:val="none" w:sz="0" w:space="0" w:color="auto"/>
        <w:left w:val="none" w:sz="0" w:space="0" w:color="auto"/>
        <w:bottom w:val="none" w:sz="0" w:space="0" w:color="auto"/>
        <w:right w:val="none" w:sz="0" w:space="0" w:color="auto"/>
      </w:divBdr>
    </w:div>
    <w:div w:id="1285379835">
      <w:bodyDiv w:val="1"/>
      <w:marLeft w:val="0"/>
      <w:marRight w:val="0"/>
      <w:marTop w:val="0"/>
      <w:marBottom w:val="0"/>
      <w:divBdr>
        <w:top w:val="none" w:sz="0" w:space="0" w:color="auto"/>
        <w:left w:val="none" w:sz="0" w:space="0" w:color="auto"/>
        <w:bottom w:val="none" w:sz="0" w:space="0" w:color="auto"/>
        <w:right w:val="none" w:sz="0" w:space="0" w:color="auto"/>
      </w:divBdr>
    </w:div>
    <w:div w:id="1299846140">
      <w:bodyDiv w:val="1"/>
      <w:marLeft w:val="0"/>
      <w:marRight w:val="0"/>
      <w:marTop w:val="0"/>
      <w:marBottom w:val="0"/>
      <w:divBdr>
        <w:top w:val="none" w:sz="0" w:space="0" w:color="auto"/>
        <w:left w:val="none" w:sz="0" w:space="0" w:color="auto"/>
        <w:bottom w:val="none" w:sz="0" w:space="0" w:color="auto"/>
        <w:right w:val="none" w:sz="0" w:space="0" w:color="auto"/>
      </w:divBdr>
    </w:div>
    <w:div w:id="1329408660">
      <w:bodyDiv w:val="1"/>
      <w:marLeft w:val="0"/>
      <w:marRight w:val="0"/>
      <w:marTop w:val="0"/>
      <w:marBottom w:val="0"/>
      <w:divBdr>
        <w:top w:val="none" w:sz="0" w:space="0" w:color="auto"/>
        <w:left w:val="none" w:sz="0" w:space="0" w:color="auto"/>
        <w:bottom w:val="none" w:sz="0" w:space="0" w:color="auto"/>
        <w:right w:val="none" w:sz="0" w:space="0" w:color="auto"/>
      </w:divBdr>
    </w:div>
    <w:div w:id="1370375422">
      <w:bodyDiv w:val="1"/>
      <w:marLeft w:val="0"/>
      <w:marRight w:val="0"/>
      <w:marTop w:val="0"/>
      <w:marBottom w:val="0"/>
      <w:divBdr>
        <w:top w:val="none" w:sz="0" w:space="0" w:color="auto"/>
        <w:left w:val="none" w:sz="0" w:space="0" w:color="auto"/>
        <w:bottom w:val="none" w:sz="0" w:space="0" w:color="auto"/>
        <w:right w:val="none" w:sz="0" w:space="0" w:color="auto"/>
      </w:divBdr>
    </w:div>
    <w:div w:id="1370955365">
      <w:bodyDiv w:val="1"/>
      <w:marLeft w:val="0"/>
      <w:marRight w:val="0"/>
      <w:marTop w:val="0"/>
      <w:marBottom w:val="0"/>
      <w:divBdr>
        <w:top w:val="none" w:sz="0" w:space="0" w:color="auto"/>
        <w:left w:val="none" w:sz="0" w:space="0" w:color="auto"/>
        <w:bottom w:val="none" w:sz="0" w:space="0" w:color="auto"/>
        <w:right w:val="none" w:sz="0" w:space="0" w:color="auto"/>
      </w:divBdr>
    </w:div>
    <w:div w:id="1372922527">
      <w:bodyDiv w:val="1"/>
      <w:marLeft w:val="0"/>
      <w:marRight w:val="0"/>
      <w:marTop w:val="0"/>
      <w:marBottom w:val="0"/>
      <w:divBdr>
        <w:top w:val="none" w:sz="0" w:space="0" w:color="auto"/>
        <w:left w:val="none" w:sz="0" w:space="0" w:color="auto"/>
        <w:bottom w:val="none" w:sz="0" w:space="0" w:color="auto"/>
        <w:right w:val="none" w:sz="0" w:space="0" w:color="auto"/>
      </w:divBdr>
    </w:div>
    <w:div w:id="1394500115">
      <w:bodyDiv w:val="1"/>
      <w:marLeft w:val="0"/>
      <w:marRight w:val="0"/>
      <w:marTop w:val="0"/>
      <w:marBottom w:val="0"/>
      <w:divBdr>
        <w:top w:val="none" w:sz="0" w:space="0" w:color="auto"/>
        <w:left w:val="none" w:sz="0" w:space="0" w:color="auto"/>
        <w:bottom w:val="none" w:sz="0" w:space="0" w:color="auto"/>
        <w:right w:val="none" w:sz="0" w:space="0" w:color="auto"/>
      </w:divBdr>
    </w:div>
    <w:div w:id="1430656509">
      <w:bodyDiv w:val="1"/>
      <w:marLeft w:val="0"/>
      <w:marRight w:val="0"/>
      <w:marTop w:val="0"/>
      <w:marBottom w:val="0"/>
      <w:divBdr>
        <w:top w:val="none" w:sz="0" w:space="0" w:color="auto"/>
        <w:left w:val="none" w:sz="0" w:space="0" w:color="auto"/>
        <w:bottom w:val="none" w:sz="0" w:space="0" w:color="auto"/>
        <w:right w:val="none" w:sz="0" w:space="0" w:color="auto"/>
      </w:divBdr>
      <w:divsChild>
        <w:div w:id="1391152889">
          <w:marLeft w:val="480"/>
          <w:marRight w:val="0"/>
          <w:marTop w:val="0"/>
          <w:marBottom w:val="0"/>
          <w:divBdr>
            <w:top w:val="none" w:sz="0" w:space="0" w:color="auto"/>
            <w:left w:val="none" w:sz="0" w:space="0" w:color="auto"/>
            <w:bottom w:val="none" w:sz="0" w:space="0" w:color="auto"/>
            <w:right w:val="none" w:sz="0" w:space="0" w:color="auto"/>
          </w:divBdr>
          <w:divsChild>
            <w:div w:id="9037580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6825906">
      <w:bodyDiv w:val="1"/>
      <w:marLeft w:val="0"/>
      <w:marRight w:val="0"/>
      <w:marTop w:val="0"/>
      <w:marBottom w:val="0"/>
      <w:divBdr>
        <w:top w:val="none" w:sz="0" w:space="0" w:color="auto"/>
        <w:left w:val="none" w:sz="0" w:space="0" w:color="auto"/>
        <w:bottom w:val="none" w:sz="0" w:space="0" w:color="auto"/>
        <w:right w:val="none" w:sz="0" w:space="0" w:color="auto"/>
      </w:divBdr>
      <w:divsChild>
        <w:div w:id="394134567">
          <w:marLeft w:val="480"/>
          <w:marRight w:val="0"/>
          <w:marTop w:val="0"/>
          <w:marBottom w:val="0"/>
          <w:divBdr>
            <w:top w:val="none" w:sz="0" w:space="0" w:color="auto"/>
            <w:left w:val="none" w:sz="0" w:space="0" w:color="auto"/>
            <w:bottom w:val="none" w:sz="0" w:space="0" w:color="auto"/>
            <w:right w:val="none" w:sz="0" w:space="0" w:color="auto"/>
          </w:divBdr>
          <w:divsChild>
            <w:div w:id="51199409">
              <w:marLeft w:val="0"/>
              <w:marRight w:val="0"/>
              <w:marTop w:val="0"/>
              <w:marBottom w:val="0"/>
              <w:divBdr>
                <w:top w:val="none" w:sz="0" w:space="0" w:color="auto"/>
                <w:left w:val="none" w:sz="0" w:space="0" w:color="auto"/>
                <w:bottom w:val="none" w:sz="0" w:space="0" w:color="auto"/>
                <w:right w:val="none" w:sz="0" w:space="0" w:color="auto"/>
              </w:divBdr>
            </w:div>
            <w:div w:id="840857215">
              <w:marLeft w:val="0"/>
              <w:marRight w:val="0"/>
              <w:marTop w:val="0"/>
              <w:marBottom w:val="0"/>
              <w:divBdr>
                <w:top w:val="none" w:sz="0" w:space="0" w:color="auto"/>
                <w:left w:val="none" w:sz="0" w:space="0" w:color="auto"/>
                <w:bottom w:val="none" w:sz="0" w:space="0" w:color="auto"/>
                <w:right w:val="none" w:sz="0" w:space="0" w:color="auto"/>
              </w:divBdr>
            </w:div>
            <w:div w:id="14517776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3229621">
      <w:bodyDiv w:val="1"/>
      <w:marLeft w:val="0"/>
      <w:marRight w:val="0"/>
      <w:marTop w:val="0"/>
      <w:marBottom w:val="0"/>
      <w:divBdr>
        <w:top w:val="none" w:sz="0" w:space="0" w:color="auto"/>
        <w:left w:val="none" w:sz="0" w:space="0" w:color="auto"/>
        <w:bottom w:val="none" w:sz="0" w:space="0" w:color="auto"/>
        <w:right w:val="none" w:sz="0" w:space="0" w:color="auto"/>
      </w:divBdr>
      <w:divsChild>
        <w:div w:id="200292598">
          <w:marLeft w:val="480"/>
          <w:marRight w:val="0"/>
          <w:marTop w:val="0"/>
          <w:marBottom w:val="0"/>
          <w:divBdr>
            <w:top w:val="none" w:sz="0" w:space="0" w:color="auto"/>
            <w:left w:val="none" w:sz="0" w:space="0" w:color="auto"/>
            <w:bottom w:val="none" w:sz="0" w:space="0" w:color="auto"/>
            <w:right w:val="none" w:sz="0" w:space="0" w:color="auto"/>
          </w:divBdr>
          <w:divsChild>
            <w:div w:id="7394018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1406511">
      <w:bodyDiv w:val="1"/>
      <w:marLeft w:val="0"/>
      <w:marRight w:val="0"/>
      <w:marTop w:val="0"/>
      <w:marBottom w:val="0"/>
      <w:divBdr>
        <w:top w:val="none" w:sz="0" w:space="0" w:color="auto"/>
        <w:left w:val="none" w:sz="0" w:space="0" w:color="auto"/>
        <w:bottom w:val="none" w:sz="0" w:space="0" w:color="auto"/>
        <w:right w:val="none" w:sz="0" w:space="0" w:color="auto"/>
      </w:divBdr>
    </w:div>
    <w:div w:id="1505586704">
      <w:bodyDiv w:val="1"/>
      <w:marLeft w:val="0"/>
      <w:marRight w:val="0"/>
      <w:marTop w:val="0"/>
      <w:marBottom w:val="0"/>
      <w:divBdr>
        <w:top w:val="none" w:sz="0" w:space="0" w:color="auto"/>
        <w:left w:val="none" w:sz="0" w:space="0" w:color="auto"/>
        <w:bottom w:val="none" w:sz="0" w:space="0" w:color="auto"/>
        <w:right w:val="none" w:sz="0" w:space="0" w:color="auto"/>
      </w:divBdr>
    </w:div>
    <w:div w:id="1516574006">
      <w:bodyDiv w:val="1"/>
      <w:marLeft w:val="0"/>
      <w:marRight w:val="0"/>
      <w:marTop w:val="0"/>
      <w:marBottom w:val="0"/>
      <w:divBdr>
        <w:top w:val="none" w:sz="0" w:space="0" w:color="auto"/>
        <w:left w:val="none" w:sz="0" w:space="0" w:color="auto"/>
        <w:bottom w:val="none" w:sz="0" w:space="0" w:color="auto"/>
        <w:right w:val="none" w:sz="0" w:space="0" w:color="auto"/>
      </w:divBdr>
    </w:div>
    <w:div w:id="1582250802">
      <w:bodyDiv w:val="1"/>
      <w:marLeft w:val="0"/>
      <w:marRight w:val="0"/>
      <w:marTop w:val="0"/>
      <w:marBottom w:val="0"/>
      <w:divBdr>
        <w:top w:val="none" w:sz="0" w:space="0" w:color="auto"/>
        <w:left w:val="none" w:sz="0" w:space="0" w:color="auto"/>
        <w:bottom w:val="none" w:sz="0" w:space="0" w:color="auto"/>
        <w:right w:val="none" w:sz="0" w:space="0" w:color="auto"/>
      </w:divBdr>
    </w:div>
    <w:div w:id="1615862962">
      <w:bodyDiv w:val="1"/>
      <w:marLeft w:val="0"/>
      <w:marRight w:val="0"/>
      <w:marTop w:val="0"/>
      <w:marBottom w:val="0"/>
      <w:divBdr>
        <w:top w:val="none" w:sz="0" w:space="0" w:color="auto"/>
        <w:left w:val="none" w:sz="0" w:space="0" w:color="auto"/>
        <w:bottom w:val="none" w:sz="0" w:space="0" w:color="auto"/>
        <w:right w:val="none" w:sz="0" w:space="0" w:color="auto"/>
      </w:divBdr>
    </w:div>
    <w:div w:id="1677462706">
      <w:bodyDiv w:val="1"/>
      <w:marLeft w:val="0"/>
      <w:marRight w:val="0"/>
      <w:marTop w:val="0"/>
      <w:marBottom w:val="0"/>
      <w:divBdr>
        <w:top w:val="none" w:sz="0" w:space="0" w:color="auto"/>
        <w:left w:val="none" w:sz="0" w:space="0" w:color="auto"/>
        <w:bottom w:val="none" w:sz="0" w:space="0" w:color="auto"/>
        <w:right w:val="none" w:sz="0" w:space="0" w:color="auto"/>
      </w:divBdr>
    </w:div>
    <w:div w:id="1688436176">
      <w:bodyDiv w:val="1"/>
      <w:marLeft w:val="0"/>
      <w:marRight w:val="0"/>
      <w:marTop w:val="0"/>
      <w:marBottom w:val="0"/>
      <w:divBdr>
        <w:top w:val="none" w:sz="0" w:space="0" w:color="auto"/>
        <w:left w:val="none" w:sz="0" w:space="0" w:color="auto"/>
        <w:bottom w:val="none" w:sz="0" w:space="0" w:color="auto"/>
        <w:right w:val="none" w:sz="0" w:space="0" w:color="auto"/>
      </w:divBdr>
    </w:div>
    <w:div w:id="1717313265">
      <w:bodyDiv w:val="1"/>
      <w:marLeft w:val="0"/>
      <w:marRight w:val="0"/>
      <w:marTop w:val="0"/>
      <w:marBottom w:val="0"/>
      <w:divBdr>
        <w:top w:val="none" w:sz="0" w:space="0" w:color="auto"/>
        <w:left w:val="none" w:sz="0" w:space="0" w:color="auto"/>
        <w:bottom w:val="none" w:sz="0" w:space="0" w:color="auto"/>
        <w:right w:val="none" w:sz="0" w:space="0" w:color="auto"/>
      </w:divBdr>
    </w:div>
    <w:div w:id="1730306048">
      <w:bodyDiv w:val="1"/>
      <w:marLeft w:val="0"/>
      <w:marRight w:val="0"/>
      <w:marTop w:val="0"/>
      <w:marBottom w:val="0"/>
      <w:divBdr>
        <w:top w:val="none" w:sz="0" w:space="0" w:color="auto"/>
        <w:left w:val="none" w:sz="0" w:space="0" w:color="auto"/>
        <w:bottom w:val="none" w:sz="0" w:space="0" w:color="auto"/>
        <w:right w:val="none" w:sz="0" w:space="0" w:color="auto"/>
      </w:divBdr>
    </w:div>
    <w:div w:id="1750274149">
      <w:bodyDiv w:val="1"/>
      <w:marLeft w:val="0"/>
      <w:marRight w:val="0"/>
      <w:marTop w:val="0"/>
      <w:marBottom w:val="0"/>
      <w:divBdr>
        <w:top w:val="none" w:sz="0" w:space="0" w:color="auto"/>
        <w:left w:val="none" w:sz="0" w:space="0" w:color="auto"/>
        <w:bottom w:val="none" w:sz="0" w:space="0" w:color="auto"/>
        <w:right w:val="none" w:sz="0" w:space="0" w:color="auto"/>
      </w:divBdr>
    </w:div>
    <w:div w:id="1786003896">
      <w:bodyDiv w:val="1"/>
      <w:marLeft w:val="0"/>
      <w:marRight w:val="0"/>
      <w:marTop w:val="0"/>
      <w:marBottom w:val="0"/>
      <w:divBdr>
        <w:top w:val="none" w:sz="0" w:space="0" w:color="auto"/>
        <w:left w:val="none" w:sz="0" w:space="0" w:color="auto"/>
        <w:bottom w:val="none" w:sz="0" w:space="0" w:color="auto"/>
        <w:right w:val="none" w:sz="0" w:space="0" w:color="auto"/>
      </w:divBdr>
    </w:div>
    <w:div w:id="1862084007">
      <w:bodyDiv w:val="1"/>
      <w:marLeft w:val="0"/>
      <w:marRight w:val="0"/>
      <w:marTop w:val="0"/>
      <w:marBottom w:val="0"/>
      <w:divBdr>
        <w:top w:val="none" w:sz="0" w:space="0" w:color="auto"/>
        <w:left w:val="none" w:sz="0" w:space="0" w:color="auto"/>
        <w:bottom w:val="none" w:sz="0" w:space="0" w:color="auto"/>
        <w:right w:val="none" w:sz="0" w:space="0" w:color="auto"/>
      </w:divBdr>
      <w:divsChild>
        <w:div w:id="1917863934">
          <w:marLeft w:val="480"/>
          <w:marRight w:val="0"/>
          <w:marTop w:val="0"/>
          <w:marBottom w:val="0"/>
          <w:divBdr>
            <w:top w:val="none" w:sz="0" w:space="0" w:color="auto"/>
            <w:left w:val="none" w:sz="0" w:space="0" w:color="auto"/>
            <w:bottom w:val="none" w:sz="0" w:space="0" w:color="auto"/>
            <w:right w:val="none" w:sz="0" w:space="0" w:color="auto"/>
          </w:divBdr>
          <w:divsChild>
            <w:div w:id="12786828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70487718">
      <w:bodyDiv w:val="1"/>
      <w:marLeft w:val="0"/>
      <w:marRight w:val="0"/>
      <w:marTop w:val="0"/>
      <w:marBottom w:val="0"/>
      <w:divBdr>
        <w:top w:val="none" w:sz="0" w:space="0" w:color="auto"/>
        <w:left w:val="none" w:sz="0" w:space="0" w:color="auto"/>
        <w:bottom w:val="none" w:sz="0" w:space="0" w:color="auto"/>
        <w:right w:val="none" w:sz="0" w:space="0" w:color="auto"/>
      </w:divBdr>
    </w:div>
    <w:div w:id="1930845100">
      <w:bodyDiv w:val="1"/>
      <w:marLeft w:val="0"/>
      <w:marRight w:val="0"/>
      <w:marTop w:val="0"/>
      <w:marBottom w:val="0"/>
      <w:divBdr>
        <w:top w:val="none" w:sz="0" w:space="0" w:color="auto"/>
        <w:left w:val="none" w:sz="0" w:space="0" w:color="auto"/>
        <w:bottom w:val="none" w:sz="0" w:space="0" w:color="auto"/>
        <w:right w:val="none" w:sz="0" w:space="0" w:color="auto"/>
      </w:divBdr>
    </w:div>
    <w:div w:id="1959412399">
      <w:bodyDiv w:val="1"/>
      <w:marLeft w:val="0"/>
      <w:marRight w:val="0"/>
      <w:marTop w:val="0"/>
      <w:marBottom w:val="0"/>
      <w:divBdr>
        <w:top w:val="none" w:sz="0" w:space="0" w:color="auto"/>
        <w:left w:val="none" w:sz="0" w:space="0" w:color="auto"/>
        <w:bottom w:val="none" w:sz="0" w:space="0" w:color="auto"/>
        <w:right w:val="none" w:sz="0" w:space="0" w:color="auto"/>
      </w:divBdr>
    </w:div>
    <w:div w:id="1984891599">
      <w:bodyDiv w:val="1"/>
      <w:marLeft w:val="0"/>
      <w:marRight w:val="0"/>
      <w:marTop w:val="0"/>
      <w:marBottom w:val="0"/>
      <w:divBdr>
        <w:top w:val="none" w:sz="0" w:space="0" w:color="auto"/>
        <w:left w:val="none" w:sz="0" w:space="0" w:color="auto"/>
        <w:bottom w:val="none" w:sz="0" w:space="0" w:color="auto"/>
        <w:right w:val="none" w:sz="0" w:space="0" w:color="auto"/>
      </w:divBdr>
    </w:div>
    <w:div w:id="1989241732">
      <w:bodyDiv w:val="1"/>
      <w:marLeft w:val="0"/>
      <w:marRight w:val="0"/>
      <w:marTop w:val="0"/>
      <w:marBottom w:val="0"/>
      <w:divBdr>
        <w:top w:val="none" w:sz="0" w:space="0" w:color="auto"/>
        <w:left w:val="none" w:sz="0" w:space="0" w:color="auto"/>
        <w:bottom w:val="none" w:sz="0" w:space="0" w:color="auto"/>
        <w:right w:val="none" w:sz="0" w:space="0" w:color="auto"/>
      </w:divBdr>
    </w:div>
    <w:div w:id="1992513159">
      <w:bodyDiv w:val="1"/>
      <w:marLeft w:val="0"/>
      <w:marRight w:val="0"/>
      <w:marTop w:val="0"/>
      <w:marBottom w:val="0"/>
      <w:divBdr>
        <w:top w:val="none" w:sz="0" w:space="0" w:color="auto"/>
        <w:left w:val="none" w:sz="0" w:space="0" w:color="auto"/>
        <w:bottom w:val="none" w:sz="0" w:space="0" w:color="auto"/>
        <w:right w:val="none" w:sz="0" w:space="0" w:color="auto"/>
      </w:divBdr>
    </w:div>
    <w:div w:id="2013214587">
      <w:bodyDiv w:val="1"/>
      <w:marLeft w:val="0"/>
      <w:marRight w:val="0"/>
      <w:marTop w:val="0"/>
      <w:marBottom w:val="0"/>
      <w:divBdr>
        <w:top w:val="none" w:sz="0" w:space="0" w:color="auto"/>
        <w:left w:val="none" w:sz="0" w:space="0" w:color="auto"/>
        <w:bottom w:val="none" w:sz="0" w:space="0" w:color="auto"/>
        <w:right w:val="none" w:sz="0" w:space="0" w:color="auto"/>
      </w:divBdr>
      <w:divsChild>
        <w:div w:id="400179318">
          <w:marLeft w:val="480"/>
          <w:marRight w:val="0"/>
          <w:marTop w:val="0"/>
          <w:marBottom w:val="0"/>
          <w:divBdr>
            <w:top w:val="none" w:sz="0" w:space="0" w:color="auto"/>
            <w:left w:val="none" w:sz="0" w:space="0" w:color="auto"/>
            <w:bottom w:val="none" w:sz="0" w:space="0" w:color="auto"/>
            <w:right w:val="none" w:sz="0" w:space="0" w:color="auto"/>
          </w:divBdr>
          <w:divsChild>
            <w:div w:id="13119819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6784591">
      <w:bodyDiv w:val="1"/>
      <w:marLeft w:val="0"/>
      <w:marRight w:val="0"/>
      <w:marTop w:val="0"/>
      <w:marBottom w:val="0"/>
      <w:divBdr>
        <w:top w:val="none" w:sz="0" w:space="0" w:color="auto"/>
        <w:left w:val="none" w:sz="0" w:space="0" w:color="auto"/>
        <w:bottom w:val="none" w:sz="0" w:space="0" w:color="auto"/>
        <w:right w:val="none" w:sz="0" w:space="0" w:color="auto"/>
      </w:divBdr>
    </w:div>
    <w:div w:id="2055301819">
      <w:bodyDiv w:val="1"/>
      <w:marLeft w:val="0"/>
      <w:marRight w:val="0"/>
      <w:marTop w:val="0"/>
      <w:marBottom w:val="0"/>
      <w:divBdr>
        <w:top w:val="none" w:sz="0" w:space="0" w:color="auto"/>
        <w:left w:val="none" w:sz="0" w:space="0" w:color="auto"/>
        <w:bottom w:val="none" w:sz="0" w:space="0" w:color="auto"/>
        <w:right w:val="none" w:sz="0" w:space="0" w:color="auto"/>
      </w:divBdr>
    </w:div>
    <w:div w:id="2059890330">
      <w:bodyDiv w:val="1"/>
      <w:marLeft w:val="0"/>
      <w:marRight w:val="0"/>
      <w:marTop w:val="0"/>
      <w:marBottom w:val="0"/>
      <w:divBdr>
        <w:top w:val="none" w:sz="0" w:space="0" w:color="auto"/>
        <w:left w:val="none" w:sz="0" w:space="0" w:color="auto"/>
        <w:bottom w:val="none" w:sz="0" w:space="0" w:color="auto"/>
        <w:right w:val="none" w:sz="0" w:space="0" w:color="auto"/>
      </w:divBdr>
      <w:divsChild>
        <w:div w:id="1217355102">
          <w:marLeft w:val="480"/>
          <w:marRight w:val="0"/>
          <w:marTop w:val="0"/>
          <w:marBottom w:val="0"/>
          <w:divBdr>
            <w:top w:val="none" w:sz="0" w:space="0" w:color="auto"/>
            <w:left w:val="none" w:sz="0" w:space="0" w:color="auto"/>
            <w:bottom w:val="none" w:sz="0" w:space="0" w:color="auto"/>
            <w:right w:val="none" w:sz="0" w:space="0" w:color="auto"/>
          </w:divBdr>
          <w:divsChild>
            <w:div w:id="4956520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76733517">
      <w:bodyDiv w:val="1"/>
      <w:marLeft w:val="0"/>
      <w:marRight w:val="0"/>
      <w:marTop w:val="0"/>
      <w:marBottom w:val="0"/>
      <w:divBdr>
        <w:top w:val="none" w:sz="0" w:space="0" w:color="auto"/>
        <w:left w:val="none" w:sz="0" w:space="0" w:color="auto"/>
        <w:bottom w:val="none" w:sz="0" w:space="0" w:color="auto"/>
        <w:right w:val="none" w:sz="0" w:space="0" w:color="auto"/>
      </w:divBdr>
    </w:div>
    <w:div w:id="2111926513">
      <w:bodyDiv w:val="1"/>
      <w:marLeft w:val="0"/>
      <w:marRight w:val="0"/>
      <w:marTop w:val="0"/>
      <w:marBottom w:val="0"/>
      <w:divBdr>
        <w:top w:val="none" w:sz="0" w:space="0" w:color="auto"/>
        <w:left w:val="none" w:sz="0" w:space="0" w:color="auto"/>
        <w:bottom w:val="none" w:sz="0" w:space="0" w:color="auto"/>
        <w:right w:val="none" w:sz="0" w:space="0" w:color="auto"/>
      </w:divBdr>
      <w:divsChild>
        <w:div w:id="211891220">
          <w:marLeft w:val="480"/>
          <w:marRight w:val="0"/>
          <w:marTop w:val="0"/>
          <w:marBottom w:val="0"/>
          <w:divBdr>
            <w:top w:val="none" w:sz="0" w:space="0" w:color="auto"/>
            <w:left w:val="none" w:sz="0" w:space="0" w:color="auto"/>
            <w:bottom w:val="none" w:sz="0" w:space="0" w:color="auto"/>
            <w:right w:val="none" w:sz="0" w:space="0" w:color="auto"/>
          </w:divBdr>
          <w:divsChild>
            <w:div w:id="15538132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940016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image" Target="media/image4.jpeg"/><Relationship Id="rId26" Type="http://schemas.openxmlformats.org/officeDocument/2006/relationships/image" Target="media/image12.jpeg"/><Relationship Id="rId39" Type="http://schemas.openxmlformats.org/officeDocument/2006/relationships/image" Target="media/image21.png"/><Relationship Id="rId34" Type="http://schemas.openxmlformats.org/officeDocument/2006/relationships/image" Target="media/image10.tiff"/><Relationship Id="rId42"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image" Target="media/image3.jpeg"/><Relationship Id="rId25" Type="http://schemas.openxmlformats.org/officeDocument/2006/relationships/image" Target="media/image11.jpeg"/><Relationship Id="rId33" Type="http://schemas.openxmlformats.org/officeDocument/2006/relationships/image" Target="media/image18.png"/><Relationship Id="rId38" Type="http://schemas.microsoft.com/office/2007/relationships/hdphoto" Target="media/hdphoto5.wdp"/><Relationship Id="rId2" Type="http://schemas.openxmlformats.org/officeDocument/2006/relationships/numbering" Target="numbering.xml"/><Relationship Id="rId29" Type="http://schemas.openxmlformats.org/officeDocument/2006/relationships/image" Target="media/image8.png"/><Relationship Id="rId41" Type="http://schemas.openxmlformats.org/officeDocument/2006/relationships/image" Target="media/image13.tiff"/><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07/relationships/hdphoto" Target="media/hdphoto2.wdp"/><Relationship Id="rId24" Type="http://schemas.openxmlformats.org/officeDocument/2006/relationships/image" Target="media/image10.jpeg"/><Relationship Id="rId32" Type="http://schemas.openxmlformats.org/officeDocument/2006/relationships/image" Target="media/image17.png"/><Relationship Id="rId37" Type="http://schemas.openxmlformats.org/officeDocument/2006/relationships/image" Target="media/image12.png"/><Relationship Id="rId40" Type="http://schemas.openxmlformats.org/officeDocument/2006/relationships/image" Target="media/image22.png"/><Relationship Id="rId45"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6.jpeg"/><Relationship Id="rId28" Type="http://schemas.openxmlformats.org/officeDocument/2006/relationships/image" Target="media/image7.tiff"/><Relationship Id="rId36" Type="http://schemas.microsoft.com/office/2007/relationships/hdphoto" Target="media/hdphoto4.wdp"/><Relationship Id="rId10" Type="http://schemas.openxmlformats.org/officeDocument/2006/relationships/image" Target="media/image2.png"/><Relationship Id="rId31" Type="http://schemas.microsoft.com/office/2007/relationships/hdphoto" Target="media/hdphoto3.wdp"/><Relationship Id="rId44" Type="http://schemas.openxmlformats.org/officeDocument/2006/relationships/fontTable" Target="fontTable.xml"/><Relationship Id="rId4" Type="http://schemas.openxmlformats.org/officeDocument/2006/relationships/settings" Target="settings.xml"/><Relationship Id="rId9" Type="http://schemas.microsoft.com/office/2007/relationships/hdphoto" Target="media/hdphoto1.wdp"/><Relationship Id="rId14" Type="http://schemas.openxmlformats.org/officeDocument/2006/relationships/image" Target="media/image5.jpeg"/><Relationship Id="rId27" Type="http://schemas.openxmlformats.org/officeDocument/2006/relationships/image" Target="media/image13.jpeg"/><Relationship Id="rId30" Type="http://schemas.openxmlformats.org/officeDocument/2006/relationships/image" Target="media/image9.png"/><Relationship Id="rId35" Type="http://schemas.openxmlformats.org/officeDocument/2006/relationships/image" Target="media/image11.png"/><Relationship Id="rId43" Type="http://schemas.openxmlformats.org/officeDocument/2006/relationships/footer" Target="footer2.xml"/><Relationship Id="rId8" Type="http://schemas.openxmlformats.org/officeDocument/2006/relationships/image" Target="media/image1.png"/><Relationship Id="rId3" Type="http://schemas.openxmlformats.org/officeDocument/2006/relationships/styles" Target="styles.xm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17C533C-F1BE-4B4A-909F-93F8C3B40FB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6</Pages>
  <Words>985</Words>
  <Characters>6208</Characters>
  <Application>Microsoft Office Word</Application>
  <DocSecurity>0</DocSecurity>
  <Lines>51</Lines>
  <Paragraphs>14</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71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ristina</dc:creator>
  <cp:keywords/>
  <dc:description/>
  <cp:lastModifiedBy>Kristina Klein</cp:lastModifiedBy>
  <cp:revision>6</cp:revision>
  <cp:lastPrinted>2021-05-29T15:05:00Z</cp:lastPrinted>
  <dcterms:created xsi:type="dcterms:W3CDTF">2021-08-02T17:30:00Z</dcterms:created>
  <dcterms:modified xsi:type="dcterms:W3CDTF">2021-10-02T10: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LFb4UcAC"/&gt;&lt;style id="http://www.zotero.org/styles/peerj" hasBibliography="1" bibliographyStyleHasBeenSet="1"/&gt;&lt;prefs&gt;&lt;pref name="fieldType" value="Field"/&gt;&lt;pref name="automaticJournalAbbreviat</vt:lpwstr>
  </property>
  <property fmtid="{D5CDD505-2E9C-101B-9397-08002B2CF9AE}" pid="3" name="ZOTERO_PREF_2">
    <vt:lpwstr>ions" value="true"/&gt;&lt;pref name="dontAskDelayCitationUpdates" value="true"/&gt;&lt;/prefs&gt;&lt;/data&gt;</vt:lpwstr>
  </property>
</Properties>
</file>